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A984A6" w14:textId="77777777" w:rsidR="008C32D5" w:rsidRPr="00E010FC" w:rsidRDefault="008C32D5">
      <w:pPr>
        <w:jc w:val="center"/>
        <w:rPr>
          <w:rFonts w:ascii="Times New Roman" w:eastAsia="Times New Roman" w:hAnsi="Times New Roman" w:cs="Times New Roman"/>
        </w:rPr>
      </w:pPr>
      <w:r w:rsidRPr="00E010FC">
        <w:rPr>
          <w:rFonts w:ascii="Times New Roman" w:eastAsia="Times New Roman" w:hAnsi="Times New Roman" w:cs="Times New Roman"/>
          <w:b/>
        </w:rPr>
        <w:t>Lab Report</w:t>
      </w:r>
    </w:p>
    <w:p w14:paraId="2952A6BA" w14:textId="77777777" w:rsidR="008C32D5" w:rsidRPr="00E010FC" w:rsidRDefault="008C32D5">
      <w:pPr>
        <w:rPr>
          <w:rFonts w:ascii="Times New Roman" w:eastAsia="Times New Roman" w:hAnsi="Times New Roman" w:cs="Times New Roman"/>
        </w:rPr>
      </w:pPr>
    </w:p>
    <w:p w14:paraId="62D2FFEA" w14:textId="201A0C8C" w:rsidR="008C32D5" w:rsidRPr="00E010FC" w:rsidRDefault="008C32D5">
      <w:pPr>
        <w:rPr>
          <w:rFonts w:ascii="Times New Roman" w:eastAsia="Times New Roman" w:hAnsi="Times New Roman" w:cs="Times New Roman"/>
          <w:i/>
        </w:rPr>
      </w:pPr>
      <w:r w:rsidRPr="00E010FC">
        <w:rPr>
          <w:rFonts w:ascii="Times New Roman" w:eastAsia="Times New Roman" w:hAnsi="Times New Roman" w:cs="Times New Roman"/>
        </w:rPr>
        <w:t xml:space="preserve">Title: </w:t>
      </w:r>
      <w:r w:rsidR="000A3D12">
        <w:rPr>
          <w:rFonts w:ascii="Times New Roman" w:eastAsia="Times New Roman" w:hAnsi="Times New Roman" w:cs="Times New Roman"/>
          <w:i/>
        </w:rPr>
        <w:t xml:space="preserve">Using RGB Indices to </w:t>
      </w:r>
      <w:r w:rsidR="00776678">
        <w:rPr>
          <w:rFonts w:ascii="Times New Roman" w:eastAsia="Times New Roman" w:hAnsi="Times New Roman" w:cs="Times New Roman"/>
          <w:i/>
        </w:rPr>
        <w:t>Predict</w:t>
      </w:r>
      <w:r w:rsidR="000A3D12">
        <w:rPr>
          <w:rFonts w:ascii="Times New Roman" w:eastAsia="Times New Roman" w:hAnsi="Times New Roman" w:cs="Times New Roman"/>
          <w:i/>
        </w:rPr>
        <w:t xml:space="preserve"> </w:t>
      </w:r>
      <w:r w:rsidRPr="00E010FC">
        <w:rPr>
          <w:rFonts w:ascii="Times New Roman" w:eastAsia="Times New Roman" w:hAnsi="Times New Roman" w:cs="Times New Roman"/>
          <w:i/>
        </w:rPr>
        <w:t>Ground Cover</w:t>
      </w:r>
    </w:p>
    <w:p w14:paraId="53B0A5C0" w14:textId="20F443C3" w:rsidR="008C32D5" w:rsidRPr="00E010FC" w:rsidRDefault="008C32D5">
      <w:pPr>
        <w:rPr>
          <w:rFonts w:ascii="Times New Roman" w:eastAsia="Times New Roman" w:hAnsi="Times New Roman" w:cs="Times New Roman"/>
        </w:rPr>
      </w:pPr>
      <w:r w:rsidRPr="00E010FC">
        <w:rPr>
          <w:rFonts w:ascii="Times New Roman" w:eastAsia="Times New Roman" w:hAnsi="Times New Roman" w:cs="Times New Roman"/>
        </w:rPr>
        <w:t xml:space="preserve">Notice: Dr. Bryan </w:t>
      </w:r>
      <w:proofErr w:type="spellStart"/>
      <w:r w:rsidRPr="00E010FC">
        <w:rPr>
          <w:rFonts w:ascii="Times New Roman" w:eastAsia="Times New Roman" w:hAnsi="Times New Roman" w:cs="Times New Roman"/>
        </w:rPr>
        <w:t>Runck</w:t>
      </w:r>
      <w:proofErr w:type="spellEnd"/>
      <w:r w:rsidR="006A1AD0">
        <w:rPr>
          <w:rFonts w:ascii="Times New Roman" w:eastAsia="Times New Roman" w:hAnsi="Times New Roman" w:cs="Times New Roman"/>
        </w:rPr>
        <w:t xml:space="preserve">, Dr. Patrick Ewing </w:t>
      </w:r>
    </w:p>
    <w:p w14:paraId="3AD38640" w14:textId="77777777" w:rsidR="008C32D5" w:rsidRPr="00E010FC" w:rsidRDefault="008C32D5">
      <w:pPr>
        <w:rPr>
          <w:rFonts w:ascii="Times New Roman" w:eastAsia="Times New Roman" w:hAnsi="Times New Roman" w:cs="Times New Roman"/>
        </w:rPr>
      </w:pPr>
      <w:r w:rsidRPr="00E010FC">
        <w:rPr>
          <w:rFonts w:ascii="Times New Roman" w:eastAsia="Times New Roman" w:hAnsi="Times New Roman" w:cs="Times New Roman"/>
        </w:rPr>
        <w:t>Author: Lucas Rosen</w:t>
      </w:r>
    </w:p>
    <w:p w14:paraId="5FD2145F" w14:textId="6A06ECD2" w:rsidR="008C32D5" w:rsidRPr="00E010FC" w:rsidRDefault="008C32D5">
      <w:pPr>
        <w:rPr>
          <w:rFonts w:ascii="Times New Roman" w:eastAsia="Times New Roman" w:hAnsi="Times New Roman" w:cs="Times New Roman"/>
        </w:rPr>
      </w:pPr>
      <w:r w:rsidRPr="00E010FC">
        <w:rPr>
          <w:rFonts w:ascii="Times New Roman" w:eastAsia="Times New Roman" w:hAnsi="Times New Roman" w:cs="Times New Roman"/>
        </w:rPr>
        <w:t xml:space="preserve">Date: </w:t>
      </w:r>
      <w:r w:rsidR="007329CB">
        <w:rPr>
          <w:rFonts w:ascii="Times New Roman" w:eastAsia="Times New Roman" w:hAnsi="Times New Roman" w:cs="Times New Roman"/>
        </w:rPr>
        <w:t>5/25/2022</w:t>
      </w:r>
    </w:p>
    <w:p w14:paraId="19647986" w14:textId="77777777" w:rsidR="008C32D5" w:rsidRPr="00E010FC" w:rsidRDefault="008C32D5">
      <w:pPr>
        <w:rPr>
          <w:rFonts w:ascii="Times New Roman" w:eastAsia="Times New Roman" w:hAnsi="Times New Roman" w:cs="Times New Roman"/>
        </w:rPr>
      </w:pPr>
    </w:p>
    <w:p w14:paraId="3E96CA91" w14:textId="77777777" w:rsidR="008C32D5" w:rsidRPr="00E010FC" w:rsidRDefault="008C32D5">
      <w:pPr>
        <w:rPr>
          <w:rFonts w:ascii="Times New Roman" w:eastAsia="Times New Roman" w:hAnsi="Times New Roman" w:cs="Times New Roman"/>
        </w:rPr>
      </w:pPr>
      <w:r w:rsidRPr="00E010FC">
        <w:rPr>
          <w:rFonts w:ascii="Times New Roman" w:eastAsia="Times New Roman" w:hAnsi="Times New Roman" w:cs="Times New Roman"/>
          <w:b/>
        </w:rPr>
        <w:t>Project Repository:</w:t>
      </w:r>
      <w:r w:rsidRPr="00E010FC">
        <w:rPr>
          <w:rFonts w:ascii="Times New Roman" w:eastAsia="Times New Roman" w:hAnsi="Times New Roman" w:cs="Times New Roman"/>
          <w:i/>
          <w:color w:val="D0CECE"/>
          <w:sz w:val="20"/>
          <w:szCs w:val="20"/>
        </w:rPr>
        <w:t xml:space="preserve"> </w:t>
      </w:r>
      <w:r w:rsidRPr="00E010FC">
        <w:rPr>
          <w:rFonts w:ascii="Times New Roman" w:eastAsia="Times New Roman" w:hAnsi="Times New Roman" w:cs="Times New Roman"/>
          <w:i/>
          <w:sz w:val="20"/>
          <w:szCs w:val="20"/>
        </w:rPr>
        <w:t>https://github.com/LRosen656/USDA_GEMS_RGB_COVER</w:t>
      </w:r>
    </w:p>
    <w:p w14:paraId="39E6020E" w14:textId="77777777" w:rsidR="008C32D5" w:rsidRPr="00E010FC" w:rsidRDefault="008C32D5">
      <w:pPr>
        <w:rPr>
          <w:rFonts w:ascii="Times New Roman" w:eastAsia="Times New Roman" w:hAnsi="Times New Roman" w:cs="Times New Roman"/>
        </w:rPr>
      </w:pPr>
    </w:p>
    <w:p w14:paraId="47E9A3B5" w14:textId="77777777" w:rsidR="008C32D5" w:rsidRPr="00E010FC" w:rsidRDefault="008C32D5">
      <w:pPr>
        <w:rPr>
          <w:rFonts w:ascii="Times New Roman" w:eastAsia="Times New Roman" w:hAnsi="Times New Roman" w:cs="Times New Roman"/>
        </w:rPr>
      </w:pPr>
      <w:r w:rsidRPr="00E010FC">
        <w:rPr>
          <w:rFonts w:ascii="Times New Roman" w:eastAsia="Times New Roman" w:hAnsi="Times New Roman" w:cs="Times New Roman"/>
          <w:b/>
        </w:rPr>
        <w:t>Abstract</w:t>
      </w:r>
    </w:p>
    <w:p w14:paraId="504A2857" w14:textId="77777777" w:rsidR="00FD4D62" w:rsidRPr="00FD4D62" w:rsidRDefault="00FD4D62" w:rsidP="00FD4D62">
      <w:pPr>
        <w:rPr>
          <w:rFonts w:ascii="Times New Roman" w:eastAsia="Times New Roman" w:hAnsi="Times New Roman" w:cs="Times New Roman"/>
        </w:rPr>
      </w:pPr>
    </w:p>
    <w:p w14:paraId="47FA629A" w14:textId="4E10E8C8" w:rsidR="00FD4D62" w:rsidRPr="00FD4D62" w:rsidRDefault="00FD4D62" w:rsidP="00FD4D62">
      <w:pPr>
        <w:rPr>
          <w:rFonts w:ascii="Times New Roman" w:eastAsia="Times New Roman" w:hAnsi="Times New Roman" w:cs="Times New Roman"/>
        </w:rPr>
      </w:pPr>
      <w:r w:rsidRPr="00FD4D62">
        <w:rPr>
          <w:rFonts w:ascii="Times New Roman" w:eastAsia="Times New Roman" w:hAnsi="Times New Roman" w:cs="Times New Roman"/>
          <w:color w:val="000000"/>
          <w:sz w:val="20"/>
          <w:szCs w:val="20"/>
        </w:rPr>
        <w:t>Cover crops have many benefits to agriculture. A study was done to collect red-green-blue images over 7 dates to show changes in clover cover crop over time and different plant method. Images were cropped to the center and moved to avoid any erroneous data. Four different indices were evaluated: Excess green, Excess Green minus Red, Green Leaf Index, and Visible Atmospherically Resistant Index. Otsu’s threshold both locally and globally as well as a zero threshold were evaluated with each index to classify the image as vegetation or non-vegetation. Ground cover percent was then determined. Results showed that Excess Green minus Red with zero threshold was the most accurate. </w:t>
      </w:r>
    </w:p>
    <w:p w14:paraId="77865CDF" w14:textId="77777777" w:rsidR="008C32D5" w:rsidRPr="00E010FC" w:rsidRDefault="008C32D5">
      <w:pPr>
        <w:rPr>
          <w:rFonts w:ascii="Times New Roman" w:eastAsia="Times New Roman" w:hAnsi="Times New Roman" w:cs="Times New Roman"/>
        </w:rPr>
      </w:pPr>
    </w:p>
    <w:p w14:paraId="78A5D2CA" w14:textId="77777777" w:rsidR="008C32D5" w:rsidRPr="00E010FC" w:rsidRDefault="008C32D5" w:rsidP="0034219A">
      <w:pPr>
        <w:pStyle w:val="Heading1"/>
        <w:rPr>
          <w:rFonts w:ascii="Times New Roman" w:hAnsi="Times New Roman" w:cs="Times New Roman"/>
        </w:rPr>
      </w:pPr>
      <w:r w:rsidRPr="00E010FC">
        <w:rPr>
          <w:rFonts w:ascii="Times New Roman" w:hAnsi="Times New Roman" w:cs="Times New Roman"/>
        </w:rPr>
        <w:t>Problem Statement</w:t>
      </w:r>
    </w:p>
    <w:p w14:paraId="683CAEA9" w14:textId="75094B58" w:rsidR="004B1CD0" w:rsidRDefault="00F952CA">
      <w:pPr>
        <w:rPr>
          <w:rFonts w:ascii="Times New Roman" w:eastAsia="Times New Roman" w:hAnsi="Times New Roman" w:cs="Times New Roman"/>
        </w:rPr>
      </w:pPr>
      <w:r>
        <w:rPr>
          <w:rFonts w:ascii="Times New Roman" w:eastAsia="Times New Roman" w:hAnsi="Times New Roman" w:cs="Times New Roman"/>
        </w:rPr>
        <w:t>Cover crops have many benefits to agriculture. They reduce soil e</w:t>
      </w:r>
      <w:r w:rsidR="00737D38">
        <w:rPr>
          <w:rFonts w:ascii="Times New Roman" w:eastAsia="Times New Roman" w:hAnsi="Times New Roman" w:cs="Times New Roman"/>
        </w:rPr>
        <w:t xml:space="preserve">rosion, </w:t>
      </w:r>
      <w:r w:rsidR="00A83B1A">
        <w:rPr>
          <w:rFonts w:ascii="Times New Roman" w:eastAsia="Times New Roman" w:hAnsi="Times New Roman" w:cs="Times New Roman"/>
        </w:rPr>
        <w:t xml:space="preserve">improve weed control, and increase nutrient cycling </w:t>
      </w:r>
      <w:r w:rsidR="00703B01">
        <w:rPr>
          <w:rFonts w:ascii="Times New Roman" w:eastAsia="Times New Roman" w:hAnsi="Times New Roman" w:cs="Times New Roman"/>
        </w:rPr>
        <w:fldChar w:fldCharType="begin" w:fldLock="1"/>
      </w:r>
      <w:r w:rsidR="008113ED">
        <w:rPr>
          <w:rFonts w:ascii="Times New Roman" w:eastAsia="Times New Roman" w:hAnsi="Times New Roman" w:cs="Times New Roman"/>
        </w:rPr>
        <w:instrText>ADDIN CSL_CITATION {"citationItems":[{"id":"ITEM-1","itemData":{"DOI":"10.2134/agronj2005.0322a","ISSN":"00021962","abstract":"The integration of cover crops into cropping systems brings costs and benefits, both internal and external to the farm. Benefits include promoting pest-suppression, soil and water quality, nutrient cycling efficiency, and cash crop productivity. Costs of adopting cover crops include increased direct costs, potentially reduced income if cover crops interfere with other attractive crops, slow soil warming, difficulties in predicting N mineralization, and production expenses. Cover crop benefits tend to be higher in irrigated systems. The literature is reviewed here along with Michigan farmer experience to evaluate promising cover crop species for four niches: Northern winter (USDA Hardiness Zones 5-6), Northern summer (Zones 5-6), Southern winter (Zones 7-8), and Southern summer (Zones 7-8). Warm season C4 grasses are outstanding performers for summer niches (6-9 Mg ha-1), and rye (Secale cereale L.) is the most promising for winter niches (0.8-6 Mg ha -1) across all hardiness zones reviewed. Legume-cereal mixtures such as sudangrass (Sorghum Sudanese L.)-cowpea (Vigna unguiculata L.) and wheat (Triticum aestivum L.)-red clover (Trifolium pretense L.) are the most effective means to produce substantial amounts (28 Mg ha-1) of mixed quality residues. Legume covers are slow growers and expensive to establish. At the same time, legumes fix N, produce high quality but limited amounts (0.5-4 Mg ha -1) of residues, and enhance beneficial insect habitat. Brassica species produce glucosinolate-containing residues (2-6 Mg ha-1) and suppress plant-parasitic nematodes and soil-borne disease. Legume cover crops are the most reliable means to enhance cash crop yields compared with fallows or other cover crop species. However, farmer goals and circumstances must be considered. If soil pests are a major yield limiting factor in cash crop production, then use of brassica cover crops should be considered. Cereal cover crops produce the largest amount of biomass and should be considered when the goal is to rapidly build soil organic matter. Legume-cereal or brassica-cereal mixtures show promise over a wide range of niches.","author":[{"dropping-particle":"","family":"Snapp","given":"S. S.","non-dropping-particle":"","parse-names":false,"suffix":""},{"dropping-particle":"","family":"Swinton","given":"S. M.","non-dropping-particle":"","parse-names":false,"suffix":""},{"dropping-particle":"","family":"Labarta","given":"R.","non-dropping-particle":"","parse-names":false,"suffix":""},{"dropping-particle":"","family":"Mutch","given":"D.","non-dropping-particle":"","parse-names":false,"suffix":""},{"dropping-particle":"","family":"Black","given":"J. R.","non-dropping-particle":"","parse-names":false,"suffix":""},{"dropping-particle":"","family":"Leep","given":"R.","non-dropping-particle":"","parse-names":false,"suffix":""},{"dropping-particle":"","family":"Nyiraneza","given":"J.","non-dropping-particle":"","parse-names":false,"suffix":""},{"dropping-particle":"","family":"O'Neil","given":"K.","non-dropping-particle":"","parse-names":false,"suffix":""}],"container-title":"Agronomy Journal","id":"ITEM-1","issue":"1","issued":{"date-parts":[["2005"]]},"page":"322-332","title":"Evaluating cover crops for benefits, costs and performance within cropping system niches","type":"article-journal","volume":"97"},"uris":["http://www.mendeley.com/documents/?uuid=97adab66-87ca-4907-8e96-deb1ca72b363"]}],"mendeley":{"formattedCitation":"(Snapp et al., 2005)","plainTextFormattedCitation":"(Snapp et al., 2005)","previouslyFormattedCitation":"(Snapp et al., 2005)"},"properties":{"noteIndex":0},"schema":"https://github.com/citation-style-language/schema/raw/master/csl-citation.json"}</w:instrText>
      </w:r>
      <w:r w:rsidR="00703B01">
        <w:rPr>
          <w:rFonts w:ascii="Times New Roman" w:eastAsia="Times New Roman" w:hAnsi="Times New Roman" w:cs="Times New Roman"/>
        </w:rPr>
        <w:fldChar w:fldCharType="separate"/>
      </w:r>
      <w:r w:rsidR="00703B01" w:rsidRPr="00703B01">
        <w:rPr>
          <w:rFonts w:ascii="Times New Roman" w:eastAsia="Times New Roman" w:hAnsi="Times New Roman" w:cs="Times New Roman"/>
          <w:noProof/>
        </w:rPr>
        <w:t>(Snapp et al., 2005)</w:t>
      </w:r>
      <w:r w:rsidR="00703B01">
        <w:rPr>
          <w:rFonts w:ascii="Times New Roman" w:eastAsia="Times New Roman" w:hAnsi="Times New Roman" w:cs="Times New Roman"/>
        </w:rPr>
        <w:fldChar w:fldCharType="end"/>
      </w:r>
      <w:r w:rsidR="00A83B1A">
        <w:rPr>
          <w:rFonts w:ascii="Times New Roman" w:eastAsia="Times New Roman" w:hAnsi="Times New Roman" w:cs="Times New Roman"/>
        </w:rPr>
        <w:t xml:space="preserve">. </w:t>
      </w:r>
      <w:r w:rsidR="00674E22">
        <w:rPr>
          <w:rFonts w:ascii="Times New Roman" w:eastAsia="Times New Roman" w:hAnsi="Times New Roman" w:cs="Times New Roman"/>
        </w:rPr>
        <w:t xml:space="preserve">Ground cover </w:t>
      </w:r>
      <w:r w:rsidR="00ED1327">
        <w:rPr>
          <w:rFonts w:ascii="Times New Roman" w:eastAsia="Times New Roman" w:hAnsi="Times New Roman" w:cs="Times New Roman"/>
        </w:rPr>
        <w:t xml:space="preserve">percentage </w:t>
      </w:r>
      <w:r w:rsidR="00CD0AFA">
        <w:rPr>
          <w:rFonts w:ascii="Times New Roman" w:eastAsia="Times New Roman" w:hAnsi="Times New Roman" w:cs="Times New Roman"/>
        </w:rPr>
        <w:t xml:space="preserve">can summarize cover crop </w:t>
      </w:r>
      <w:r w:rsidR="0029250B">
        <w:rPr>
          <w:rFonts w:ascii="Times New Roman" w:eastAsia="Times New Roman" w:hAnsi="Times New Roman" w:cs="Times New Roman"/>
        </w:rPr>
        <w:t xml:space="preserve">growth </w:t>
      </w:r>
      <w:r w:rsidR="0089154D">
        <w:rPr>
          <w:rFonts w:ascii="Times New Roman" w:eastAsia="Times New Roman" w:hAnsi="Times New Roman" w:cs="Times New Roman"/>
        </w:rPr>
        <w:t xml:space="preserve">over a given area. Because ground </w:t>
      </w:r>
      <w:r w:rsidR="004B308E">
        <w:rPr>
          <w:rFonts w:ascii="Times New Roman" w:eastAsia="Times New Roman" w:hAnsi="Times New Roman" w:cs="Times New Roman"/>
        </w:rPr>
        <w:t>cover percentage correlates with multiple biophys</w:t>
      </w:r>
      <w:r w:rsidR="0017386D">
        <w:rPr>
          <w:rFonts w:ascii="Times New Roman" w:eastAsia="Times New Roman" w:hAnsi="Times New Roman" w:cs="Times New Roman"/>
        </w:rPr>
        <w:t xml:space="preserve">ical factors affecting productivity including </w:t>
      </w:r>
      <w:r w:rsidR="0047398D">
        <w:rPr>
          <w:rFonts w:ascii="Times New Roman" w:eastAsia="Times New Roman" w:hAnsi="Times New Roman" w:cs="Times New Roman"/>
        </w:rPr>
        <w:t xml:space="preserve">light </w:t>
      </w:r>
      <w:r w:rsidR="0024085A">
        <w:rPr>
          <w:rFonts w:ascii="Times New Roman" w:eastAsia="Times New Roman" w:hAnsi="Times New Roman" w:cs="Times New Roman"/>
        </w:rPr>
        <w:t xml:space="preserve">interception, remote sensing </w:t>
      </w:r>
      <w:r w:rsidR="00225E15">
        <w:rPr>
          <w:rFonts w:ascii="Times New Roman" w:eastAsia="Times New Roman" w:hAnsi="Times New Roman" w:cs="Times New Roman"/>
        </w:rPr>
        <w:t>can automat</w:t>
      </w:r>
      <w:r w:rsidR="00A17E57">
        <w:rPr>
          <w:rFonts w:ascii="Times New Roman" w:eastAsia="Times New Roman" w:hAnsi="Times New Roman" w:cs="Times New Roman"/>
        </w:rPr>
        <w:t xml:space="preserve">e our understanding of plant growth and </w:t>
      </w:r>
      <w:r w:rsidR="0078155D">
        <w:rPr>
          <w:rFonts w:ascii="Times New Roman" w:eastAsia="Times New Roman" w:hAnsi="Times New Roman" w:cs="Times New Roman"/>
        </w:rPr>
        <w:t>development</w:t>
      </w:r>
      <w:r w:rsidR="00A17E57">
        <w:rPr>
          <w:rFonts w:ascii="Times New Roman" w:eastAsia="Times New Roman" w:hAnsi="Times New Roman" w:cs="Times New Roman"/>
        </w:rPr>
        <w:t xml:space="preserve">. </w:t>
      </w:r>
      <w:r w:rsidR="004B1CD0">
        <w:rPr>
          <w:rFonts w:ascii="Times New Roman" w:eastAsia="Times New Roman" w:hAnsi="Times New Roman" w:cs="Times New Roman"/>
        </w:rPr>
        <w:t xml:space="preserve"> </w:t>
      </w:r>
    </w:p>
    <w:p w14:paraId="1D90CEDC" w14:textId="77777777" w:rsidR="004B1CD0" w:rsidRDefault="004B1CD0">
      <w:pPr>
        <w:rPr>
          <w:rFonts w:ascii="Times New Roman" w:eastAsia="Times New Roman" w:hAnsi="Times New Roman" w:cs="Times New Roman"/>
        </w:rPr>
      </w:pPr>
    </w:p>
    <w:p w14:paraId="3ABCBA95" w14:textId="5FB4F020" w:rsidR="008C32D5" w:rsidRDefault="004B1CD0">
      <w:pPr>
        <w:rPr>
          <w:rFonts w:ascii="Times New Roman" w:eastAsia="Times New Roman" w:hAnsi="Times New Roman" w:cs="Times New Roman"/>
        </w:rPr>
      </w:pPr>
      <w:r>
        <w:rPr>
          <w:rFonts w:ascii="Times New Roman" w:eastAsia="Times New Roman" w:hAnsi="Times New Roman" w:cs="Times New Roman"/>
        </w:rPr>
        <w:t xml:space="preserve">In </w:t>
      </w:r>
      <w:r w:rsidR="00C4689C">
        <w:rPr>
          <w:rFonts w:ascii="Times New Roman" w:eastAsia="Times New Roman" w:hAnsi="Times New Roman" w:cs="Times New Roman"/>
        </w:rPr>
        <w:t xml:space="preserve">2021, a </w:t>
      </w:r>
      <w:r w:rsidR="00B27DBC">
        <w:rPr>
          <w:rFonts w:ascii="Times New Roman" w:eastAsia="Times New Roman" w:hAnsi="Times New Roman" w:cs="Times New Roman"/>
        </w:rPr>
        <w:t>visible</w:t>
      </w:r>
      <w:r w:rsidR="00C4689C">
        <w:rPr>
          <w:rFonts w:ascii="Times New Roman" w:eastAsia="Times New Roman" w:hAnsi="Times New Roman" w:cs="Times New Roman"/>
        </w:rPr>
        <w:t xml:space="preserve"> </w:t>
      </w:r>
      <w:r w:rsidR="00900F53">
        <w:rPr>
          <w:rFonts w:ascii="Times New Roman" w:eastAsia="Times New Roman" w:hAnsi="Times New Roman" w:cs="Times New Roman"/>
        </w:rPr>
        <w:t xml:space="preserve">imagery (RGB) was collected from the USDA-ARS Research </w:t>
      </w:r>
      <w:r w:rsidR="004D3B7B">
        <w:rPr>
          <w:rFonts w:ascii="Times New Roman" w:eastAsia="Times New Roman" w:hAnsi="Times New Roman" w:cs="Times New Roman"/>
        </w:rPr>
        <w:t xml:space="preserve">station. </w:t>
      </w:r>
      <w:r w:rsidR="00216D3A">
        <w:rPr>
          <w:rFonts w:ascii="Times New Roman" w:eastAsia="Times New Roman" w:hAnsi="Times New Roman" w:cs="Times New Roman"/>
        </w:rPr>
        <w:t xml:space="preserve">RGB Indices such as excess green </w:t>
      </w:r>
      <w:proofErr w:type="gramStart"/>
      <w:r w:rsidR="00216D3A">
        <w:rPr>
          <w:rFonts w:ascii="Times New Roman" w:eastAsia="Times New Roman" w:hAnsi="Times New Roman" w:cs="Times New Roman"/>
        </w:rPr>
        <w:t>have</w:t>
      </w:r>
      <w:proofErr w:type="gramEnd"/>
      <w:r w:rsidR="00216D3A">
        <w:rPr>
          <w:rFonts w:ascii="Times New Roman" w:eastAsia="Times New Roman" w:hAnsi="Times New Roman" w:cs="Times New Roman"/>
        </w:rPr>
        <w:t xml:space="preserve"> been used </w:t>
      </w:r>
      <w:r w:rsidR="0098018F">
        <w:rPr>
          <w:rFonts w:ascii="Times New Roman" w:eastAsia="Times New Roman" w:hAnsi="Times New Roman" w:cs="Times New Roman"/>
        </w:rPr>
        <w:t>to classify between vegetation (living plant)</w:t>
      </w:r>
      <w:r w:rsidR="009C2F26">
        <w:rPr>
          <w:rFonts w:ascii="Times New Roman" w:eastAsia="Times New Roman" w:hAnsi="Times New Roman" w:cs="Times New Roman"/>
        </w:rPr>
        <w:t xml:space="preserve"> and non-vegetation (soil or non-living residue). </w:t>
      </w:r>
      <w:r w:rsidR="00582292">
        <w:rPr>
          <w:rFonts w:ascii="Times New Roman" w:eastAsia="Times New Roman" w:hAnsi="Times New Roman" w:cs="Times New Roman"/>
        </w:rPr>
        <w:t xml:space="preserve">The goal of this study is to (1) compare the accuracy </w:t>
      </w:r>
      <w:r w:rsidR="002C159D">
        <w:rPr>
          <w:rFonts w:ascii="Times New Roman" w:eastAsia="Times New Roman" w:hAnsi="Times New Roman" w:cs="Times New Roman"/>
        </w:rPr>
        <w:t xml:space="preserve">if different RGB-indices </w:t>
      </w:r>
      <w:proofErr w:type="gramStart"/>
      <w:r w:rsidR="002C159D">
        <w:rPr>
          <w:rFonts w:ascii="Times New Roman" w:eastAsia="Times New Roman" w:hAnsi="Times New Roman" w:cs="Times New Roman"/>
        </w:rPr>
        <w:t xml:space="preserve">and </w:t>
      </w:r>
      <w:r w:rsidR="008073AD">
        <w:rPr>
          <w:rFonts w:ascii="Times New Roman" w:eastAsia="Times New Roman" w:hAnsi="Times New Roman" w:cs="Times New Roman"/>
        </w:rPr>
        <w:t xml:space="preserve"> </w:t>
      </w:r>
      <w:r w:rsidR="000D0983">
        <w:rPr>
          <w:rFonts w:ascii="Times New Roman" w:eastAsia="Times New Roman" w:hAnsi="Times New Roman" w:cs="Times New Roman"/>
        </w:rPr>
        <w:t>thresholds</w:t>
      </w:r>
      <w:proofErr w:type="gramEnd"/>
      <w:r w:rsidR="000D0983">
        <w:rPr>
          <w:rFonts w:ascii="Times New Roman" w:eastAsia="Times New Roman" w:hAnsi="Times New Roman" w:cs="Times New Roman"/>
        </w:rPr>
        <w:t xml:space="preserve"> to classify vegetation vs non-vegetation and (2) </w:t>
      </w:r>
      <w:r w:rsidR="00BE7BB0">
        <w:rPr>
          <w:rFonts w:ascii="Times New Roman" w:eastAsia="Times New Roman" w:hAnsi="Times New Roman" w:cs="Times New Roman"/>
        </w:rPr>
        <w:t xml:space="preserve">use classified images to find correlations between </w:t>
      </w:r>
      <w:r w:rsidR="0026486D">
        <w:rPr>
          <w:rFonts w:ascii="Times New Roman" w:eastAsia="Times New Roman" w:hAnsi="Times New Roman" w:cs="Times New Roman"/>
        </w:rPr>
        <w:t xml:space="preserve">ground cover and common in field metrics. </w:t>
      </w:r>
      <w:r w:rsidR="0002536F">
        <w:rPr>
          <w:rFonts w:ascii="Times New Roman" w:eastAsia="Times New Roman" w:hAnsi="Times New Roman" w:cs="Times New Roman"/>
          <w:b/>
          <w:bCs/>
        </w:rPr>
        <w:t xml:space="preserve">Table 1 </w:t>
      </w:r>
      <w:r w:rsidR="0002536F">
        <w:rPr>
          <w:rFonts w:ascii="Times New Roman" w:eastAsia="Times New Roman" w:hAnsi="Times New Roman" w:cs="Times New Roman"/>
        </w:rPr>
        <w:t>shows the r</w:t>
      </w:r>
      <w:r w:rsidR="00B9424E">
        <w:rPr>
          <w:rFonts w:ascii="Times New Roman" w:eastAsia="Times New Roman" w:hAnsi="Times New Roman" w:cs="Times New Roman"/>
        </w:rPr>
        <w:t>equirements for this project.</w:t>
      </w:r>
    </w:p>
    <w:p w14:paraId="7654644B" w14:textId="77777777" w:rsidR="002937BD" w:rsidRPr="0002536F" w:rsidRDefault="002937BD">
      <w:pPr>
        <w:rPr>
          <w:rFonts w:ascii="Times New Roman" w:eastAsia="Times New Roman" w:hAnsi="Times New Roman" w:cs="Times New Roman"/>
        </w:rPr>
      </w:pPr>
    </w:p>
    <w:p w14:paraId="754ECB94" w14:textId="046EB511" w:rsidR="008C32D5" w:rsidRPr="00B9424E" w:rsidRDefault="00B9424E">
      <w:pPr>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 xml:space="preserve">Table </w:t>
      </w:r>
      <w:r w:rsidR="002937BD">
        <w:rPr>
          <w:rFonts w:ascii="Times New Roman" w:eastAsia="Times New Roman" w:hAnsi="Times New Roman" w:cs="Times New Roman"/>
          <w:b/>
          <w:bCs/>
          <w:iCs/>
          <w:sz w:val="20"/>
          <w:szCs w:val="20"/>
        </w:rPr>
        <w:t>1: Project Requirements</w:t>
      </w:r>
    </w:p>
    <w:tbl>
      <w:tblPr>
        <w:tblW w:w="9900" w:type="dxa"/>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100" w:type="dxa"/>
          <w:bottom w:w="100" w:type="dxa"/>
          <w:right w:w="100" w:type="dxa"/>
        </w:tblCellMar>
        <w:tblLook w:val="0400" w:firstRow="0" w:lastRow="0" w:firstColumn="0" w:lastColumn="0" w:noHBand="0" w:noVBand="1"/>
      </w:tblPr>
      <w:tblGrid>
        <w:gridCol w:w="435"/>
        <w:gridCol w:w="1545"/>
        <w:gridCol w:w="2340"/>
        <w:gridCol w:w="1437"/>
        <w:gridCol w:w="1305"/>
        <w:gridCol w:w="1170"/>
        <w:gridCol w:w="1668"/>
      </w:tblGrid>
      <w:tr w:rsidR="008C32D5" w:rsidRPr="00E010FC" w14:paraId="796A0CC3" w14:textId="77777777" w:rsidTr="00F25AF1">
        <w:tc>
          <w:tcPr>
            <w:tcW w:w="435" w:type="dxa"/>
          </w:tcPr>
          <w:p w14:paraId="6AE4EAB8" w14:textId="77777777" w:rsidR="008C32D5" w:rsidRPr="00E010FC" w:rsidRDefault="008C32D5">
            <w:pPr>
              <w:rPr>
                <w:rFonts w:ascii="Times New Roman" w:eastAsia="Times New Roman" w:hAnsi="Times New Roman" w:cs="Times New Roman"/>
                <w:b/>
                <w:color w:val="000000"/>
                <w:sz w:val="20"/>
                <w:szCs w:val="20"/>
              </w:rPr>
            </w:pPr>
            <w:r w:rsidRPr="00E010FC">
              <w:rPr>
                <w:rFonts w:ascii="Times New Roman" w:eastAsia="Times New Roman" w:hAnsi="Times New Roman" w:cs="Times New Roman"/>
                <w:b/>
                <w:color w:val="000000"/>
                <w:sz w:val="20"/>
                <w:szCs w:val="20"/>
              </w:rPr>
              <w:t>#</w:t>
            </w:r>
          </w:p>
        </w:tc>
        <w:tc>
          <w:tcPr>
            <w:tcW w:w="1545" w:type="dxa"/>
          </w:tcPr>
          <w:p w14:paraId="6B0D7BB8" w14:textId="77777777" w:rsidR="008C32D5" w:rsidRPr="00E010FC" w:rsidRDefault="008C32D5">
            <w:pPr>
              <w:rPr>
                <w:rFonts w:ascii="Times New Roman" w:eastAsia="Times New Roman" w:hAnsi="Times New Roman" w:cs="Times New Roman"/>
                <w:b/>
                <w:color w:val="000000"/>
                <w:sz w:val="20"/>
                <w:szCs w:val="20"/>
              </w:rPr>
            </w:pPr>
            <w:r w:rsidRPr="00E010FC">
              <w:rPr>
                <w:rFonts w:ascii="Times New Roman" w:eastAsia="Times New Roman" w:hAnsi="Times New Roman" w:cs="Times New Roman"/>
                <w:b/>
                <w:color w:val="000000"/>
                <w:sz w:val="20"/>
                <w:szCs w:val="20"/>
              </w:rPr>
              <w:t>Requirement</w:t>
            </w:r>
          </w:p>
        </w:tc>
        <w:tc>
          <w:tcPr>
            <w:tcW w:w="2340" w:type="dxa"/>
          </w:tcPr>
          <w:p w14:paraId="7F502AD1" w14:textId="77777777" w:rsidR="008C32D5" w:rsidRPr="00E010FC" w:rsidRDefault="008C32D5">
            <w:pPr>
              <w:rPr>
                <w:rFonts w:ascii="Times New Roman" w:eastAsia="Times New Roman" w:hAnsi="Times New Roman" w:cs="Times New Roman"/>
                <w:b/>
                <w:color w:val="000000"/>
                <w:sz w:val="20"/>
                <w:szCs w:val="20"/>
              </w:rPr>
            </w:pPr>
            <w:r w:rsidRPr="00E010FC">
              <w:rPr>
                <w:rFonts w:ascii="Times New Roman" w:eastAsia="Times New Roman" w:hAnsi="Times New Roman" w:cs="Times New Roman"/>
                <w:b/>
                <w:color w:val="000000"/>
                <w:sz w:val="20"/>
                <w:szCs w:val="20"/>
              </w:rPr>
              <w:t>Defined As</w:t>
            </w:r>
          </w:p>
        </w:tc>
        <w:tc>
          <w:tcPr>
            <w:tcW w:w="1437" w:type="dxa"/>
          </w:tcPr>
          <w:p w14:paraId="41878033" w14:textId="77777777" w:rsidR="008C32D5" w:rsidRPr="00E010FC" w:rsidRDefault="008C32D5">
            <w:pPr>
              <w:rPr>
                <w:rFonts w:ascii="Times New Roman" w:eastAsia="Times New Roman" w:hAnsi="Times New Roman" w:cs="Times New Roman"/>
                <w:b/>
                <w:color w:val="000000"/>
                <w:sz w:val="20"/>
                <w:szCs w:val="20"/>
              </w:rPr>
            </w:pPr>
            <w:r w:rsidRPr="00E010FC">
              <w:rPr>
                <w:rFonts w:ascii="Times New Roman" w:eastAsia="Times New Roman" w:hAnsi="Times New Roman" w:cs="Times New Roman"/>
                <w:b/>
                <w:color w:val="000000"/>
                <w:sz w:val="20"/>
                <w:szCs w:val="20"/>
              </w:rPr>
              <w:t>Spatial Data</w:t>
            </w:r>
          </w:p>
        </w:tc>
        <w:tc>
          <w:tcPr>
            <w:tcW w:w="1305" w:type="dxa"/>
          </w:tcPr>
          <w:p w14:paraId="064DEA24" w14:textId="77777777" w:rsidR="008C32D5" w:rsidRPr="00E010FC" w:rsidRDefault="008C32D5">
            <w:pPr>
              <w:rPr>
                <w:rFonts w:ascii="Times New Roman" w:eastAsia="Times New Roman" w:hAnsi="Times New Roman" w:cs="Times New Roman"/>
                <w:b/>
                <w:color w:val="000000"/>
                <w:sz w:val="20"/>
                <w:szCs w:val="20"/>
              </w:rPr>
            </w:pPr>
            <w:r w:rsidRPr="00E010FC">
              <w:rPr>
                <w:rFonts w:ascii="Times New Roman" w:eastAsia="Times New Roman" w:hAnsi="Times New Roman" w:cs="Times New Roman"/>
                <w:b/>
                <w:color w:val="000000"/>
                <w:sz w:val="20"/>
                <w:szCs w:val="20"/>
              </w:rPr>
              <w:t>Attribute Data</w:t>
            </w:r>
          </w:p>
        </w:tc>
        <w:tc>
          <w:tcPr>
            <w:tcW w:w="1170" w:type="dxa"/>
          </w:tcPr>
          <w:p w14:paraId="761C10BC" w14:textId="77777777" w:rsidR="008C32D5" w:rsidRPr="00E010FC" w:rsidRDefault="008C32D5">
            <w:pPr>
              <w:rPr>
                <w:rFonts w:ascii="Times New Roman" w:eastAsia="Times New Roman" w:hAnsi="Times New Roman" w:cs="Times New Roman"/>
                <w:b/>
                <w:color w:val="000000"/>
                <w:sz w:val="20"/>
                <w:szCs w:val="20"/>
              </w:rPr>
            </w:pPr>
            <w:r w:rsidRPr="00E010FC">
              <w:rPr>
                <w:rFonts w:ascii="Times New Roman" w:eastAsia="Times New Roman" w:hAnsi="Times New Roman" w:cs="Times New Roman"/>
                <w:b/>
                <w:color w:val="000000"/>
                <w:sz w:val="20"/>
                <w:szCs w:val="20"/>
              </w:rPr>
              <w:t>Dataset</w:t>
            </w:r>
          </w:p>
        </w:tc>
        <w:tc>
          <w:tcPr>
            <w:tcW w:w="1668" w:type="dxa"/>
          </w:tcPr>
          <w:p w14:paraId="2DBAFC33" w14:textId="77777777" w:rsidR="008C32D5" w:rsidRPr="00E010FC" w:rsidRDefault="008C32D5">
            <w:pPr>
              <w:rPr>
                <w:rFonts w:ascii="Times New Roman" w:eastAsia="Times New Roman" w:hAnsi="Times New Roman" w:cs="Times New Roman"/>
                <w:b/>
                <w:color w:val="000000"/>
                <w:sz w:val="20"/>
                <w:szCs w:val="20"/>
              </w:rPr>
            </w:pPr>
            <w:r w:rsidRPr="00E010FC">
              <w:rPr>
                <w:rFonts w:ascii="Times New Roman" w:eastAsia="Times New Roman" w:hAnsi="Times New Roman" w:cs="Times New Roman"/>
                <w:b/>
                <w:color w:val="000000"/>
                <w:sz w:val="20"/>
                <w:szCs w:val="20"/>
              </w:rPr>
              <w:t>Preparation</w:t>
            </w:r>
          </w:p>
        </w:tc>
      </w:tr>
      <w:tr w:rsidR="008C32D5" w:rsidRPr="00E010FC" w14:paraId="0955165E" w14:textId="77777777" w:rsidTr="00F25AF1">
        <w:tc>
          <w:tcPr>
            <w:tcW w:w="435" w:type="dxa"/>
          </w:tcPr>
          <w:p w14:paraId="747885AE" w14:textId="77777777" w:rsidR="008C32D5" w:rsidRPr="00E010FC" w:rsidRDefault="008C32D5">
            <w:pPr>
              <w:rPr>
                <w:rFonts w:ascii="Times New Roman" w:eastAsia="Times New Roman" w:hAnsi="Times New Roman" w:cs="Times New Roman"/>
                <w:color w:val="000000"/>
                <w:sz w:val="20"/>
                <w:szCs w:val="20"/>
              </w:rPr>
            </w:pPr>
            <w:r w:rsidRPr="00E010FC">
              <w:rPr>
                <w:rFonts w:ascii="Times New Roman" w:eastAsia="Times New Roman" w:hAnsi="Times New Roman" w:cs="Times New Roman"/>
                <w:color w:val="000000"/>
                <w:sz w:val="20"/>
                <w:szCs w:val="20"/>
              </w:rPr>
              <w:t>1</w:t>
            </w:r>
          </w:p>
        </w:tc>
        <w:tc>
          <w:tcPr>
            <w:tcW w:w="1545" w:type="dxa"/>
          </w:tcPr>
          <w:p w14:paraId="4EAD5354" w14:textId="77777777" w:rsidR="008C32D5" w:rsidRPr="00E010FC" w:rsidRDefault="008C32D5">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 xml:space="preserve">Plot images </w:t>
            </w:r>
          </w:p>
        </w:tc>
        <w:tc>
          <w:tcPr>
            <w:tcW w:w="2340" w:type="dxa"/>
          </w:tcPr>
          <w:p w14:paraId="6A62A5BD" w14:textId="77777777" w:rsidR="008C32D5" w:rsidRPr="00E010FC" w:rsidRDefault="008C32D5">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Raw jpeg dataset from USDA</w:t>
            </w:r>
          </w:p>
        </w:tc>
        <w:tc>
          <w:tcPr>
            <w:tcW w:w="1437" w:type="dxa"/>
          </w:tcPr>
          <w:p w14:paraId="657D36E6" w14:textId="77777777" w:rsidR="008C32D5" w:rsidRPr="00E010FC" w:rsidRDefault="008C32D5">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 xml:space="preserve">Plot images </w:t>
            </w:r>
          </w:p>
        </w:tc>
        <w:tc>
          <w:tcPr>
            <w:tcW w:w="1305" w:type="dxa"/>
          </w:tcPr>
          <w:p w14:paraId="0FAFFD55" w14:textId="77777777" w:rsidR="008C32D5" w:rsidRPr="00E010FC" w:rsidRDefault="008C32D5">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c>
          <w:tcPr>
            <w:tcW w:w="1170" w:type="dxa"/>
          </w:tcPr>
          <w:p w14:paraId="6D966F4E" w14:textId="77777777" w:rsidR="008C32D5" w:rsidRPr="00E010FC" w:rsidRDefault="008C32D5">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u w:val="single"/>
              </w:rPr>
              <w:t>USDA-ARS Cart Imagery</w:t>
            </w:r>
          </w:p>
        </w:tc>
        <w:tc>
          <w:tcPr>
            <w:tcW w:w="1668" w:type="dxa"/>
          </w:tcPr>
          <w:p w14:paraId="3F3903D7" w14:textId="77777777" w:rsidR="008C32D5" w:rsidRPr="00E010FC" w:rsidRDefault="008C32D5">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 xml:space="preserve">Rename images to Plot Map. Crop images to center. Convert from jpeg </w:t>
            </w:r>
            <w:proofErr w:type="gramStart"/>
            <w:r w:rsidRPr="00E010FC">
              <w:rPr>
                <w:rFonts w:ascii="Times New Roman" w:eastAsia="Times New Roman" w:hAnsi="Times New Roman" w:cs="Times New Roman"/>
                <w:sz w:val="20"/>
                <w:szCs w:val="20"/>
              </w:rPr>
              <w:t>to  tiff</w:t>
            </w:r>
            <w:proofErr w:type="gramEnd"/>
            <w:r w:rsidRPr="00E010FC">
              <w:rPr>
                <w:rFonts w:ascii="Times New Roman" w:eastAsia="Times New Roman" w:hAnsi="Times New Roman" w:cs="Times New Roman"/>
                <w:sz w:val="20"/>
                <w:szCs w:val="20"/>
              </w:rPr>
              <w:t>.</w:t>
            </w:r>
          </w:p>
        </w:tc>
      </w:tr>
      <w:tr w:rsidR="008C32D5" w:rsidRPr="00E010FC" w14:paraId="1A9566F7" w14:textId="77777777" w:rsidTr="00F25AF1">
        <w:tc>
          <w:tcPr>
            <w:tcW w:w="435" w:type="dxa"/>
          </w:tcPr>
          <w:p w14:paraId="2047BDA9" w14:textId="77777777" w:rsidR="008C32D5" w:rsidRPr="00E010FC" w:rsidRDefault="008C32D5" w:rsidP="00A81B6C">
            <w:pPr>
              <w:rPr>
                <w:rFonts w:ascii="Times New Roman" w:eastAsia="Times New Roman" w:hAnsi="Times New Roman" w:cs="Times New Roman"/>
                <w:color w:val="000000"/>
                <w:sz w:val="20"/>
                <w:szCs w:val="20"/>
              </w:rPr>
            </w:pPr>
            <w:r w:rsidRPr="00E010FC">
              <w:rPr>
                <w:rFonts w:ascii="Times New Roman" w:eastAsia="Times New Roman" w:hAnsi="Times New Roman" w:cs="Times New Roman"/>
                <w:color w:val="000000"/>
                <w:sz w:val="20"/>
                <w:szCs w:val="20"/>
              </w:rPr>
              <w:t>2</w:t>
            </w:r>
          </w:p>
        </w:tc>
        <w:tc>
          <w:tcPr>
            <w:tcW w:w="1545" w:type="dxa"/>
          </w:tcPr>
          <w:p w14:paraId="7B43C7FE" w14:textId="77777777" w:rsidR="008C32D5" w:rsidRPr="00E010FC" w:rsidRDefault="008C32D5" w:rsidP="00A81B6C">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Normalized Band (</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Band</w:t>
            </w:r>
            <w:proofErr w:type="spellEnd"/>
            <w:r w:rsidRPr="00E010FC">
              <w:rPr>
                <w:rFonts w:ascii="Times New Roman" w:eastAsia="Times New Roman" w:hAnsi="Times New Roman" w:cs="Times New Roman"/>
                <w:sz w:val="20"/>
                <w:szCs w:val="20"/>
                <w:vertAlign w:val="subscript"/>
              </w:rPr>
              <w:t>(N)</w:t>
            </w:r>
            <w:r w:rsidRPr="00E010FC">
              <w:rPr>
                <w:rFonts w:ascii="Times New Roman" w:eastAsia="Times New Roman" w:hAnsi="Times New Roman" w:cs="Times New Roman"/>
                <w:sz w:val="20"/>
                <w:szCs w:val="20"/>
              </w:rPr>
              <w:t>)</w:t>
            </w:r>
          </w:p>
        </w:tc>
        <w:tc>
          <w:tcPr>
            <w:tcW w:w="2340" w:type="dxa"/>
          </w:tcPr>
          <w:p w14:paraId="725C660A" w14:textId="77777777" w:rsidR="008C32D5" w:rsidRPr="00E010FC" w:rsidRDefault="008C32D5" w:rsidP="00A81B6C">
            <w:pPr>
              <w:rPr>
                <w:rFonts w:ascii="Times New Roman" w:eastAsia="Times New Roman" w:hAnsi="Times New Roman" w:cs="Times New Roman"/>
                <w:sz w:val="20"/>
                <w:szCs w:val="20"/>
              </w:rPr>
            </w:pP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Band</w:t>
            </w:r>
            <w:proofErr w:type="spellEnd"/>
            <w:proofErr w:type="gramStart"/>
            <w:r w:rsidRPr="00E010FC">
              <w:rPr>
                <w:rFonts w:ascii="Times New Roman" w:eastAsia="Times New Roman" w:hAnsi="Times New Roman" w:cs="Times New Roman"/>
                <w:sz w:val="20"/>
                <w:szCs w:val="20"/>
              </w:rPr>
              <w:t>/(</w:t>
            </w:r>
            <w:proofErr w:type="spellStart"/>
            <w:proofErr w:type="gramEnd"/>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Red</w:t>
            </w:r>
            <w:proofErr w:type="spellEnd"/>
            <w:r w:rsidRPr="00E010FC">
              <w:rPr>
                <w:rFonts w:ascii="Times New Roman" w:eastAsia="Times New Roman" w:hAnsi="Times New Roman" w:cs="Times New Roman"/>
                <w:sz w:val="20"/>
                <w:szCs w:val="20"/>
                <w:vertAlign w:val="subscript"/>
              </w:rPr>
              <w:t xml:space="preserve"> </w:t>
            </w:r>
            <w:r w:rsidRPr="00E010FC">
              <w:rPr>
                <w:rFonts w:ascii="Times New Roman" w:eastAsia="Times New Roman" w:hAnsi="Times New Roman" w:cs="Times New Roman"/>
                <w:sz w:val="20"/>
                <w:szCs w:val="20"/>
              </w:rPr>
              <w:t>+</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Green</w:t>
            </w:r>
            <w:proofErr w:type="spellEnd"/>
            <w:r w:rsidRPr="00E010FC">
              <w:rPr>
                <w:rFonts w:ascii="Times New Roman" w:eastAsia="Times New Roman" w:hAnsi="Times New Roman" w:cs="Times New Roman"/>
                <w:sz w:val="20"/>
                <w:szCs w:val="20"/>
                <w:vertAlign w:val="subscript"/>
              </w:rPr>
              <w:t xml:space="preserve"> </w:t>
            </w:r>
            <w:r w:rsidRPr="00E010FC">
              <w:rPr>
                <w:rFonts w:ascii="Times New Roman" w:eastAsia="Times New Roman" w:hAnsi="Times New Roman" w:cs="Times New Roman"/>
                <w:sz w:val="20"/>
                <w:szCs w:val="20"/>
              </w:rPr>
              <w:t xml:space="preserve">+ </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Bule</w:t>
            </w:r>
            <w:proofErr w:type="spellEnd"/>
            <w:r w:rsidRPr="00E010FC">
              <w:rPr>
                <w:rFonts w:ascii="Times New Roman" w:eastAsia="Times New Roman" w:hAnsi="Times New Roman" w:cs="Times New Roman"/>
                <w:sz w:val="20"/>
                <w:szCs w:val="20"/>
              </w:rPr>
              <w:t>)</w:t>
            </w:r>
          </w:p>
        </w:tc>
        <w:tc>
          <w:tcPr>
            <w:tcW w:w="1437" w:type="dxa"/>
          </w:tcPr>
          <w:p w14:paraId="5DC376C1" w14:textId="77777777" w:rsidR="008C32D5" w:rsidRPr="00E010FC" w:rsidRDefault="008C32D5" w:rsidP="00A81B6C">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Plot images</w:t>
            </w:r>
          </w:p>
        </w:tc>
        <w:tc>
          <w:tcPr>
            <w:tcW w:w="1305" w:type="dxa"/>
          </w:tcPr>
          <w:p w14:paraId="2EAFC453" w14:textId="77777777" w:rsidR="008C32D5" w:rsidRPr="00E010FC" w:rsidRDefault="008C32D5" w:rsidP="00A81B6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c>
          <w:tcPr>
            <w:tcW w:w="1170" w:type="dxa"/>
          </w:tcPr>
          <w:p w14:paraId="280B6172" w14:textId="77777777" w:rsidR="008C32D5" w:rsidRPr="00E010FC" w:rsidRDefault="008C32D5" w:rsidP="00A81B6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u w:val="single"/>
              </w:rPr>
              <w:t xml:space="preserve">USDA-ARS Cart </w:t>
            </w:r>
            <w:r w:rsidRPr="00E010FC">
              <w:rPr>
                <w:rFonts w:ascii="Times New Roman" w:eastAsia="Times New Roman" w:hAnsi="Times New Roman" w:cs="Times New Roman"/>
                <w:sz w:val="20"/>
                <w:szCs w:val="20"/>
                <w:u w:val="single"/>
              </w:rPr>
              <w:lastRenderedPageBreak/>
              <w:t>Imagery (Prepared)</w:t>
            </w:r>
          </w:p>
        </w:tc>
        <w:tc>
          <w:tcPr>
            <w:tcW w:w="1668" w:type="dxa"/>
          </w:tcPr>
          <w:p w14:paraId="57A61C38" w14:textId="77777777" w:rsidR="008C32D5" w:rsidRPr="00E010FC" w:rsidRDefault="008C32D5" w:rsidP="00A81B6C">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lastRenderedPageBreak/>
              <w:t>NA</w:t>
            </w:r>
          </w:p>
        </w:tc>
      </w:tr>
      <w:tr w:rsidR="008C32D5" w:rsidRPr="00E010FC" w14:paraId="4C23377E" w14:textId="77777777" w:rsidTr="00F25AF1">
        <w:tc>
          <w:tcPr>
            <w:tcW w:w="435" w:type="dxa"/>
          </w:tcPr>
          <w:p w14:paraId="709BC44E" w14:textId="77777777" w:rsidR="008C32D5" w:rsidRPr="00E010FC" w:rsidRDefault="008C32D5" w:rsidP="00777EBC">
            <w:pPr>
              <w:rPr>
                <w:rFonts w:ascii="Times New Roman" w:eastAsia="Times New Roman" w:hAnsi="Times New Roman" w:cs="Times New Roman"/>
                <w:color w:val="000000"/>
                <w:sz w:val="20"/>
                <w:szCs w:val="20"/>
              </w:rPr>
            </w:pPr>
            <w:r w:rsidRPr="00E010FC">
              <w:rPr>
                <w:rFonts w:ascii="Times New Roman" w:eastAsia="Times New Roman" w:hAnsi="Times New Roman" w:cs="Times New Roman"/>
                <w:color w:val="000000"/>
                <w:sz w:val="20"/>
                <w:szCs w:val="20"/>
              </w:rPr>
              <w:t>3</w:t>
            </w:r>
          </w:p>
        </w:tc>
        <w:tc>
          <w:tcPr>
            <w:tcW w:w="1545" w:type="dxa"/>
          </w:tcPr>
          <w:p w14:paraId="22C6D57B" w14:textId="77777777" w:rsidR="008C32D5" w:rsidRPr="00E010FC" w:rsidRDefault="008C32D5" w:rsidP="00777EBC">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Excess Green Index (</w:t>
            </w:r>
            <w:proofErr w:type="spellStart"/>
            <w:r w:rsidRPr="00E010FC">
              <w:rPr>
                <w:rFonts w:ascii="Times New Roman" w:eastAsia="Times New Roman" w:hAnsi="Times New Roman" w:cs="Times New Roman"/>
                <w:sz w:val="20"/>
                <w:szCs w:val="20"/>
              </w:rPr>
              <w:t>ExG</w:t>
            </w:r>
            <w:proofErr w:type="spellEnd"/>
            <w:r w:rsidRPr="00E010FC">
              <w:rPr>
                <w:rFonts w:ascii="Times New Roman" w:eastAsia="Times New Roman" w:hAnsi="Times New Roman" w:cs="Times New Roman"/>
                <w:sz w:val="20"/>
                <w:szCs w:val="20"/>
              </w:rPr>
              <w:t>)</w:t>
            </w:r>
          </w:p>
        </w:tc>
        <w:tc>
          <w:tcPr>
            <w:tcW w:w="2340" w:type="dxa"/>
          </w:tcPr>
          <w:p w14:paraId="40F88DF3" w14:textId="77777777" w:rsidR="008C32D5" w:rsidRPr="00E010FC" w:rsidRDefault="008C32D5" w:rsidP="00777EBC">
            <w:pPr>
              <w:rPr>
                <w:rFonts w:ascii="Times New Roman" w:eastAsia="Times New Roman" w:hAnsi="Times New Roman" w:cs="Times New Roman"/>
                <w:sz w:val="20"/>
                <w:szCs w:val="20"/>
                <w:vertAlign w:val="subscript"/>
              </w:rPr>
            </w:pPr>
            <w:r w:rsidRPr="00E010FC">
              <w:rPr>
                <w:rFonts w:ascii="Times New Roman" w:eastAsia="Times New Roman" w:hAnsi="Times New Roman" w:cs="Times New Roman"/>
                <w:sz w:val="20"/>
                <w:szCs w:val="20"/>
              </w:rPr>
              <w:t>2R</w:t>
            </w:r>
            <w:r w:rsidRPr="00E010FC">
              <w:rPr>
                <w:rFonts w:ascii="Times New Roman" w:eastAsia="Times New Roman" w:hAnsi="Times New Roman" w:cs="Times New Roman"/>
                <w:sz w:val="20"/>
                <w:szCs w:val="20"/>
                <w:vertAlign w:val="subscript"/>
              </w:rPr>
              <w:t xml:space="preserve">Green(N) </w:t>
            </w:r>
            <w:r w:rsidRPr="00E010FC">
              <w:rPr>
                <w:rFonts w:ascii="Times New Roman" w:eastAsia="Times New Roman" w:hAnsi="Times New Roman" w:cs="Times New Roman"/>
                <w:sz w:val="20"/>
                <w:szCs w:val="20"/>
              </w:rPr>
              <w:t>-</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Red</w:t>
            </w:r>
            <w:proofErr w:type="spellEnd"/>
            <w:r w:rsidRPr="00E010FC">
              <w:rPr>
                <w:rFonts w:ascii="Times New Roman" w:eastAsia="Times New Roman" w:hAnsi="Times New Roman" w:cs="Times New Roman"/>
                <w:sz w:val="20"/>
                <w:szCs w:val="20"/>
                <w:vertAlign w:val="subscript"/>
              </w:rPr>
              <w:t xml:space="preserve">(N) </w:t>
            </w:r>
            <w:r w:rsidRPr="00E010FC">
              <w:rPr>
                <w:rFonts w:ascii="Times New Roman" w:eastAsia="Times New Roman" w:hAnsi="Times New Roman" w:cs="Times New Roman"/>
                <w:sz w:val="20"/>
                <w:szCs w:val="20"/>
              </w:rPr>
              <w:t xml:space="preserve">- </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Blue</w:t>
            </w:r>
            <w:proofErr w:type="spellEnd"/>
            <w:r w:rsidRPr="00E010FC">
              <w:rPr>
                <w:rFonts w:ascii="Times New Roman" w:eastAsia="Times New Roman" w:hAnsi="Times New Roman" w:cs="Times New Roman"/>
                <w:sz w:val="20"/>
                <w:szCs w:val="20"/>
                <w:vertAlign w:val="subscript"/>
              </w:rPr>
              <w:t>(N)</w:t>
            </w:r>
          </w:p>
        </w:tc>
        <w:tc>
          <w:tcPr>
            <w:tcW w:w="1437" w:type="dxa"/>
          </w:tcPr>
          <w:p w14:paraId="1A6A7AF2" w14:textId="77777777" w:rsidR="008C32D5" w:rsidRPr="00E010FC" w:rsidRDefault="008C32D5" w:rsidP="00777EBC">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Plot Images</w:t>
            </w:r>
          </w:p>
        </w:tc>
        <w:tc>
          <w:tcPr>
            <w:tcW w:w="1305" w:type="dxa"/>
          </w:tcPr>
          <w:p w14:paraId="01FB5D53" w14:textId="77777777" w:rsidR="008C32D5" w:rsidRPr="00E010FC" w:rsidRDefault="008C32D5" w:rsidP="00777EBC">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NA</w:t>
            </w:r>
          </w:p>
        </w:tc>
        <w:tc>
          <w:tcPr>
            <w:tcW w:w="1170" w:type="dxa"/>
          </w:tcPr>
          <w:p w14:paraId="2337F09A" w14:textId="77777777" w:rsidR="008C32D5" w:rsidRPr="00E010FC" w:rsidRDefault="008C32D5" w:rsidP="00777EB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u w:val="single"/>
              </w:rPr>
              <w:t>USDA-ARS Cart Imagery (Prepared)</w:t>
            </w:r>
          </w:p>
        </w:tc>
        <w:tc>
          <w:tcPr>
            <w:tcW w:w="1668" w:type="dxa"/>
          </w:tcPr>
          <w:p w14:paraId="3416074F" w14:textId="77777777" w:rsidR="008C32D5" w:rsidRPr="00E010FC" w:rsidRDefault="008C32D5" w:rsidP="00777EB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r>
      <w:tr w:rsidR="008C32D5" w:rsidRPr="00E010FC" w14:paraId="1ED84769" w14:textId="77777777" w:rsidTr="00F25AF1">
        <w:tc>
          <w:tcPr>
            <w:tcW w:w="435" w:type="dxa"/>
          </w:tcPr>
          <w:p w14:paraId="7E14B5C9" w14:textId="77777777" w:rsidR="008C32D5" w:rsidRPr="00E010FC" w:rsidRDefault="008C32D5" w:rsidP="00777EBC">
            <w:pPr>
              <w:rPr>
                <w:rFonts w:ascii="Times New Roman" w:eastAsia="Times New Roman" w:hAnsi="Times New Roman" w:cs="Times New Roman"/>
                <w:color w:val="000000"/>
                <w:sz w:val="20"/>
                <w:szCs w:val="20"/>
              </w:rPr>
            </w:pPr>
            <w:r w:rsidRPr="00E010FC">
              <w:rPr>
                <w:rFonts w:ascii="Times New Roman" w:eastAsia="Times New Roman" w:hAnsi="Times New Roman" w:cs="Times New Roman"/>
                <w:color w:val="000000"/>
                <w:sz w:val="20"/>
                <w:szCs w:val="20"/>
              </w:rPr>
              <w:t>4</w:t>
            </w:r>
          </w:p>
        </w:tc>
        <w:tc>
          <w:tcPr>
            <w:tcW w:w="1545" w:type="dxa"/>
          </w:tcPr>
          <w:p w14:paraId="7B8ED820" w14:textId="77777777" w:rsidR="008C32D5" w:rsidRPr="00E010FC" w:rsidRDefault="008C32D5" w:rsidP="00777EBC">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Excess Green minus Excess Red Index (</w:t>
            </w:r>
            <w:proofErr w:type="spellStart"/>
            <w:r w:rsidRPr="00E010FC">
              <w:rPr>
                <w:rFonts w:ascii="Times New Roman" w:eastAsia="Times New Roman" w:hAnsi="Times New Roman" w:cs="Times New Roman"/>
                <w:sz w:val="20"/>
                <w:szCs w:val="20"/>
              </w:rPr>
              <w:t>ExGR</w:t>
            </w:r>
            <w:proofErr w:type="spellEnd"/>
            <w:r w:rsidRPr="00E010FC">
              <w:rPr>
                <w:rFonts w:ascii="Times New Roman" w:eastAsia="Times New Roman" w:hAnsi="Times New Roman" w:cs="Times New Roman"/>
                <w:sz w:val="20"/>
                <w:szCs w:val="20"/>
              </w:rPr>
              <w:t>)</w:t>
            </w:r>
          </w:p>
        </w:tc>
        <w:tc>
          <w:tcPr>
            <w:tcW w:w="2340" w:type="dxa"/>
          </w:tcPr>
          <w:p w14:paraId="32064A6C" w14:textId="77777777" w:rsidR="008C32D5" w:rsidRPr="00E010FC" w:rsidRDefault="008C32D5" w:rsidP="00777EB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3R</w:t>
            </w:r>
            <w:r w:rsidRPr="00E010FC">
              <w:rPr>
                <w:rFonts w:ascii="Times New Roman" w:eastAsia="Times New Roman" w:hAnsi="Times New Roman" w:cs="Times New Roman"/>
                <w:sz w:val="20"/>
                <w:szCs w:val="20"/>
                <w:vertAlign w:val="subscript"/>
              </w:rPr>
              <w:t xml:space="preserve">Green(N) </w:t>
            </w:r>
            <w:r w:rsidRPr="00E010FC">
              <w:rPr>
                <w:rFonts w:ascii="Times New Roman" w:eastAsia="Times New Roman" w:hAnsi="Times New Roman" w:cs="Times New Roman"/>
                <w:sz w:val="20"/>
                <w:szCs w:val="20"/>
              </w:rPr>
              <w:t>-2.4R</w:t>
            </w:r>
            <w:r w:rsidRPr="00E010FC">
              <w:rPr>
                <w:rFonts w:ascii="Times New Roman" w:eastAsia="Times New Roman" w:hAnsi="Times New Roman" w:cs="Times New Roman"/>
                <w:sz w:val="20"/>
                <w:szCs w:val="20"/>
                <w:vertAlign w:val="subscript"/>
              </w:rPr>
              <w:t xml:space="preserve">Red(N) </w:t>
            </w:r>
            <w:r w:rsidRPr="00E010FC">
              <w:rPr>
                <w:rFonts w:ascii="Times New Roman" w:eastAsia="Times New Roman" w:hAnsi="Times New Roman" w:cs="Times New Roman"/>
                <w:sz w:val="20"/>
                <w:szCs w:val="20"/>
              </w:rPr>
              <w:t xml:space="preserve">- </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Blue</w:t>
            </w:r>
            <w:proofErr w:type="spellEnd"/>
            <w:r w:rsidRPr="00E010FC">
              <w:rPr>
                <w:rFonts w:ascii="Times New Roman" w:eastAsia="Times New Roman" w:hAnsi="Times New Roman" w:cs="Times New Roman"/>
                <w:sz w:val="20"/>
                <w:szCs w:val="20"/>
                <w:vertAlign w:val="subscript"/>
              </w:rPr>
              <w:t>(N)</w:t>
            </w:r>
          </w:p>
        </w:tc>
        <w:tc>
          <w:tcPr>
            <w:tcW w:w="1437" w:type="dxa"/>
          </w:tcPr>
          <w:p w14:paraId="3661E262" w14:textId="77777777" w:rsidR="008C32D5" w:rsidRPr="00E010FC" w:rsidRDefault="008C32D5" w:rsidP="00777EB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Plot Images</w:t>
            </w:r>
          </w:p>
        </w:tc>
        <w:tc>
          <w:tcPr>
            <w:tcW w:w="1305" w:type="dxa"/>
          </w:tcPr>
          <w:p w14:paraId="64369893" w14:textId="77777777" w:rsidR="008C32D5" w:rsidRPr="00E010FC" w:rsidRDefault="008C32D5" w:rsidP="00777EB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c>
          <w:tcPr>
            <w:tcW w:w="1170" w:type="dxa"/>
          </w:tcPr>
          <w:p w14:paraId="1D882A7A" w14:textId="0617AD85" w:rsidR="008C32D5" w:rsidRPr="00E010FC" w:rsidRDefault="008C32D5" w:rsidP="00777EB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u w:val="single"/>
              </w:rPr>
              <w:t>USDA-ARS Cart Imagery (Prepared</w:t>
            </w:r>
            <w:r w:rsidR="004B043E">
              <w:rPr>
                <w:rFonts w:ascii="Times New Roman" w:eastAsia="Times New Roman" w:hAnsi="Times New Roman" w:cs="Times New Roman"/>
                <w:sz w:val="20"/>
                <w:szCs w:val="20"/>
                <w:u w:val="single"/>
              </w:rPr>
              <w:t>)</w:t>
            </w:r>
          </w:p>
        </w:tc>
        <w:tc>
          <w:tcPr>
            <w:tcW w:w="1668" w:type="dxa"/>
          </w:tcPr>
          <w:p w14:paraId="0BD25374" w14:textId="77777777" w:rsidR="008C32D5" w:rsidRPr="00E010FC" w:rsidRDefault="008C32D5" w:rsidP="00777EB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r>
      <w:tr w:rsidR="008C32D5" w:rsidRPr="00E010FC" w14:paraId="305D76AF" w14:textId="77777777" w:rsidTr="00F25AF1">
        <w:tc>
          <w:tcPr>
            <w:tcW w:w="435" w:type="dxa"/>
          </w:tcPr>
          <w:p w14:paraId="6A383872" w14:textId="77777777" w:rsidR="008C32D5" w:rsidRPr="00E010FC" w:rsidRDefault="008C32D5" w:rsidP="00777EBC">
            <w:pPr>
              <w:rPr>
                <w:rFonts w:ascii="Times New Roman" w:eastAsia="Times New Roman" w:hAnsi="Times New Roman" w:cs="Times New Roman"/>
                <w:color w:val="000000"/>
                <w:sz w:val="20"/>
                <w:szCs w:val="20"/>
              </w:rPr>
            </w:pPr>
            <w:r w:rsidRPr="00E010FC">
              <w:rPr>
                <w:rFonts w:ascii="Times New Roman" w:eastAsia="Times New Roman" w:hAnsi="Times New Roman" w:cs="Times New Roman"/>
                <w:color w:val="000000"/>
                <w:sz w:val="20"/>
                <w:szCs w:val="20"/>
              </w:rPr>
              <w:t>5</w:t>
            </w:r>
          </w:p>
        </w:tc>
        <w:tc>
          <w:tcPr>
            <w:tcW w:w="1545" w:type="dxa"/>
          </w:tcPr>
          <w:p w14:paraId="09DA5B30" w14:textId="77777777" w:rsidR="008C32D5" w:rsidRPr="00E010FC" w:rsidRDefault="008C32D5" w:rsidP="00777EBC">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 xml:space="preserve">Green Leaf </w:t>
            </w:r>
            <w:proofErr w:type="gramStart"/>
            <w:r w:rsidRPr="00E010FC">
              <w:rPr>
                <w:rFonts w:ascii="Times New Roman" w:eastAsia="Times New Roman" w:hAnsi="Times New Roman" w:cs="Times New Roman"/>
                <w:sz w:val="20"/>
                <w:szCs w:val="20"/>
              </w:rPr>
              <w:t>Index  (</w:t>
            </w:r>
            <w:proofErr w:type="gramEnd"/>
            <w:r w:rsidRPr="00E010FC">
              <w:rPr>
                <w:rFonts w:ascii="Times New Roman" w:eastAsia="Times New Roman" w:hAnsi="Times New Roman" w:cs="Times New Roman"/>
                <w:sz w:val="20"/>
                <w:szCs w:val="20"/>
              </w:rPr>
              <w:t>GLI)</w:t>
            </w:r>
          </w:p>
        </w:tc>
        <w:tc>
          <w:tcPr>
            <w:tcW w:w="2340" w:type="dxa"/>
          </w:tcPr>
          <w:p w14:paraId="18E8F7E3" w14:textId="77777777" w:rsidR="008C32D5" w:rsidRPr="00E010FC" w:rsidRDefault="008C32D5" w:rsidP="00777EBC">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2R</w:t>
            </w:r>
            <w:r w:rsidRPr="00E010FC">
              <w:rPr>
                <w:rFonts w:ascii="Times New Roman" w:eastAsia="Times New Roman" w:hAnsi="Times New Roman" w:cs="Times New Roman"/>
                <w:sz w:val="20"/>
                <w:szCs w:val="20"/>
                <w:vertAlign w:val="subscript"/>
              </w:rPr>
              <w:t xml:space="preserve">Green </w:t>
            </w:r>
            <w:r w:rsidRPr="00E010FC">
              <w:rPr>
                <w:rFonts w:ascii="Times New Roman" w:eastAsia="Times New Roman" w:hAnsi="Times New Roman" w:cs="Times New Roman"/>
                <w:sz w:val="20"/>
                <w:szCs w:val="20"/>
                <w:vertAlign w:val="subscript"/>
              </w:rPr>
              <w:softHyphen/>
            </w:r>
            <w:r w:rsidRPr="00E010FC">
              <w:rPr>
                <w:rFonts w:ascii="Times New Roman" w:eastAsia="Times New Roman" w:hAnsi="Times New Roman" w:cs="Times New Roman"/>
                <w:sz w:val="20"/>
                <w:szCs w:val="20"/>
                <w:vertAlign w:val="subscript"/>
              </w:rPr>
              <w:softHyphen/>
            </w:r>
            <w:r w:rsidRPr="00E010FC">
              <w:rPr>
                <w:rFonts w:ascii="Times New Roman" w:eastAsia="Times New Roman" w:hAnsi="Times New Roman" w:cs="Times New Roman"/>
                <w:sz w:val="20"/>
                <w:szCs w:val="20"/>
              </w:rPr>
              <w:t xml:space="preserve">– </w:t>
            </w:r>
            <w:proofErr w:type="spellStart"/>
            <w:proofErr w:type="gram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rPr>
              <w:softHyphen/>
            </w:r>
            <w:r w:rsidRPr="00E010FC">
              <w:rPr>
                <w:rFonts w:ascii="Times New Roman" w:eastAsia="Times New Roman" w:hAnsi="Times New Roman" w:cs="Times New Roman"/>
                <w:sz w:val="20"/>
                <w:szCs w:val="20"/>
                <w:vertAlign w:val="subscript"/>
              </w:rPr>
              <w:t>Red</w:t>
            </w:r>
            <w:proofErr w:type="spellEnd"/>
            <w:r w:rsidRPr="00E010FC">
              <w:rPr>
                <w:rFonts w:ascii="Times New Roman" w:eastAsia="Times New Roman" w:hAnsi="Times New Roman" w:cs="Times New Roman"/>
                <w:sz w:val="20"/>
                <w:szCs w:val="20"/>
                <w:vertAlign w:val="subscript"/>
              </w:rPr>
              <w:t xml:space="preserve"> </w:t>
            </w:r>
            <w:r w:rsidRPr="00E010FC">
              <w:rPr>
                <w:rFonts w:ascii="Times New Roman" w:eastAsia="Times New Roman" w:hAnsi="Times New Roman" w:cs="Times New Roman"/>
                <w:sz w:val="20"/>
                <w:szCs w:val="20"/>
              </w:rPr>
              <w:t xml:space="preserve"> -</w:t>
            </w:r>
            <w:proofErr w:type="gramEnd"/>
            <w:r w:rsidRPr="00E010FC">
              <w:rPr>
                <w:rFonts w:ascii="Times New Roman" w:eastAsia="Times New Roman" w:hAnsi="Times New Roman" w:cs="Times New Roman"/>
                <w:sz w:val="20"/>
                <w:szCs w:val="20"/>
              </w:rPr>
              <w:t xml:space="preserve"> </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rPr>
              <w:softHyphen/>
            </w:r>
            <w:r w:rsidRPr="00E010FC">
              <w:rPr>
                <w:rFonts w:ascii="Times New Roman" w:eastAsia="Times New Roman" w:hAnsi="Times New Roman" w:cs="Times New Roman"/>
                <w:sz w:val="20"/>
                <w:szCs w:val="20"/>
              </w:rPr>
              <w:softHyphen/>
            </w:r>
            <w:r w:rsidRPr="00E010FC">
              <w:rPr>
                <w:rFonts w:ascii="Times New Roman" w:eastAsia="Times New Roman" w:hAnsi="Times New Roman" w:cs="Times New Roman"/>
                <w:sz w:val="20"/>
                <w:szCs w:val="20"/>
                <w:vertAlign w:val="subscript"/>
              </w:rPr>
              <w:t>Blue</w:t>
            </w:r>
            <w:proofErr w:type="spellEnd"/>
            <w:r w:rsidRPr="00E010FC">
              <w:rPr>
                <w:rFonts w:ascii="Times New Roman" w:eastAsia="Times New Roman" w:hAnsi="Times New Roman" w:cs="Times New Roman"/>
                <w:sz w:val="20"/>
                <w:szCs w:val="20"/>
                <w:vertAlign w:val="subscript"/>
              </w:rPr>
              <w:t xml:space="preserve"> </w:t>
            </w:r>
            <w:r w:rsidRPr="00E010FC">
              <w:rPr>
                <w:rFonts w:ascii="Times New Roman" w:eastAsia="Times New Roman" w:hAnsi="Times New Roman" w:cs="Times New Roman"/>
                <w:sz w:val="20"/>
                <w:szCs w:val="20"/>
              </w:rPr>
              <w:t>) / (2R</w:t>
            </w:r>
            <w:r w:rsidRPr="00E010FC">
              <w:rPr>
                <w:rFonts w:ascii="Times New Roman" w:eastAsia="Times New Roman" w:hAnsi="Times New Roman" w:cs="Times New Roman"/>
                <w:sz w:val="20"/>
                <w:szCs w:val="20"/>
                <w:vertAlign w:val="subscript"/>
              </w:rPr>
              <w:t xml:space="preserve">Green </w:t>
            </w:r>
            <w:r w:rsidRPr="00E010FC">
              <w:rPr>
                <w:rFonts w:ascii="Times New Roman" w:eastAsia="Times New Roman" w:hAnsi="Times New Roman" w:cs="Times New Roman"/>
                <w:sz w:val="20"/>
                <w:szCs w:val="20"/>
              </w:rPr>
              <w:t xml:space="preserve">+ </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Red</w:t>
            </w:r>
            <w:proofErr w:type="spellEnd"/>
            <w:r w:rsidRPr="00E010FC">
              <w:rPr>
                <w:rFonts w:ascii="Times New Roman" w:eastAsia="Times New Roman" w:hAnsi="Times New Roman" w:cs="Times New Roman"/>
                <w:sz w:val="20"/>
                <w:szCs w:val="20"/>
                <w:vertAlign w:val="subscript"/>
              </w:rPr>
              <w:t xml:space="preserve"> </w:t>
            </w:r>
            <w:r w:rsidRPr="00E010FC">
              <w:rPr>
                <w:rFonts w:ascii="Times New Roman" w:eastAsia="Times New Roman" w:hAnsi="Times New Roman" w:cs="Times New Roman"/>
                <w:sz w:val="20"/>
                <w:szCs w:val="20"/>
                <w:vertAlign w:val="subscript"/>
              </w:rPr>
              <w:softHyphen/>
            </w:r>
            <w:r w:rsidRPr="00E010FC">
              <w:rPr>
                <w:rFonts w:ascii="Times New Roman" w:eastAsia="Times New Roman" w:hAnsi="Times New Roman" w:cs="Times New Roman"/>
                <w:sz w:val="20"/>
                <w:szCs w:val="20"/>
              </w:rPr>
              <w:t xml:space="preserve">+ </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rPr>
              <w:softHyphen/>
            </w:r>
            <w:r w:rsidRPr="00E010FC">
              <w:rPr>
                <w:rFonts w:ascii="Times New Roman" w:eastAsia="Times New Roman" w:hAnsi="Times New Roman" w:cs="Times New Roman"/>
                <w:sz w:val="20"/>
                <w:szCs w:val="20"/>
                <w:vertAlign w:val="subscript"/>
              </w:rPr>
              <w:t>Blue</w:t>
            </w:r>
            <w:proofErr w:type="spellEnd"/>
            <w:r w:rsidRPr="00E010FC">
              <w:rPr>
                <w:rFonts w:ascii="Times New Roman" w:eastAsia="Times New Roman" w:hAnsi="Times New Roman" w:cs="Times New Roman"/>
                <w:sz w:val="20"/>
                <w:szCs w:val="20"/>
              </w:rPr>
              <w:t>)</w:t>
            </w:r>
          </w:p>
        </w:tc>
        <w:tc>
          <w:tcPr>
            <w:tcW w:w="1437" w:type="dxa"/>
          </w:tcPr>
          <w:p w14:paraId="3C7A82D3" w14:textId="77777777" w:rsidR="008C32D5" w:rsidRPr="00E010FC" w:rsidRDefault="008C32D5" w:rsidP="00777EB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Plot Images</w:t>
            </w:r>
          </w:p>
        </w:tc>
        <w:tc>
          <w:tcPr>
            <w:tcW w:w="1305" w:type="dxa"/>
          </w:tcPr>
          <w:p w14:paraId="42F9BDCE" w14:textId="77777777" w:rsidR="008C32D5" w:rsidRPr="00E010FC" w:rsidRDefault="008C32D5" w:rsidP="00777EB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c>
          <w:tcPr>
            <w:tcW w:w="1170" w:type="dxa"/>
          </w:tcPr>
          <w:p w14:paraId="01F369EC" w14:textId="4D0CFB76" w:rsidR="008C32D5" w:rsidRPr="00E010FC" w:rsidRDefault="008C32D5" w:rsidP="00777EBC">
            <w:pPr>
              <w:rPr>
                <w:rFonts w:ascii="Times New Roman" w:eastAsia="Times New Roman" w:hAnsi="Times New Roman" w:cs="Times New Roman"/>
                <w:sz w:val="20"/>
                <w:szCs w:val="20"/>
                <w:u w:val="single"/>
              </w:rPr>
            </w:pPr>
            <w:r w:rsidRPr="00E010FC">
              <w:rPr>
                <w:rFonts w:ascii="Times New Roman" w:eastAsia="Times New Roman" w:hAnsi="Times New Roman" w:cs="Times New Roman"/>
                <w:sz w:val="20"/>
                <w:szCs w:val="20"/>
                <w:u w:val="single"/>
              </w:rPr>
              <w:t>USDA-ARS Cart Imagery (Prepared</w:t>
            </w:r>
            <w:r w:rsidR="004B043E">
              <w:rPr>
                <w:rFonts w:ascii="Times New Roman" w:eastAsia="Times New Roman" w:hAnsi="Times New Roman" w:cs="Times New Roman"/>
                <w:sz w:val="20"/>
                <w:szCs w:val="20"/>
                <w:u w:val="single"/>
              </w:rPr>
              <w:t>)</w:t>
            </w:r>
          </w:p>
        </w:tc>
        <w:tc>
          <w:tcPr>
            <w:tcW w:w="1668" w:type="dxa"/>
          </w:tcPr>
          <w:p w14:paraId="72332D4A" w14:textId="77777777" w:rsidR="008C32D5" w:rsidRPr="00E010FC" w:rsidRDefault="008C32D5" w:rsidP="00777EBC">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r>
      <w:tr w:rsidR="008C32D5" w:rsidRPr="00E010FC" w14:paraId="34C22FDD" w14:textId="77777777" w:rsidTr="00F25AF1">
        <w:tc>
          <w:tcPr>
            <w:tcW w:w="435" w:type="dxa"/>
          </w:tcPr>
          <w:p w14:paraId="0C9ED94A" w14:textId="77777777" w:rsidR="008C32D5" w:rsidRPr="00E010FC" w:rsidRDefault="008C32D5" w:rsidP="003B5AE4">
            <w:pPr>
              <w:rPr>
                <w:rFonts w:ascii="Times New Roman" w:eastAsia="Times New Roman" w:hAnsi="Times New Roman" w:cs="Times New Roman"/>
                <w:color w:val="000000"/>
                <w:sz w:val="20"/>
                <w:szCs w:val="20"/>
              </w:rPr>
            </w:pPr>
            <w:r w:rsidRPr="00E010FC">
              <w:rPr>
                <w:rFonts w:ascii="Times New Roman" w:eastAsia="Times New Roman" w:hAnsi="Times New Roman" w:cs="Times New Roman"/>
                <w:color w:val="000000"/>
                <w:sz w:val="20"/>
                <w:szCs w:val="20"/>
              </w:rPr>
              <w:t>6</w:t>
            </w:r>
          </w:p>
        </w:tc>
        <w:tc>
          <w:tcPr>
            <w:tcW w:w="1545" w:type="dxa"/>
          </w:tcPr>
          <w:p w14:paraId="4502AAD3" w14:textId="77777777" w:rsidR="008C32D5" w:rsidRPr="00E010FC" w:rsidRDefault="008C32D5" w:rsidP="003B5AE4">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Visible Atmospherically Resistant Index</w:t>
            </w:r>
          </w:p>
        </w:tc>
        <w:tc>
          <w:tcPr>
            <w:tcW w:w="2340" w:type="dxa"/>
          </w:tcPr>
          <w:p w14:paraId="12602A4F" w14:textId="4AC38538" w:rsidR="008C32D5" w:rsidRPr="00E010FC" w:rsidRDefault="008C32D5" w:rsidP="003B5AE4">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Green</w:t>
            </w:r>
            <w:proofErr w:type="spellEnd"/>
            <w:r w:rsidRPr="00E010FC">
              <w:rPr>
                <w:rFonts w:ascii="Times New Roman" w:eastAsia="Times New Roman" w:hAnsi="Times New Roman" w:cs="Times New Roman"/>
                <w:sz w:val="20"/>
                <w:szCs w:val="20"/>
                <w:vertAlign w:val="subscript"/>
              </w:rPr>
              <w:t xml:space="preserve"> </w:t>
            </w:r>
            <w:r w:rsidRPr="00E010FC">
              <w:rPr>
                <w:rFonts w:ascii="Times New Roman" w:eastAsia="Times New Roman" w:hAnsi="Times New Roman" w:cs="Times New Roman"/>
                <w:sz w:val="20"/>
                <w:szCs w:val="20"/>
                <w:vertAlign w:val="subscript"/>
              </w:rPr>
              <w:softHyphen/>
            </w:r>
            <w:r w:rsidRPr="00E010FC">
              <w:rPr>
                <w:rFonts w:ascii="Times New Roman" w:eastAsia="Times New Roman" w:hAnsi="Times New Roman" w:cs="Times New Roman"/>
                <w:sz w:val="20"/>
                <w:szCs w:val="20"/>
                <w:vertAlign w:val="subscript"/>
              </w:rPr>
              <w:softHyphen/>
            </w:r>
            <w:r w:rsidRPr="00E010FC">
              <w:rPr>
                <w:rFonts w:ascii="Times New Roman" w:eastAsia="Times New Roman" w:hAnsi="Times New Roman" w:cs="Times New Roman"/>
                <w:sz w:val="20"/>
                <w:szCs w:val="20"/>
              </w:rPr>
              <w:t xml:space="preserve">– </w:t>
            </w:r>
            <w:proofErr w:type="spellStart"/>
            <w:proofErr w:type="gram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rPr>
              <w:softHyphen/>
            </w:r>
            <w:r w:rsidRPr="00E010FC">
              <w:rPr>
                <w:rFonts w:ascii="Times New Roman" w:eastAsia="Times New Roman" w:hAnsi="Times New Roman" w:cs="Times New Roman"/>
                <w:sz w:val="20"/>
                <w:szCs w:val="20"/>
                <w:vertAlign w:val="subscript"/>
              </w:rPr>
              <w:t>Red</w:t>
            </w:r>
            <w:proofErr w:type="spellEnd"/>
            <w:r w:rsidRPr="00E010FC">
              <w:rPr>
                <w:rFonts w:ascii="Times New Roman" w:eastAsia="Times New Roman" w:hAnsi="Times New Roman" w:cs="Times New Roman"/>
                <w:sz w:val="20"/>
                <w:szCs w:val="20"/>
                <w:vertAlign w:val="subscript"/>
              </w:rPr>
              <w:t xml:space="preserve"> </w:t>
            </w:r>
            <w:r w:rsidRPr="00E010FC">
              <w:rPr>
                <w:rFonts w:ascii="Times New Roman" w:eastAsia="Times New Roman" w:hAnsi="Times New Roman" w:cs="Times New Roman"/>
                <w:sz w:val="20"/>
                <w:szCs w:val="20"/>
              </w:rPr>
              <w:t>)</w:t>
            </w:r>
            <w:proofErr w:type="gramEnd"/>
            <w:r w:rsidRPr="00E010FC">
              <w:rPr>
                <w:rFonts w:ascii="Times New Roman" w:eastAsia="Times New Roman" w:hAnsi="Times New Roman" w:cs="Times New Roman"/>
                <w:sz w:val="20"/>
                <w:szCs w:val="20"/>
              </w:rPr>
              <w:t xml:space="preserve"> / (</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Green</w:t>
            </w:r>
            <w:proofErr w:type="spellEnd"/>
            <w:r w:rsidRPr="00E010FC">
              <w:rPr>
                <w:rFonts w:ascii="Times New Roman" w:eastAsia="Times New Roman" w:hAnsi="Times New Roman" w:cs="Times New Roman"/>
                <w:sz w:val="20"/>
                <w:szCs w:val="20"/>
                <w:vertAlign w:val="subscript"/>
              </w:rPr>
              <w:t xml:space="preserve"> </w:t>
            </w:r>
            <w:r w:rsidRPr="00E010FC">
              <w:rPr>
                <w:rFonts w:ascii="Times New Roman" w:eastAsia="Times New Roman" w:hAnsi="Times New Roman" w:cs="Times New Roman"/>
                <w:sz w:val="20"/>
                <w:szCs w:val="20"/>
              </w:rPr>
              <w:t xml:space="preserve">+ </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vertAlign w:val="subscript"/>
              </w:rPr>
              <w:t>Red</w:t>
            </w:r>
            <w:proofErr w:type="spellEnd"/>
            <w:r w:rsidRPr="00E010FC">
              <w:rPr>
                <w:rFonts w:ascii="Times New Roman" w:eastAsia="Times New Roman" w:hAnsi="Times New Roman" w:cs="Times New Roman"/>
                <w:sz w:val="20"/>
                <w:szCs w:val="20"/>
                <w:vertAlign w:val="subscript"/>
              </w:rPr>
              <w:t xml:space="preserve"> </w:t>
            </w:r>
            <w:r w:rsidRPr="00E010FC">
              <w:rPr>
                <w:rFonts w:ascii="Times New Roman" w:eastAsia="Times New Roman" w:hAnsi="Times New Roman" w:cs="Times New Roman"/>
                <w:sz w:val="20"/>
                <w:szCs w:val="20"/>
                <w:vertAlign w:val="subscript"/>
              </w:rPr>
              <w:softHyphen/>
            </w:r>
            <w:r w:rsidRPr="00E010FC">
              <w:rPr>
                <w:rFonts w:ascii="Times New Roman" w:eastAsia="Times New Roman" w:hAnsi="Times New Roman" w:cs="Times New Roman"/>
                <w:sz w:val="20"/>
                <w:szCs w:val="20"/>
              </w:rPr>
              <w:t xml:space="preserve">- </w:t>
            </w:r>
            <w:proofErr w:type="spellStart"/>
            <w:r w:rsidRPr="00E010FC">
              <w:rPr>
                <w:rFonts w:ascii="Times New Roman" w:eastAsia="Times New Roman" w:hAnsi="Times New Roman" w:cs="Times New Roman"/>
                <w:sz w:val="20"/>
                <w:szCs w:val="20"/>
              </w:rPr>
              <w:t>R</w:t>
            </w:r>
            <w:r w:rsidRPr="00E010FC">
              <w:rPr>
                <w:rFonts w:ascii="Times New Roman" w:eastAsia="Times New Roman" w:hAnsi="Times New Roman" w:cs="Times New Roman"/>
                <w:sz w:val="20"/>
                <w:szCs w:val="20"/>
              </w:rPr>
              <w:softHyphen/>
            </w:r>
            <w:r w:rsidRPr="00E010FC">
              <w:rPr>
                <w:rFonts w:ascii="Times New Roman" w:eastAsia="Times New Roman" w:hAnsi="Times New Roman" w:cs="Times New Roman"/>
                <w:sz w:val="20"/>
                <w:szCs w:val="20"/>
                <w:vertAlign w:val="subscript"/>
              </w:rPr>
              <w:t>Blue</w:t>
            </w:r>
            <w:proofErr w:type="spellEnd"/>
            <w:r w:rsidRPr="00E010FC">
              <w:rPr>
                <w:rFonts w:ascii="Times New Roman" w:eastAsia="Times New Roman" w:hAnsi="Times New Roman" w:cs="Times New Roman"/>
                <w:sz w:val="20"/>
                <w:szCs w:val="20"/>
              </w:rPr>
              <w:t>)</w:t>
            </w:r>
          </w:p>
        </w:tc>
        <w:tc>
          <w:tcPr>
            <w:tcW w:w="1437" w:type="dxa"/>
          </w:tcPr>
          <w:p w14:paraId="0E43E162" w14:textId="77777777" w:rsidR="008C32D5" w:rsidRPr="00E010FC" w:rsidRDefault="008C32D5" w:rsidP="003B5AE4">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Plot Images</w:t>
            </w:r>
          </w:p>
        </w:tc>
        <w:tc>
          <w:tcPr>
            <w:tcW w:w="1305" w:type="dxa"/>
          </w:tcPr>
          <w:p w14:paraId="5D2A276B" w14:textId="77777777" w:rsidR="008C32D5" w:rsidRPr="00E010FC" w:rsidRDefault="008C32D5" w:rsidP="003B5AE4">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c>
          <w:tcPr>
            <w:tcW w:w="1170" w:type="dxa"/>
          </w:tcPr>
          <w:p w14:paraId="35372444" w14:textId="5B7906F6" w:rsidR="008C32D5" w:rsidRPr="00E010FC" w:rsidRDefault="008C32D5" w:rsidP="003B5AE4">
            <w:pPr>
              <w:rPr>
                <w:rFonts w:ascii="Times New Roman" w:eastAsia="Times New Roman" w:hAnsi="Times New Roman" w:cs="Times New Roman"/>
                <w:sz w:val="20"/>
                <w:szCs w:val="20"/>
                <w:u w:val="single"/>
              </w:rPr>
            </w:pPr>
            <w:r w:rsidRPr="00E010FC">
              <w:rPr>
                <w:rFonts w:ascii="Times New Roman" w:eastAsia="Times New Roman" w:hAnsi="Times New Roman" w:cs="Times New Roman"/>
                <w:sz w:val="20"/>
                <w:szCs w:val="20"/>
                <w:u w:val="single"/>
              </w:rPr>
              <w:t>USDA-ARS Cart Imagery (Prepared</w:t>
            </w:r>
            <w:r w:rsidR="004B043E">
              <w:rPr>
                <w:rFonts w:ascii="Times New Roman" w:eastAsia="Times New Roman" w:hAnsi="Times New Roman" w:cs="Times New Roman"/>
                <w:sz w:val="20"/>
                <w:szCs w:val="20"/>
                <w:u w:val="single"/>
              </w:rPr>
              <w:t>)</w:t>
            </w:r>
          </w:p>
        </w:tc>
        <w:tc>
          <w:tcPr>
            <w:tcW w:w="1668" w:type="dxa"/>
          </w:tcPr>
          <w:p w14:paraId="1F7709DD" w14:textId="77777777" w:rsidR="008C32D5" w:rsidRPr="00E010FC" w:rsidRDefault="008C32D5" w:rsidP="003B5AE4">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r>
      <w:tr w:rsidR="008C32D5" w:rsidRPr="00E010FC" w14:paraId="35F49D19" w14:textId="77777777" w:rsidTr="00F25AF1">
        <w:tc>
          <w:tcPr>
            <w:tcW w:w="435" w:type="dxa"/>
          </w:tcPr>
          <w:p w14:paraId="18B2FD31" w14:textId="77777777" w:rsidR="008C32D5" w:rsidRPr="00E010FC" w:rsidRDefault="008C32D5" w:rsidP="008E00F2">
            <w:pPr>
              <w:rPr>
                <w:rFonts w:ascii="Times New Roman" w:eastAsia="Times New Roman" w:hAnsi="Times New Roman" w:cs="Times New Roman"/>
                <w:color w:val="000000"/>
                <w:sz w:val="20"/>
                <w:szCs w:val="20"/>
              </w:rPr>
            </w:pPr>
            <w:r w:rsidRPr="00E010FC">
              <w:rPr>
                <w:rFonts w:ascii="Times New Roman" w:eastAsia="Times New Roman" w:hAnsi="Times New Roman" w:cs="Times New Roman"/>
                <w:color w:val="000000"/>
                <w:sz w:val="20"/>
                <w:szCs w:val="20"/>
              </w:rPr>
              <w:t>7</w:t>
            </w:r>
          </w:p>
        </w:tc>
        <w:tc>
          <w:tcPr>
            <w:tcW w:w="1545" w:type="dxa"/>
          </w:tcPr>
          <w:p w14:paraId="25A7F45A" w14:textId="77777777"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Thresholds</w:t>
            </w:r>
          </w:p>
        </w:tc>
        <w:tc>
          <w:tcPr>
            <w:tcW w:w="2340" w:type="dxa"/>
          </w:tcPr>
          <w:p w14:paraId="3755F956" w14:textId="77777777"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Local Otsu’s, Global Otsu’s</w:t>
            </w:r>
            <w:r>
              <w:rPr>
                <w:rFonts w:ascii="Times New Roman" w:eastAsia="Times New Roman" w:hAnsi="Times New Roman" w:cs="Times New Roman"/>
                <w:sz w:val="20"/>
                <w:szCs w:val="20"/>
              </w:rPr>
              <w:t>, Zero</w:t>
            </w:r>
          </w:p>
        </w:tc>
        <w:tc>
          <w:tcPr>
            <w:tcW w:w="1437" w:type="dxa"/>
          </w:tcPr>
          <w:p w14:paraId="784B2D82" w14:textId="77777777"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Vegetation Indices</w:t>
            </w:r>
          </w:p>
        </w:tc>
        <w:tc>
          <w:tcPr>
            <w:tcW w:w="1305" w:type="dxa"/>
          </w:tcPr>
          <w:p w14:paraId="771DC930" w14:textId="77777777"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NA</w:t>
            </w:r>
          </w:p>
        </w:tc>
        <w:tc>
          <w:tcPr>
            <w:tcW w:w="1170" w:type="dxa"/>
          </w:tcPr>
          <w:p w14:paraId="4CBC251B" w14:textId="77777777" w:rsidR="008C32D5" w:rsidRPr="00E010FC" w:rsidRDefault="008C32D5" w:rsidP="008E00F2">
            <w:pPr>
              <w:rPr>
                <w:rFonts w:ascii="Times New Roman" w:eastAsia="Times New Roman" w:hAnsi="Times New Roman" w:cs="Times New Roman"/>
                <w:sz w:val="20"/>
                <w:szCs w:val="20"/>
                <w:u w:val="single"/>
              </w:rPr>
            </w:pPr>
            <w:r w:rsidRPr="00E010FC">
              <w:rPr>
                <w:rFonts w:ascii="Times New Roman" w:eastAsia="Times New Roman" w:hAnsi="Times New Roman" w:cs="Times New Roman"/>
                <w:sz w:val="20"/>
                <w:szCs w:val="20"/>
                <w:u w:val="single"/>
              </w:rPr>
              <w:t xml:space="preserve">Vegetation Indices </w:t>
            </w:r>
          </w:p>
        </w:tc>
        <w:tc>
          <w:tcPr>
            <w:tcW w:w="1668" w:type="dxa"/>
          </w:tcPr>
          <w:p w14:paraId="68E86196" w14:textId="77777777" w:rsidR="008C32D5" w:rsidRPr="00E010FC" w:rsidRDefault="008C32D5" w:rsidP="008E00F2">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r>
      <w:tr w:rsidR="008C32D5" w:rsidRPr="00E010FC" w14:paraId="36F0EBD2" w14:textId="77777777" w:rsidTr="00F25AF1">
        <w:tc>
          <w:tcPr>
            <w:tcW w:w="435" w:type="dxa"/>
          </w:tcPr>
          <w:p w14:paraId="043B8740" w14:textId="77777777" w:rsidR="008C32D5" w:rsidRPr="00E010FC" w:rsidRDefault="008C32D5" w:rsidP="008E00F2">
            <w:pPr>
              <w:rPr>
                <w:rFonts w:ascii="Times New Roman" w:eastAsia="Times New Roman" w:hAnsi="Times New Roman" w:cs="Times New Roman"/>
                <w:color w:val="000000"/>
                <w:sz w:val="20"/>
                <w:szCs w:val="20"/>
              </w:rPr>
            </w:pPr>
            <w:r w:rsidRPr="00E010FC">
              <w:rPr>
                <w:rFonts w:ascii="Times New Roman" w:eastAsia="Times New Roman" w:hAnsi="Times New Roman" w:cs="Times New Roman"/>
                <w:color w:val="000000"/>
                <w:sz w:val="20"/>
                <w:szCs w:val="20"/>
              </w:rPr>
              <w:t>8</w:t>
            </w:r>
          </w:p>
        </w:tc>
        <w:tc>
          <w:tcPr>
            <w:tcW w:w="1545" w:type="dxa"/>
          </w:tcPr>
          <w:p w14:paraId="7AC05A71" w14:textId="77777777"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Image Classification</w:t>
            </w:r>
          </w:p>
        </w:tc>
        <w:tc>
          <w:tcPr>
            <w:tcW w:w="2340" w:type="dxa"/>
          </w:tcPr>
          <w:p w14:paraId="405AAA18" w14:textId="77777777" w:rsidR="008C32D5"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 xml:space="preserve">Value &lt; Thresh = 0 </w:t>
            </w:r>
          </w:p>
          <w:p w14:paraId="713C3D19" w14:textId="77777777" w:rsidR="008C32D5" w:rsidRPr="00E010FC" w:rsidRDefault="008C32D5" w:rsidP="008E00F2">
            <w:pPr>
              <w:rPr>
                <w:rFonts w:ascii="Times New Roman" w:eastAsia="Times New Roman" w:hAnsi="Times New Roman" w:cs="Times New Roman"/>
                <w:sz w:val="20"/>
                <w:szCs w:val="20"/>
              </w:rPr>
            </w:pPr>
            <w:r>
              <w:rPr>
                <w:rFonts w:ascii="Times New Roman" w:eastAsia="Times New Roman" w:hAnsi="Times New Roman" w:cs="Times New Roman"/>
                <w:sz w:val="20"/>
                <w:szCs w:val="20"/>
              </w:rPr>
              <w:t>(Non-vegetation</w:t>
            </w:r>
            <w:r w:rsidRPr="00E010FC">
              <w:rPr>
                <w:rFonts w:ascii="Times New Roman" w:eastAsia="Times New Roman" w:hAnsi="Times New Roman" w:cs="Times New Roman"/>
                <w:sz w:val="20"/>
                <w:szCs w:val="20"/>
              </w:rPr>
              <w:t>)</w:t>
            </w:r>
          </w:p>
          <w:p w14:paraId="2F00D4E1" w14:textId="77777777"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Value &gt; Thresh = 1 (Vegetation)</w:t>
            </w:r>
          </w:p>
        </w:tc>
        <w:tc>
          <w:tcPr>
            <w:tcW w:w="1437" w:type="dxa"/>
          </w:tcPr>
          <w:p w14:paraId="4DF38BB0" w14:textId="77777777"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Vegetation Indices</w:t>
            </w:r>
          </w:p>
        </w:tc>
        <w:tc>
          <w:tcPr>
            <w:tcW w:w="1305" w:type="dxa"/>
          </w:tcPr>
          <w:p w14:paraId="1342B183" w14:textId="77777777" w:rsidR="008C32D5" w:rsidRPr="00E010FC" w:rsidRDefault="008C32D5" w:rsidP="008E00F2">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c>
          <w:tcPr>
            <w:tcW w:w="1170" w:type="dxa"/>
          </w:tcPr>
          <w:p w14:paraId="00A0A883" w14:textId="77777777" w:rsidR="008C32D5" w:rsidRPr="004B043E" w:rsidRDefault="008C32D5" w:rsidP="008E00F2">
            <w:pPr>
              <w:rPr>
                <w:rFonts w:ascii="Times New Roman" w:eastAsia="Times New Roman" w:hAnsi="Times New Roman" w:cs="Times New Roman"/>
                <w:sz w:val="20"/>
                <w:szCs w:val="20"/>
                <w:u w:val="single"/>
              </w:rPr>
            </w:pPr>
            <w:r w:rsidRPr="004B043E">
              <w:rPr>
                <w:rFonts w:ascii="Times New Roman" w:eastAsia="Times New Roman" w:hAnsi="Times New Roman" w:cs="Times New Roman"/>
                <w:sz w:val="20"/>
                <w:szCs w:val="20"/>
                <w:u w:val="single"/>
              </w:rPr>
              <w:t>Vegetation Indices</w:t>
            </w:r>
          </w:p>
        </w:tc>
        <w:tc>
          <w:tcPr>
            <w:tcW w:w="1668" w:type="dxa"/>
          </w:tcPr>
          <w:p w14:paraId="2E6D6CBA" w14:textId="77777777" w:rsidR="008C32D5" w:rsidRPr="00E010FC" w:rsidRDefault="008C32D5" w:rsidP="008E00F2">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NA</w:t>
            </w:r>
          </w:p>
        </w:tc>
      </w:tr>
      <w:tr w:rsidR="008C32D5" w:rsidRPr="00E010FC" w14:paraId="290F9CF5" w14:textId="77777777" w:rsidTr="00F25AF1">
        <w:trPr>
          <w:trHeight w:val="619"/>
        </w:trPr>
        <w:tc>
          <w:tcPr>
            <w:tcW w:w="435" w:type="dxa"/>
          </w:tcPr>
          <w:p w14:paraId="5393AADF" w14:textId="77777777" w:rsidR="008C32D5" w:rsidRPr="00E010FC" w:rsidRDefault="008C32D5" w:rsidP="008E00F2">
            <w:pPr>
              <w:rPr>
                <w:rFonts w:ascii="Times New Roman" w:eastAsia="Times New Roman" w:hAnsi="Times New Roman" w:cs="Times New Roman"/>
                <w:color w:val="000000"/>
                <w:sz w:val="20"/>
                <w:szCs w:val="20"/>
              </w:rPr>
            </w:pPr>
            <w:r w:rsidRPr="00E010FC">
              <w:rPr>
                <w:rFonts w:ascii="Times New Roman" w:eastAsia="Times New Roman" w:hAnsi="Times New Roman" w:cs="Times New Roman"/>
                <w:color w:val="000000"/>
                <w:sz w:val="20"/>
                <w:szCs w:val="20"/>
              </w:rPr>
              <w:t>9</w:t>
            </w:r>
          </w:p>
        </w:tc>
        <w:tc>
          <w:tcPr>
            <w:tcW w:w="1545" w:type="dxa"/>
          </w:tcPr>
          <w:p w14:paraId="630F0B6B" w14:textId="77777777"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Vegetation Cover</w:t>
            </w:r>
          </w:p>
        </w:tc>
        <w:tc>
          <w:tcPr>
            <w:tcW w:w="2340" w:type="dxa"/>
          </w:tcPr>
          <w:p w14:paraId="533602FA" w14:textId="55687E03"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Classified Vegetation/ Total Area</w:t>
            </w:r>
          </w:p>
        </w:tc>
        <w:tc>
          <w:tcPr>
            <w:tcW w:w="1437" w:type="dxa"/>
          </w:tcPr>
          <w:p w14:paraId="5A1D1B5E" w14:textId="77777777"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Classified Images</w:t>
            </w:r>
          </w:p>
        </w:tc>
        <w:tc>
          <w:tcPr>
            <w:tcW w:w="1305" w:type="dxa"/>
          </w:tcPr>
          <w:p w14:paraId="29AFCA3A" w14:textId="77777777"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NA</w:t>
            </w:r>
          </w:p>
        </w:tc>
        <w:tc>
          <w:tcPr>
            <w:tcW w:w="1170" w:type="dxa"/>
          </w:tcPr>
          <w:p w14:paraId="57EDEE2F" w14:textId="77777777" w:rsidR="008C32D5" w:rsidRPr="00E010FC" w:rsidRDefault="008C32D5" w:rsidP="008E00F2">
            <w:pPr>
              <w:rPr>
                <w:rFonts w:ascii="Times New Roman" w:eastAsia="Times New Roman" w:hAnsi="Times New Roman" w:cs="Times New Roman"/>
                <w:sz w:val="20"/>
                <w:szCs w:val="20"/>
                <w:u w:val="single"/>
              </w:rPr>
            </w:pPr>
            <w:r w:rsidRPr="00E010FC">
              <w:rPr>
                <w:rFonts w:ascii="Times New Roman" w:eastAsia="Times New Roman" w:hAnsi="Times New Roman" w:cs="Times New Roman"/>
                <w:sz w:val="20"/>
                <w:szCs w:val="20"/>
                <w:u w:val="single"/>
              </w:rPr>
              <w:t>Classified Images</w:t>
            </w:r>
          </w:p>
        </w:tc>
        <w:tc>
          <w:tcPr>
            <w:tcW w:w="1668" w:type="dxa"/>
          </w:tcPr>
          <w:p w14:paraId="5DD7561E" w14:textId="77777777" w:rsidR="008C32D5" w:rsidRPr="00E010FC" w:rsidRDefault="008C32D5" w:rsidP="008E00F2">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NA</w:t>
            </w:r>
          </w:p>
        </w:tc>
      </w:tr>
      <w:tr w:rsidR="004F596F" w:rsidRPr="00E010FC" w14:paraId="1F1F0DBB" w14:textId="77777777" w:rsidTr="00F25AF1">
        <w:trPr>
          <w:trHeight w:val="619"/>
        </w:trPr>
        <w:tc>
          <w:tcPr>
            <w:tcW w:w="435" w:type="dxa"/>
          </w:tcPr>
          <w:p w14:paraId="61BD8BC6" w14:textId="1876BCD9" w:rsidR="004F596F" w:rsidRPr="00E010FC" w:rsidRDefault="004F596F" w:rsidP="004F5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1545" w:type="dxa"/>
          </w:tcPr>
          <w:p w14:paraId="3FA822F7" w14:textId="3EE3BFC5" w:rsidR="004F596F" w:rsidRPr="00E010FC" w:rsidRDefault="004F596F" w:rsidP="004F596F">
            <w:pPr>
              <w:rPr>
                <w:rFonts w:ascii="Times New Roman" w:eastAsia="Times New Roman" w:hAnsi="Times New Roman" w:cs="Times New Roman"/>
                <w:sz w:val="20"/>
                <w:szCs w:val="20"/>
              </w:rPr>
            </w:pPr>
            <w:r>
              <w:rPr>
                <w:rFonts w:ascii="Times New Roman" w:eastAsia="Times New Roman" w:hAnsi="Times New Roman" w:cs="Times New Roman"/>
                <w:sz w:val="20"/>
                <w:szCs w:val="20"/>
              </w:rPr>
              <w:t>Mean Vegetation Greenness</w:t>
            </w:r>
          </w:p>
        </w:tc>
        <w:tc>
          <w:tcPr>
            <w:tcW w:w="2340" w:type="dxa"/>
          </w:tcPr>
          <w:p w14:paraId="3052371F" w14:textId="5EF45EA0" w:rsidR="004F596F" w:rsidRPr="00062AF8" w:rsidRDefault="004F596F" w:rsidP="004F596F">
            <w:pP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R</w:t>
            </w:r>
            <w:r>
              <w:rPr>
                <w:rFonts w:ascii="Times New Roman" w:eastAsia="Times New Roman" w:hAnsi="Times New Roman" w:cs="Times New Roman"/>
                <w:sz w:val="20"/>
                <w:szCs w:val="20"/>
                <w:vertAlign w:val="subscript"/>
              </w:rPr>
              <w:t>Green</w:t>
            </w:r>
            <w:proofErr w:type="spellEnd"/>
            <w:r>
              <w:rPr>
                <w:rFonts w:ascii="Times New Roman" w:eastAsia="Times New Roman" w:hAnsi="Times New Roman" w:cs="Times New Roman"/>
                <w:sz w:val="20"/>
                <w:szCs w:val="20"/>
                <w:vertAlign w:val="subscript"/>
              </w:rPr>
              <w:t xml:space="preserve">(N) </w:t>
            </w:r>
            <w:r>
              <w:rPr>
                <w:rFonts w:ascii="Times New Roman" w:eastAsia="Times New Roman" w:hAnsi="Times New Roman" w:cs="Times New Roman"/>
                <w:sz w:val="20"/>
                <w:szCs w:val="20"/>
              </w:rPr>
              <w:t xml:space="preserve">Vegetation/Total Vegetation  </w:t>
            </w:r>
          </w:p>
        </w:tc>
        <w:tc>
          <w:tcPr>
            <w:tcW w:w="1437" w:type="dxa"/>
          </w:tcPr>
          <w:p w14:paraId="5D196E7C" w14:textId="1C5769AB" w:rsidR="004F596F" w:rsidRPr="00E010FC" w:rsidRDefault="004F596F" w:rsidP="004F596F">
            <w:pPr>
              <w:rPr>
                <w:rFonts w:ascii="Times New Roman" w:eastAsia="Times New Roman" w:hAnsi="Times New Roman" w:cs="Times New Roman"/>
                <w:sz w:val="20"/>
                <w:szCs w:val="20"/>
              </w:rPr>
            </w:pPr>
            <w:r>
              <w:rPr>
                <w:rFonts w:ascii="Times New Roman" w:eastAsia="Times New Roman" w:hAnsi="Times New Roman" w:cs="Times New Roman"/>
                <w:sz w:val="20"/>
                <w:szCs w:val="20"/>
              </w:rPr>
              <w:t>Plot and Classified Images</w:t>
            </w:r>
          </w:p>
        </w:tc>
        <w:tc>
          <w:tcPr>
            <w:tcW w:w="1305" w:type="dxa"/>
          </w:tcPr>
          <w:p w14:paraId="33B07D2A" w14:textId="055DF2A3" w:rsidR="004F596F" w:rsidRPr="00E010FC" w:rsidRDefault="004F596F" w:rsidP="004F596F">
            <w:pP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1170" w:type="dxa"/>
          </w:tcPr>
          <w:p w14:paraId="4C9344E0" w14:textId="5C1DBE0A" w:rsidR="004F596F" w:rsidRDefault="004F596F" w:rsidP="004F596F">
            <w:pPr>
              <w:rPr>
                <w:rFonts w:ascii="Times New Roman" w:eastAsia="Times New Roman" w:hAnsi="Times New Roman" w:cs="Times New Roman"/>
                <w:sz w:val="20"/>
                <w:szCs w:val="20"/>
                <w:u w:val="single"/>
              </w:rPr>
            </w:pPr>
            <w:r w:rsidRPr="00E010FC">
              <w:rPr>
                <w:rFonts w:ascii="Times New Roman" w:eastAsia="Times New Roman" w:hAnsi="Times New Roman" w:cs="Times New Roman"/>
                <w:sz w:val="20"/>
                <w:szCs w:val="20"/>
                <w:u w:val="single"/>
              </w:rPr>
              <w:t>USDA-ARS Cart Imagery (Prepared</w:t>
            </w:r>
            <w:r>
              <w:rPr>
                <w:rFonts w:ascii="Times New Roman" w:eastAsia="Times New Roman" w:hAnsi="Times New Roman" w:cs="Times New Roman"/>
                <w:sz w:val="20"/>
                <w:szCs w:val="20"/>
                <w:u w:val="single"/>
              </w:rPr>
              <w:t>)</w:t>
            </w:r>
            <w:r w:rsidR="000B3045">
              <w:rPr>
                <w:rFonts w:ascii="Times New Roman" w:eastAsia="Times New Roman" w:hAnsi="Times New Roman" w:cs="Times New Roman"/>
                <w:sz w:val="20"/>
                <w:szCs w:val="20"/>
                <w:u w:val="single"/>
              </w:rPr>
              <w:t>,</w:t>
            </w:r>
          </w:p>
          <w:p w14:paraId="76461484" w14:textId="77777777" w:rsidR="004F596F" w:rsidRDefault="004F596F" w:rsidP="004F596F">
            <w:pPr>
              <w:rPr>
                <w:rFonts w:ascii="Times New Roman" w:eastAsia="Times New Roman" w:hAnsi="Times New Roman" w:cs="Times New Roman"/>
                <w:sz w:val="20"/>
                <w:szCs w:val="20"/>
                <w:u w:val="single"/>
              </w:rPr>
            </w:pPr>
          </w:p>
          <w:p w14:paraId="14BE803D" w14:textId="31BA88C5" w:rsidR="004F596F" w:rsidRPr="00E010FC" w:rsidRDefault="000B3045" w:rsidP="004F596F">
            <w:pPr>
              <w:rPr>
                <w:rFonts w:ascii="Times New Roman" w:eastAsia="Times New Roman" w:hAnsi="Times New Roman" w:cs="Times New Roman"/>
                <w:sz w:val="20"/>
                <w:szCs w:val="20"/>
                <w:u w:val="single"/>
              </w:rPr>
            </w:pPr>
            <w:r>
              <w:rPr>
                <w:rFonts w:ascii="Times New Roman" w:eastAsia="Times New Roman" w:hAnsi="Times New Roman" w:cs="Times New Roman"/>
                <w:sz w:val="20"/>
                <w:szCs w:val="20"/>
                <w:u w:val="single"/>
              </w:rPr>
              <w:t>Classified Images</w:t>
            </w:r>
          </w:p>
        </w:tc>
        <w:tc>
          <w:tcPr>
            <w:tcW w:w="1668" w:type="dxa"/>
          </w:tcPr>
          <w:p w14:paraId="6B4A5EAD" w14:textId="0ACFD2A4" w:rsidR="004F596F" w:rsidRPr="00E010FC" w:rsidRDefault="004F596F" w:rsidP="004F596F">
            <w:pPr>
              <w:rPr>
                <w:rFonts w:ascii="Times New Roman" w:eastAsia="Times New Roman" w:hAnsi="Times New Roman" w:cs="Times New Roman"/>
                <w:sz w:val="20"/>
                <w:szCs w:val="20"/>
              </w:rPr>
            </w:pPr>
            <w:r>
              <w:rPr>
                <w:rFonts w:ascii="Times New Roman" w:eastAsia="Times New Roman" w:hAnsi="Times New Roman" w:cs="Times New Roman"/>
                <w:sz w:val="20"/>
                <w:szCs w:val="20"/>
              </w:rPr>
              <w:t>Mask plot images to classified vegetation</w:t>
            </w:r>
          </w:p>
        </w:tc>
      </w:tr>
    </w:tbl>
    <w:p w14:paraId="57053799" w14:textId="77777777" w:rsidR="008C32D5" w:rsidRPr="00E010FC" w:rsidRDefault="008C32D5">
      <w:pPr>
        <w:rPr>
          <w:rFonts w:ascii="Times New Roman" w:eastAsia="Times New Roman" w:hAnsi="Times New Roman" w:cs="Times New Roman"/>
          <w:color w:val="D0CECE"/>
          <w:sz w:val="20"/>
          <w:szCs w:val="20"/>
        </w:rPr>
      </w:pPr>
    </w:p>
    <w:p w14:paraId="7E32C531" w14:textId="77777777" w:rsidR="008C32D5" w:rsidRPr="00E010FC" w:rsidRDefault="008C32D5" w:rsidP="004064C5">
      <w:pPr>
        <w:pStyle w:val="Heading1"/>
        <w:rPr>
          <w:rFonts w:ascii="Times New Roman" w:hAnsi="Times New Roman" w:cs="Times New Roman"/>
        </w:rPr>
      </w:pPr>
      <w:r w:rsidRPr="00E010FC">
        <w:rPr>
          <w:rFonts w:ascii="Times New Roman" w:hAnsi="Times New Roman" w:cs="Times New Roman"/>
        </w:rPr>
        <w:t>Input Data</w:t>
      </w:r>
    </w:p>
    <w:p w14:paraId="7CC3D61E" w14:textId="2EF7E97F" w:rsidR="008C32D5" w:rsidRPr="00E010FC" w:rsidRDefault="008C32D5">
      <w:pPr>
        <w:rPr>
          <w:rFonts w:ascii="Times New Roman" w:eastAsia="Times New Roman" w:hAnsi="Times New Roman" w:cs="Times New Roman"/>
          <w:iCs/>
        </w:rPr>
      </w:pPr>
      <w:r w:rsidRPr="00E010FC">
        <w:rPr>
          <w:rFonts w:ascii="Times New Roman" w:eastAsia="Times New Roman" w:hAnsi="Times New Roman" w:cs="Times New Roman"/>
          <w:iCs/>
        </w:rPr>
        <w:t xml:space="preserve">Red-Green-Blue </w:t>
      </w:r>
      <w:r w:rsidR="008A4474">
        <w:rPr>
          <w:rFonts w:ascii="Times New Roman" w:eastAsia="Times New Roman" w:hAnsi="Times New Roman" w:cs="Times New Roman"/>
          <w:iCs/>
        </w:rPr>
        <w:t xml:space="preserve">(RGB) </w:t>
      </w:r>
      <w:r w:rsidRPr="00E010FC">
        <w:rPr>
          <w:rFonts w:ascii="Times New Roman" w:eastAsia="Times New Roman" w:hAnsi="Times New Roman" w:cs="Times New Roman"/>
          <w:iCs/>
        </w:rPr>
        <w:t xml:space="preserve">JPEG imagery of 120 plots over 7 dates were collected from oat-study done by Ewing Laboratory over the 2021 season at a USDA-ARS Research Station north of Brookings, South Dakota.  Images were collected by a Canon PowerShot ELPH 190 </w:t>
      </w:r>
      <w:r>
        <w:rPr>
          <w:rFonts w:ascii="Times New Roman" w:eastAsia="Times New Roman" w:hAnsi="Times New Roman" w:cs="Times New Roman"/>
          <w:iCs/>
        </w:rPr>
        <w:t xml:space="preserve">IS </w:t>
      </w:r>
      <w:r w:rsidRPr="00E010FC">
        <w:rPr>
          <w:rFonts w:ascii="Times New Roman" w:eastAsia="Times New Roman" w:hAnsi="Times New Roman" w:cs="Times New Roman"/>
          <w:iCs/>
        </w:rPr>
        <w:t xml:space="preserve">approximately 8’ in the center of each plot using a cart. Images were uploaded to a Google drive and downloaded to an external hard drive. The dates of collection </w:t>
      </w:r>
      <w:proofErr w:type="gramStart"/>
      <w:r w:rsidRPr="00E010FC">
        <w:rPr>
          <w:rFonts w:ascii="Times New Roman" w:eastAsia="Times New Roman" w:hAnsi="Times New Roman" w:cs="Times New Roman"/>
          <w:iCs/>
        </w:rPr>
        <w:t>were:</w:t>
      </w:r>
      <w:proofErr w:type="gramEnd"/>
      <w:r w:rsidRPr="00E010FC">
        <w:rPr>
          <w:rFonts w:ascii="Times New Roman" w:eastAsia="Times New Roman" w:hAnsi="Times New Roman" w:cs="Times New Roman"/>
          <w:iCs/>
        </w:rPr>
        <w:t xml:space="preserve"> July 8</w:t>
      </w:r>
      <w:r w:rsidRPr="00E010FC">
        <w:rPr>
          <w:rFonts w:ascii="Times New Roman" w:eastAsia="Times New Roman" w:hAnsi="Times New Roman" w:cs="Times New Roman"/>
          <w:iCs/>
          <w:vertAlign w:val="superscript"/>
        </w:rPr>
        <w:t>th</w:t>
      </w:r>
      <w:r w:rsidRPr="00E010FC">
        <w:rPr>
          <w:rFonts w:ascii="Times New Roman" w:eastAsia="Times New Roman" w:hAnsi="Times New Roman" w:cs="Times New Roman"/>
          <w:iCs/>
        </w:rPr>
        <w:t>, August 21</w:t>
      </w:r>
      <w:r w:rsidRPr="00E010FC">
        <w:rPr>
          <w:rFonts w:ascii="Times New Roman" w:eastAsia="Times New Roman" w:hAnsi="Times New Roman" w:cs="Times New Roman"/>
          <w:iCs/>
          <w:vertAlign w:val="superscript"/>
        </w:rPr>
        <w:t>st</w:t>
      </w:r>
      <w:r w:rsidRPr="00E010FC">
        <w:rPr>
          <w:rFonts w:ascii="Times New Roman" w:eastAsia="Times New Roman" w:hAnsi="Times New Roman" w:cs="Times New Roman"/>
          <w:iCs/>
        </w:rPr>
        <w:t>, September 9</w:t>
      </w:r>
      <w:r w:rsidRPr="00E010FC">
        <w:rPr>
          <w:rFonts w:ascii="Times New Roman" w:eastAsia="Times New Roman" w:hAnsi="Times New Roman" w:cs="Times New Roman"/>
          <w:iCs/>
          <w:vertAlign w:val="superscript"/>
        </w:rPr>
        <w:t>th</w:t>
      </w:r>
      <w:r w:rsidRPr="00E010FC">
        <w:rPr>
          <w:rFonts w:ascii="Times New Roman" w:eastAsia="Times New Roman" w:hAnsi="Times New Roman" w:cs="Times New Roman"/>
          <w:iCs/>
        </w:rPr>
        <w:t>, September 29</w:t>
      </w:r>
      <w:r w:rsidRPr="00E010FC">
        <w:rPr>
          <w:rFonts w:ascii="Times New Roman" w:eastAsia="Times New Roman" w:hAnsi="Times New Roman" w:cs="Times New Roman"/>
          <w:iCs/>
          <w:vertAlign w:val="superscript"/>
        </w:rPr>
        <w:t>th</w:t>
      </w:r>
      <w:r w:rsidRPr="00E010FC">
        <w:rPr>
          <w:rFonts w:ascii="Times New Roman" w:eastAsia="Times New Roman" w:hAnsi="Times New Roman" w:cs="Times New Roman"/>
          <w:iCs/>
        </w:rPr>
        <w:t>, October 5</w:t>
      </w:r>
      <w:r w:rsidRPr="00E010FC">
        <w:rPr>
          <w:rFonts w:ascii="Times New Roman" w:eastAsia="Times New Roman" w:hAnsi="Times New Roman" w:cs="Times New Roman"/>
          <w:iCs/>
          <w:vertAlign w:val="superscript"/>
        </w:rPr>
        <w:t>th</w:t>
      </w:r>
      <w:r w:rsidRPr="00E010FC">
        <w:rPr>
          <w:rFonts w:ascii="Times New Roman" w:eastAsia="Times New Roman" w:hAnsi="Times New Roman" w:cs="Times New Roman"/>
          <w:iCs/>
        </w:rPr>
        <w:t>, October 15</w:t>
      </w:r>
      <w:r w:rsidRPr="00E010FC">
        <w:rPr>
          <w:rFonts w:ascii="Times New Roman" w:eastAsia="Times New Roman" w:hAnsi="Times New Roman" w:cs="Times New Roman"/>
          <w:iCs/>
          <w:vertAlign w:val="superscript"/>
        </w:rPr>
        <w:t>th</w:t>
      </w:r>
      <w:r w:rsidRPr="00E010FC">
        <w:rPr>
          <w:rFonts w:ascii="Times New Roman" w:eastAsia="Times New Roman" w:hAnsi="Times New Roman" w:cs="Times New Roman"/>
          <w:iCs/>
        </w:rPr>
        <w:t>, and October 25</w:t>
      </w:r>
      <w:r w:rsidRPr="00E010FC">
        <w:rPr>
          <w:rFonts w:ascii="Times New Roman" w:eastAsia="Times New Roman" w:hAnsi="Times New Roman" w:cs="Times New Roman"/>
          <w:iCs/>
          <w:vertAlign w:val="superscript"/>
        </w:rPr>
        <w:t>th</w:t>
      </w:r>
      <w:r w:rsidRPr="00E010FC">
        <w:rPr>
          <w:rFonts w:ascii="Times New Roman" w:eastAsia="Times New Roman" w:hAnsi="Times New Roman" w:cs="Times New Roman"/>
          <w:iCs/>
        </w:rPr>
        <w:t>.</w:t>
      </w:r>
    </w:p>
    <w:p w14:paraId="7FFA3DB2" w14:textId="77777777" w:rsidR="008C32D5" w:rsidRPr="00E010FC" w:rsidRDefault="008C32D5">
      <w:pPr>
        <w:rPr>
          <w:rFonts w:ascii="Times New Roman" w:eastAsia="Times New Roman" w:hAnsi="Times New Roman" w:cs="Times New Roman"/>
          <w:iCs/>
        </w:rPr>
      </w:pPr>
    </w:p>
    <w:p w14:paraId="3E1DDF28" w14:textId="4F97EB53" w:rsidR="008C32D5" w:rsidRPr="00E010FC" w:rsidRDefault="008C32D5">
      <w:pPr>
        <w:rPr>
          <w:rFonts w:ascii="Times New Roman" w:eastAsia="Times New Roman" w:hAnsi="Times New Roman" w:cs="Times New Roman"/>
          <w:iCs/>
          <w:color w:val="D0CECE"/>
        </w:rPr>
      </w:pPr>
      <w:r w:rsidRPr="00E010FC">
        <w:rPr>
          <w:rFonts w:ascii="Times New Roman" w:eastAsia="Times New Roman" w:hAnsi="Times New Roman" w:cs="Times New Roman"/>
          <w:iCs/>
        </w:rPr>
        <w:t xml:space="preserve">Different oat/soy and clover cover crop treatments were used </w:t>
      </w:r>
      <w:r w:rsidR="00B44A2E">
        <w:rPr>
          <w:rFonts w:ascii="Times New Roman" w:eastAsia="Times New Roman" w:hAnsi="Times New Roman" w:cs="Times New Roman"/>
          <w:iCs/>
        </w:rPr>
        <w:t xml:space="preserve">in </w:t>
      </w:r>
      <w:r w:rsidRPr="00E010FC">
        <w:rPr>
          <w:rFonts w:ascii="Times New Roman" w:eastAsia="Times New Roman" w:hAnsi="Times New Roman" w:cs="Times New Roman"/>
          <w:iCs/>
        </w:rPr>
        <w:t xml:space="preserve">the plots. Because only one image date (7/8/2021) was collected before the </w:t>
      </w:r>
      <w:r w:rsidR="006F3A47">
        <w:rPr>
          <w:rFonts w:ascii="Times New Roman" w:eastAsia="Times New Roman" w:hAnsi="Times New Roman" w:cs="Times New Roman"/>
          <w:iCs/>
        </w:rPr>
        <w:t xml:space="preserve">oat crop </w:t>
      </w:r>
      <w:r w:rsidR="006366A3">
        <w:rPr>
          <w:rFonts w:ascii="Times New Roman" w:eastAsia="Times New Roman" w:hAnsi="Times New Roman" w:cs="Times New Roman"/>
          <w:iCs/>
        </w:rPr>
        <w:t>`</w:t>
      </w:r>
      <w:r w:rsidRPr="00E010FC">
        <w:rPr>
          <w:rFonts w:ascii="Times New Roman" w:eastAsia="Times New Roman" w:hAnsi="Times New Roman" w:cs="Times New Roman"/>
          <w:iCs/>
        </w:rPr>
        <w:t xml:space="preserve">harvest (8/6/2021), this study will focus on the different </w:t>
      </w:r>
      <w:r w:rsidR="00413937">
        <w:rPr>
          <w:rFonts w:ascii="Times New Roman" w:eastAsia="Times New Roman" w:hAnsi="Times New Roman" w:cs="Times New Roman"/>
          <w:iCs/>
        </w:rPr>
        <w:t xml:space="preserve">red </w:t>
      </w:r>
      <w:r w:rsidRPr="00E010FC">
        <w:rPr>
          <w:rFonts w:ascii="Times New Roman" w:eastAsia="Times New Roman" w:hAnsi="Times New Roman" w:cs="Times New Roman"/>
          <w:iCs/>
        </w:rPr>
        <w:t xml:space="preserve">clover </w:t>
      </w:r>
      <w:r w:rsidR="00031F17">
        <w:rPr>
          <w:rFonts w:ascii="Times New Roman" w:eastAsia="Times New Roman" w:hAnsi="Times New Roman" w:cs="Times New Roman"/>
          <w:iCs/>
        </w:rPr>
        <w:t>(</w:t>
      </w:r>
      <w:r w:rsidR="00041A43">
        <w:rPr>
          <w:rFonts w:ascii="Times New Roman" w:eastAsia="Times New Roman" w:hAnsi="Times New Roman" w:cs="Times New Roman"/>
          <w:i/>
        </w:rPr>
        <w:t>Tri</w:t>
      </w:r>
      <w:r w:rsidR="00413937">
        <w:rPr>
          <w:rFonts w:ascii="Times New Roman" w:eastAsia="Times New Roman" w:hAnsi="Times New Roman" w:cs="Times New Roman"/>
          <w:i/>
        </w:rPr>
        <w:t>folium pratense???</w:t>
      </w:r>
      <w:r w:rsidR="00031F17">
        <w:rPr>
          <w:rFonts w:ascii="Times New Roman" w:eastAsia="Times New Roman" w:hAnsi="Times New Roman" w:cs="Times New Roman"/>
          <w:iCs/>
        </w:rPr>
        <w:t xml:space="preserve">) </w:t>
      </w:r>
      <w:r w:rsidRPr="00E010FC">
        <w:rPr>
          <w:rFonts w:ascii="Times New Roman" w:eastAsia="Times New Roman" w:hAnsi="Times New Roman" w:cs="Times New Roman"/>
          <w:iCs/>
        </w:rPr>
        <w:t>planting treatments. “Under</w:t>
      </w:r>
      <w:r w:rsidR="00B653C5">
        <w:rPr>
          <w:rFonts w:ascii="Times New Roman" w:eastAsia="Times New Roman" w:hAnsi="Times New Roman" w:cs="Times New Roman"/>
          <w:iCs/>
        </w:rPr>
        <w:t>-</w:t>
      </w:r>
      <w:r w:rsidRPr="00E010FC">
        <w:rPr>
          <w:rFonts w:ascii="Times New Roman" w:eastAsia="Times New Roman" w:hAnsi="Times New Roman" w:cs="Times New Roman"/>
          <w:iCs/>
        </w:rPr>
        <w:t>Seed</w:t>
      </w:r>
      <w:r w:rsidR="00B653C5">
        <w:rPr>
          <w:rFonts w:ascii="Times New Roman" w:eastAsia="Times New Roman" w:hAnsi="Times New Roman" w:cs="Times New Roman"/>
          <w:iCs/>
        </w:rPr>
        <w:t>ed</w:t>
      </w:r>
      <w:r w:rsidRPr="00E010FC">
        <w:rPr>
          <w:rFonts w:ascii="Times New Roman" w:eastAsia="Times New Roman" w:hAnsi="Times New Roman" w:cs="Times New Roman"/>
          <w:iCs/>
        </w:rPr>
        <w:t xml:space="preserve">” was clover planted </w:t>
      </w:r>
      <w:r w:rsidR="00FE2F7F">
        <w:rPr>
          <w:rFonts w:ascii="Times New Roman" w:eastAsia="Times New Roman" w:hAnsi="Times New Roman" w:cs="Times New Roman"/>
          <w:iCs/>
        </w:rPr>
        <w:t>(more details needed)</w:t>
      </w:r>
      <w:r w:rsidR="00336A2B">
        <w:rPr>
          <w:rFonts w:ascii="Times New Roman" w:eastAsia="Times New Roman" w:hAnsi="Times New Roman" w:cs="Times New Roman"/>
          <w:iCs/>
        </w:rPr>
        <w:t xml:space="preserve"> </w:t>
      </w:r>
      <w:r w:rsidRPr="00E010FC">
        <w:rPr>
          <w:rFonts w:ascii="Times New Roman" w:eastAsia="Times New Roman" w:hAnsi="Times New Roman" w:cs="Times New Roman"/>
          <w:iCs/>
        </w:rPr>
        <w:t>during the growing season (date needed), “</w:t>
      </w:r>
      <w:proofErr w:type="gramStart"/>
      <w:r w:rsidRPr="00E010FC">
        <w:rPr>
          <w:rFonts w:ascii="Times New Roman" w:eastAsia="Times New Roman" w:hAnsi="Times New Roman" w:cs="Times New Roman"/>
          <w:iCs/>
        </w:rPr>
        <w:t>Post-</w:t>
      </w:r>
      <w:r w:rsidR="008D78EE">
        <w:rPr>
          <w:rFonts w:ascii="Times New Roman" w:eastAsia="Times New Roman" w:hAnsi="Times New Roman" w:cs="Times New Roman"/>
          <w:iCs/>
        </w:rPr>
        <w:t>Harvest</w:t>
      </w:r>
      <w:proofErr w:type="gramEnd"/>
      <w:r w:rsidRPr="00E010FC">
        <w:rPr>
          <w:rFonts w:ascii="Times New Roman" w:eastAsia="Times New Roman" w:hAnsi="Times New Roman" w:cs="Times New Roman"/>
          <w:iCs/>
        </w:rPr>
        <w:t>” was clover p</w:t>
      </w:r>
      <w:r w:rsidR="00336A2B">
        <w:rPr>
          <w:rFonts w:ascii="Times New Roman" w:eastAsia="Times New Roman" w:hAnsi="Times New Roman" w:cs="Times New Roman"/>
          <w:iCs/>
        </w:rPr>
        <w:t>l</w:t>
      </w:r>
      <w:r w:rsidRPr="00E010FC">
        <w:rPr>
          <w:rFonts w:ascii="Times New Roman" w:eastAsia="Times New Roman" w:hAnsi="Times New Roman" w:cs="Times New Roman"/>
          <w:iCs/>
        </w:rPr>
        <w:t xml:space="preserve">anted after the oat harvest (8/12/2021). Finally, “Fallow” had no cover crop and was not weeded. </w:t>
      </w:r>
      <w:r w:rsidRPr="00E010FC">
        <w:rPr>
          <w:rFonts w:ascii="Times New Roman" w:eastAsia="Times New Roman" w:hAnsi="Times New Roman" w:cs="Times New Roman"/>
          <w:b/>
          <w:bCs/>
          <w:iCs/>
        </w:rPr>
        <w:t xml:space="preserve">Figure 1 </w:t>
      </w:r>
      <w:r w:rsidRPr="00E010FC">
        <w:rPr>
          <w:rFonts w:ascii="Times New Roman" w:eastAsia="Times New Roman" w:hAnsi="Times New Roman" w:cs="Times New Roman"/>
          <w:iCs/>
        </w:rPr>
        <w:t xml:space="preserve">shows the layout of the plots and treatments.  </w:t>
      </w:r>
    </w:p>
    <w:p w14:paraId="0B38CBC5" w14:textId="77777777" w:rsidR="0068109F" w:rsidRDefault="0068109F" w:rsidP="0068109F">
      <w:pPr>
        <w:keepNext/>
      </w:pPr>
      <w:r w:rsidRPr="00693F95">
        <w:rPr>
          <w:noProof/>
        </w:rPr>
        <w:drawing>
          <wp:inline distT="0" distB="0" distL="0" distR="0" wp14:anchorId="09F08968" wp14:editId="08308286">
            <wp:extent cx="5943600" cy="20085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008505"/>
                    </a:xfrm>
                    <a:prstGeom prst="rect">
                      <a:avLst/>
                    </a:prstGeom>
                    <a:noFill/>
                    <a:ln>
                      <a:noFill/>
                    </a:ln>
                  </pic:spPr>
                </pic:pic>
              </a:graphicData>
            </a:graphic>
          </wp:inline>
        </w:drawing>
      </w:r>
    </w:p>
    <w:p w14:paraId="1CEDFBA4" w14:textId="0849296D" w:rsidR="0068109F" w:rsidRDefault="0068109F" w:rsidP="0068109F">
      <w:pPr>
        <w:pStyle w:val="Caption"/>
      </w:pPr>
      <w:r>
        <w:t xml:space="preserve">Figure </w:t>
      </w:r>
      <w:fldSimple w:instr=" SEQ Figure \* ARABIC ">
        <w:r w:rsidR="00756D39">
          <w:rPr>
            <w:noProof/>
          </w:rPr>
          <w:t>1</w:t>
        </w:r>
      </w:fldSimple>
      <w:r w:rsidR="002D3C98">
        <w:t>:</w:t>
      </w:r>
      <w:r>
        <w:t xml:space="preserve"> Layout of Plot Treatments</w:t>
      </w:r>
    </w:p>
    <w:p w14:paraId="1B06E75D" w14:textId="52EDE360" w:rsidR="008C32D5" w:rsidRPr="00E010FC" w:rsidRDefault="00906952">
      <w:pPr>
        <w:rPr>
          <w:rFonts w:ascii="Times New Roman" w:eastAsia="Times New Roman" w:hAnsi="Times New Roman" w:cs="Times New Roman"/>
          <w:i/>
          <w:color w:val="D0CECE"/>
          <w:sz w:val="20"/>
          <w:szCs w:val="20"/>
        </w:rPr>
      </w:pPr>
      <w:r w:rsidRPr="00906952">
        <w:rPr>
          <w:noProof/>
        </w:rPr>
        <w:drawing>
          <wp:anchor distT="0" distB="0" distL="114300" distR="114300" simplePos="0" relativeHeight="251663360" behindDoc="0" locked="0" layoutInCell="1" allowOverlap="1" wp14:anchorId="43FBB303" wp14:editId="608C7DFD">
            <wp:simplePos x="0" y="0"/>
            <wp:positionH relativeFrom="margin">
              <wp:posOffset>4658028</wp:posOffset>
            </wp:positionH>
            <wp:positionV relativeFrom="paragraph">
              <wp:posOffset>5908</wp:posOffset>
            </wp:positionV>
            <wp:extent cx="1160780" cy="499110"/>
            <wp:effectExtent l="0" t="0" r="127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60780" cy="4991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1E6F1B" w14:textId="196FE319" w:rsidR="00BA030F" w:rsidRDefault="00BA030F">
      <w:pPr>
        <w:rPr>
          <w:rFonts w:ascii="Times New Roman" w:eastAsia="Times New Roman" w:hAnsi="Times New Roman" w:cs="Times New Roman"/>
          <w:b/>
          <w:bCs/>
          <w:iCs/>
          <w:sz w:val="20"/>
          <w:szCs w:val="20"/>
        </w:rPr>
      </w:pPr>
    </w:p>
    <w:p w14:paraId="17C0DC4A" w14:textId="4EB34013" w:rsidR="00BA030F" w:rsidRDefault="00BA030F">
      <w:pPr>
        <w:rPr>
          <w:rFonts w:ascii="Times New Roman" w:eastAsia="Times New Roman" w:hAnsi="Times New Roman" w:cs="Times New Roman"/>
          <w:b/>
          <w:bCs/>
          <w:iCs/>
          <w:sz w:val="20"/>
          <w:szCs w:val="20"/>
        </w:rPr>
      </w:pPr>
    </w:p>
    <w:p w14:paraId="5EDB55C8" w14:textId="0174766C" w:rsidR="00695AEC" w:rsidRDefault="00695AEC">
      <w:pPr>
        <w:rPr>
          <w:rFonts w:ascii="Times New Roman" w:eastAsia="Times New Roman" w:hAnsi="Times New Roman" w:cs="Times New Roman"/>
          <w:b/>
          <w:bCs/>
          <w:iCs/>
          <w:sz w:val="20"/>
          <w:szCs w:val="20"/>
        </w:rPr>
      </w:pPr>
    </w:p>
    <w:p w14:paraId="72E6887D" w14:textId="07991B81" w:rsidR="008C32D5" w:rsidRPr="002937BD" w:rsidRDefault="008C32D5">
      <w:pPr>
        <w:rPr>
          <w:rFonts w:ascii="Times New Roman" w:eastAsia="Times New Roman" w:hAnsi="Times New Roman" w:cs="Times New Roman"/>
          <w:b/>
          <w:bCs/>
          <w:iCs/>
          <w:sz w:val="20"/>
          <w:szCs w:val="20"/>
        </w:rPr>
      </w:pPr>
      <w:r w:rsidRPr="002937BD">
        <w:rPr>
          <w:rFonts w:ascii="Times New Roman" w:eastAsia="Times New Roman" w:hAnsi="Times New Roman" w:cs="Times New Roman"/>
          <w:b/>
          <w:bCs/>
          <w:iCs/>
          <w:sz w:val="20"/>
          <w:szCs w:val="20"/>
        </w:rPr>
        <w:t>Table 2</w:t>
      </w:r>
      <w:r w:rsidR="00BA030F">
        <w:rPr>
          <w:rFonts w:ascii="Times New Roman" w:eastAsia="Times New Roman" w:hAnsi="Times New Roman" w:cs="Times New Roman"/>
          <w:b/>
          <w:bCs/>
          <w:iCs/>
          <w:sz w:val="20"/>
          <w:szCs w:val="20"/>
        </w:rPr>
        <w:t>: Input Data</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100" w:type="dxa"/>
          <w:bottom w:w="100" w:type="dxa"/>
          <w:right w:w="100" w:type="dxa"/>
        </w:tblCellMar>
        <w:tblLook w:val="0400" w:firstRow="0" w:lastRow="0" w:firstColumn="0" w:lastColumn="0" w:noHBand="0" w:noVBand="1"/>
      </w:tblPr>
      <w:tblGrid>
        <w:gridCol w:w="383"/>
        <w:gridCol w:w="1952"/>
        <w:gridCol w:w="4590"/>
        <w:gridCol w:w="2425"/>
      </w:tblGrid>
      <w:tr w:rsidR="008C32D5" w:rsidRPr="00E010FC" w14:paraId="7E5B0D6F" w14:textId="77777777">
        <w:tc>
          <w:tcPr>
            <w:tcW w:w="383" w:type="dxa"/>
          </w:tcPr>
          <w:p w14:paraId="110F1BF9" w14:textId="77777777" w:rsidR="008C32D5" w:rsidRPr="00E010FC" w:rsidRDefault="008C32D5">
            <w:pPr>
              <w:rPr>
                <w:rFonts w:ascii="Times New Roman" w:eastAsia="Times New Roman" w:hAnsi="Times New Roman" w:cs="Times New Roman"/>
                <w:b/>
                <w:color w:val="000000"/>
                <w:sz w:val="20"/>
                <w:szCs w:val="20"/>
              </w:rPr>
            </w:pPr>
            <w:r w:rsidRPr="00E010FC">
              <w:rPr>
                <w:rFonts w:ascii="Times New Roman" w:eastAsia="Times New Roman" w:hAnsi="Times New Roman" w:cs="Times New Roman"/>
                <w:b/>
                <w:color w:val="000000"/>
                <w:sz w:val="20"/>
                <w:szCs w:val="20"/>
              </w:rPr>
              <w:t>#</w:t>
            </w:r>
          </w:p>
        </w:tc>
        <w:tc>
          <w:tcPr>
            <w:tcW w:w="1952" w:type="dxa"/>
          </w:tcPr>
          <w:p w14:paraId="0BB0DCFA" w14:textId="77777777" w:rsidR="008C32D5" w:rsidRPr="00E010FC" w:rsidRDefault="008C32D5">
            <w:pPr>
              <w:rPr>
                <w:rFonts w:ascii="Times New Roman" w:eastAsia="Times New Roman" w:hAnsi="Times New Roman" w:cs="Times New Roman"/>
                <w:b/>
                <w:color w:val="000000"/>
                <w:sz w:val="20"/>
                <w:szCs w:val="20"/>
              </w:rPr>
            </w:pPr>
            <w:r w:rsidRPr="00E010FC">
              <w:rPr>
                <w:rFonts w:ascii="Times New Roman" w:eastAsia="Times New Roman" w:hAnsi="Times New Roman" w:cs="Times New Roman"/>
                <w:b/>
                <w:color w:val="000000"/>
                <w:sz w:val="20"/>
                <w:szCs w:val="20"/>
              </w:rPr>
              <w:t>Title</w:t>
            </w:r>
          </w:p>
        </w:tc>
        <w:tc>
          <w:tcPr>
            <w:tcW w:w="4590" w:type="dxa"/>
          </w:tcPr>
          <w:p w14:paraId="1B1A1B2B" w14:textId="77777777" w:rsidR="008C32D5" w:rsidRPr="00E010FC" w:rsidRDefault="008C32D5">
            <w:pPr>
              <w:rPr>
                <w:rFonts w:ascii="Times New Roman" w:eastAsia="Times New Roman" w:hAnsi="Times New Roman" w:cs="Times New Roman"/>
                <w:b/>
                <w:color w:val="000000"/>
                <w:sz w:val="20"/>
                <w:szCs w:val="20"/>
              </w:rPr>
            </w:pPr>
            <w:r w:rsidRPr="00E010FC">
              <w:rPr>
                <w:rFonts w:ascii="Times New Roman" w:eastAsia="Times New Roman" w:hAnsi="Times New Roman" w:cs="Times New Roman"/>
                <w:b/>
                <w:color w:val="000000"/>
                <w:sz w:val="20"/>
                <w:szCs w:val="20"/>
              </w:rPr>
              <w:t>Purpose in Analysis</w:t>
            </w:r>
          </w:p>
        </w:tc>
        <w:tc>
          <w:tcPr>
            <w:tcW w:w="2425" w:type="dxa"/>
          </w:tcPr>
          <w:p w14:paraId="53910AE0" w14:textId="77777777" w:rsidR="008C32D5" w:rsidRPr="00E010FC" w:rsidRDefault="008C32D5">
            <w:pPr>
              <w:rPr>
                <w:rFonts w:ascii="Times New Roman" w:eastAsia="Times New Roman" w:hAnsi="Times New Roman" w:cs="Times New Roman"/>
                <w:b/>
                <w:color w:val="000000"/>
                <w:sz w:val="20"/>
                <w:szCs w:val="20"/>
              </w:rPr>
            </w:pPr>
            <w:r w:rsidRPr="00E010FC">
              <w:rPr>
                <w:rFonts w:ascii="Times New Roman" w:eastAsia="Times New Roman" w:hAnsi="Times New Roman" w:cs="Times New Roman"/>
                <w:b/>
                <w:color w:val="000000"/>
                <w:sz w:val="20"/>
                <w:szCs w:val="20"/>
              </w:rPr>
              <w:t>Link to Source</w:t>
            </w:r>
          </w:p>
        </w:tc>
      </w:tr>
      <w:tr w:rsidR="008C32D5" w:rsidRPr="00E010FC" w14:paraId="043CADEC" w14:textId="77777777">
        <w:tc>
          <w:tcPr>
            <w:tcW w:w="383" w:type="dxa"/>
          </w:tcPr>
          <w:p w14:paraId="061F6845" w14:textId="77777777" w:rsidR="008C32D5" w:rsidRPr="00E010FC" w:rsidRDefault="008C32D5">
            <w:pPr>
              <w:rPr>
                <w:rFonts w:ascii="Times New Roman" w:eastAsia="Times New Roman" w:hAnsi="Times New Roman" w:cs="Times New Roman"/>
                <w:color w:val="000000"/>
                <w:sz w:val="20"/>
                <w:szCs w:val="20"/>
              </w:rPr>
            </w:pPr>
            <w:r w:rsidRPr="00E010FC">
              <w:rPr>
                <w:rFonts w:ascii="Times New Roman" w:eastAsia="Times New Roman" w:hAnsi="Times New Roman" w:cs="Times New Roman"/>
                <w:color w:val="000000"/>
                <w:sz w:val="20"/>
                <w:szCs w:val="20"/>
              </w:rPr>
              <w:t>1</w:t>
            </w:r>
          </w:p>
        </w:tc>
        <w:tc>
          <w:tcPr>
            <w:tcW w:w="1952" w:type="dxa"/>
          </w:tcPr>
          <w:p w14:paraId="7DEFC5CD" w14:textId="77777777" w:rsidR="008C32D5" w:rsidRPr="00E010FC" w:rsidRDefault="008C32D5">
            <w:pPr>
              <w:rPr>
                <w:rFonts w:ascii="Times New Roman" w:eastAsia="Times New Roman" w:hAnsi="Times New Roman" w:cs="Times New Roman"/>
                <w:sz w:val="20"/>
                <w:szCs w:val="20"/>
              </w:rPr>
            </w:pPr>
            <w:r w:rsidRPr="00E010FC">
              <w:rPr>
                <w:rFonts w:ascii="Times New Roman" w:eastAsia="Times New Roman" w:hAnsi="Times New Roman" w:cs="Times New Roman"/>
                <w:sz w:val="20"/>
                <w:szCs w:val="20"/>
              </w:rPr>
              <w:t>Plot Images</w:t>
            </w:r>
          </w:p>
        </w:tc>
        <w:tc>
          <w:tcPr>
            <w:tcW w:w="4590" w:type="dxa"/>
          </w:tcPr>
          <w:p w14:paraId="72844627" w14:textId="77777777" w:rsidR="008C32D5" w:rsidRPr="00E010FC" w:rsidRDefault="008C32D5">
            <w:pPr>
              <w:rPr>
                <w:rFonts w:ascii="Times New Roman" w:eastAsia="Times New Roman" w:hAnsi="Times New Roman" w:cs="Times New Roman"/>
                <w:color w:val="D0CECE"/>
                <w:sz w:val="20"/>
                <w:szCs w:val="20"/>
              </w:rPr>
            </w:pPr>
            <w:r w:rsidRPr="00E010FC">
              <w:rPr>
                <w:rFonts w:ascii="Times New Roman" w:eastAsia="Times New Roman" w:hAnsi="Times New Roman" w:cs="Times New Roman"/>
                <w:sz w:val="20"/>
                <w:szCs w:val="20"/>
              </w:rPr>
              <w:t>Classifying Vegetation vs Ground over time</w:t>
            </w:r>
          </w:p>
        </w:tc>
        <w:tc>
          <w:tcPr>
            <w:tcW w:w="2425" w:type="dxa"/>
          </w:tcPr>
          <w:p w14:paraId="57842999" w14:textId="77777777" w:rsidR="008C32D5" w:rsidRPr="00E010FC" w:rsidRDefault="005326E2">
            <w:pPr>
              <w:rPr>
                <w:rFonts w:ascii="Times New Roman" w:eastAsia="Times New Roman" w:hAnsi="Times New Roman" w:cs="Times New Roman"/>
                <w:color w:val="D0CECE"/>
                <w:sz w:val="20"/>
                <w:szCs w:val="20"/>
              </w:rPr>
            </w:pPr>
            <w:hyperlink r:id="rId9" w:history="1">
              <w:r w:rsidR="008C32D5" w:rsidRPr="00E010FC">
                <w:rPr>
                  <w:rStyle w:val="Hyperlink"/>
                  <w:rFonts w:ascii="Times New Roman" w:eastAsia="Times New Roman" w:hAnsi="Times New Roman" w:cs="Times New Roman"/>
                  <w:sz w:val="20"/>
                  <w:szCs w:val="20"/>
                </w:rPr>
                <w:t>Google Drive</w:t>
              </w:r>
            </w:hyperlink>
            <w:r w:rsidR="008C32D5" w:rsidRPr="00E010FC">
              <w:rPr>
                <w:rFonts w:ascii="Times New Roman" w:eastAsia="Times New Roman" w:hAnsi="Times New Roman" w:cs="Times New Roman"/>
                <w:sz w:val="20"/>
                <w:szCs w:val="20"/>
                <w:u w:val="single"/>
              </w:rPr>
              <w:t xml:space="preserve"> </w:t>
            </w:r>
          </w:p>
        </w:tc>
      </w:tr>
    </w:tbl>
    <w:p w14:paraId="410B3DC4" w14:textId="77777777" w:rsidR="008C32D5" w:rsidRPr="00E010FC" w:rsidRDefault="008C32D5" w:rsidP="003850E0">
      <w:pPr>
        <w:pStyle w:val="Heading1"/>
        <w:rPr>
          <w:rFonts w:ascii="Times New Roman" w:hAnsi="Times New Roman" w:cs="Times New Roman"/>
        </w:rPr>
      </w:pPr>
      <w:r w:rsidRPr="00E010FC">
        <w:rPr>
          <w:rFonts w:ascii="Times New Roman" w:hAnsi="Times New Roman" w:cs="Times New Roman"/>
        </w:rPr>
        <w:t>Methods</w:t>
      </w:r>
    </w:p>
    <w:p w14:paraId="674D5A3F" w14:textId="0EECC8B4" w:rsidR="008C32D5" w:rsidRDefault="008C32D5">
      <w:pPr>
        <w:rPr>
          <w:rFonts w:ascii="Times New Roman" w:eastAsia="Times New Roman" w:hAnsi="Times New Roman" w:cs="Times New Roman"/>
          <w:iCs/>
        </w:rPr>
      </w:pPr>
      <w:r w:rsidRPr="00E010FC">
        <w:rPr>
          <w:rFonts w:ascii="Times New Roman" w:eastAsia="Times New Roman" w:hAnsi="Times New Roman" w:cs="Times New Roman"/>
          <w:b/>
          <w:bCs/>
          <w:iCs/>
        </w:rPr>
        <w:t xml:space="preserve">Figure 2 </w:t>
      </w:r>
      <w:r w:rsidRPr="00E010FC">
        <w:rPr>
          <w:rFonts w:ascii="Times New Roman" w:eastAsia="Times New Roman" w:hAnsi="Times New Roman" w:cs="Times New Roman"/>
          <w:iCs/>
        </w:rPr>
        <w:t>shows a flowchart of the process. The plot images were downloaded from a shared google drive and stored on a local hard drive. Then, the images were renamed to their corresponding plot id using Pandas. Once renamed, the images were cropped to the center and converted from a jpeg to a tiff using OpenCV. Vegetation indices were done (using Scikit Image) on each image and included: excess green (</w:t>
      </w:r>
      <w:proofErr w:type="spellStart"/>
      <w:r w:rsidRPr="00E010FC">
        <w:rPr>
          <w:rFonts w:ascii="Times New Roman" w:eastAsia="Times New Roman" w:hAnsi="Times New Roman" w:cs="Times New Roman"/>
          <w:iCs/>
        </w:rPr>
        <w:t>ExG</w:t>
      </w:r>
      <w:proofErr w:type="spellEnd"/>
      <w:r w:rsidRPr="00E010FC">
        <w:rPr>
          <w:rFonts w:ascii="Times New Roman" w:eastAsia="Times New Roman" w:hAnsi="Times New Roman" w:cs="Times New Roman"/>
          <w:iCs/>
        </w:rPr>
        <w:t>), excess green minus excess red (</w:t>
      </w:r>
      <w:proofErr w:type="spellStart"/>
      <w:r w:rsidRPr="00E010FC">
        <w:rPr>
          <w:rFonts w:ascii="Times New Roman" w:eastAsia="Times New Roman" w:hAnsi="Times New Roman" w:cs="Times New Roman"/>
          <w:iCs/>
        </w:rPr>
        <w:t>ExGR</w:t>
      </w:r>
      <w:proofErr w:type="spellEnd"/>
      <w:r w:rsidRPr="00E010FC">
        <w:rPr>
          <w:rFonts w:ascii="Times New Roman" w:eastAsia="Times New Roman" w:hAnsi="Times New Roman" w:cs="Times New Roman"/>
          <w:iCs/>
        </w:rPr>
        <w:t>), green leaf index (GLI) and visible atmospherically resistant index (VARI).</w:t>
      </w:r>
      <w:r>
        <w:rPr>
          <w:rFonts w:ascii="Times New Roman" w:eastAsia="Times New Roman" w:hAnsi="Times New Roman" w:cs="Times New Roman"/>
          <w:iCs/>
        </w:rPr>
        <w:t xml:space="preserve"> </w:t>
      </w:r>
    </w:p>
    <w:p w14:paraId="1D8C1F1F" w14:textId="77777777" w:rsidR="008C32D5" w:rsidRDefault="008C32D5">
      <w:pPr>
        <w:rPr>
          <w:rFonts w:ascii="Times New Roman" w:eastAsia="Times New Roman" w:hAnsi="Times New Roman" w:cs="Times New Roman"/>
          <w:iCs/>
        </w:rPr>
      </w:pPr>
    </w:p>
    <w:p w14:paraId="7133B65B" w14:textId="77777777" w:rsidR="00500B7A" w:rsidRDefault="00500B7A">
      <w:pPr>
        <w:rPr>
          <w:rFonts w:ascii="Times New Roman" w:eastAsia="Times New Roman" w:hAnsi="Times New Roman" w:cs="Times New Roman"/>
          <w:iCs/>
        </w:rPr>
        <w:sectPr w:rsidR="00500B7A" w:rsidSect="00500B7A">
          <w:pgSz w:w="12240" w:h="15840"/>
          <w:pgMar w:top="1440" w:right="1440" w:bottom="1440" w:left="1440" w:header="720" w:footer="720" w:gutter="0"/>
          <w:pgNumType w:start="1"/>
          <w:cols w:space="720"/>
          <w:docGrid w:linePitch="326"/>
        </w:sectPr>
      </w:pPr>
    </w:p>
    <w:p w14:paraId="27F91F00" w14:textId="77777777" w:rsidR="00695AEC" w:rsidRDefault="00695AEC">
      <w:pPr>
        <w:rPr>
          <w:rFonts w:ascii="Times New Roman" w:eastAsia="Times New Roman" w:hAnsi="Times New Roman" w:cs="Times New Roman"/>
          <w:iCs/>
        </w:rPr>
      </w:pPr>
    </w:p>
    <w:p w14:paraId="142F1F4D" w14:textId="77777777" w:rsidR="00CB6C5E" w:rsidRDefault="00C92B53" w:rsidP="00CB6C5E">
      <w:pPr>
        <w:keepNext/>
      </w:pPr>
      <w:r>
        <w:rPr>
          <w:rFonts w:ascii="Times New Roman" w:eastAsia="Times New Roman" w:hAnsi="Times New Roman" w:cs="Times New Roman"/>
          <w:iCs/>
          <w:noProof/>
        </w:rPr>
        <w:drawing>
          <wp:inline distT="0" distB="0" distL="0" distR="0" wp14:anchorId="7C49B857" wp14:editId="17300445">
            <wp:extent cx="8459467" cy="29337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490564" cy="2944484"/>
                    </a:xfrm>
                    <a:prstGeom prst="rect">
                      <a:avLst/>
                    </a:prstGeom>
                  </pic:spPr>
                </pic:pic>
              </a:graphicData>
            </a:graphic>
          </wp:inline>
        </w:drawing>
      </w:r>
    </w:p>
    <w:p w14:paraId="439357EB" w14:textId="30BDE876" w:rsidR="00695AEC" w:rsidRDefault="00CB6C5E" w:rsidP="00CB6C5E">
      <w:pPr>
        <w:pStyle w:val="Caption"/>
      </w:pPr>
      <w:r>
        <w:t xml:space="preserve">Figure </w:t>
      </w:r>
      <w:fldSimple w:instr=" SEQ Figure \* ARABIC ">
        <w:r w:rsidR="00756D39">
          <w:rPr>
            <w:noProof/>
          </w:rPr>
          <w:t>2</w:t>
        </w:r>
      </w:fldSimple>
      <w:r w:rsidR="002D3C98">
        <w:t>:</w:t>
      </w:r>
      <w:r>
        <w:t xml:space="preserve"> Data Flow Diagram</w:t>
      </w:r>
    </w:p>
    <w:p w14:paraId="66C0CD06" w14:textId="38DF951E" w:rsidR="00303D36" w:rsidRDefault="006160B6">
      <w:r>
        <w:br w:type="page"/>
      </w:r>
    </w:p>
    <w:p w14:paraId="1232BA04" w14:textId="77777777" w:rsidR="00AA01CE" w:rsidRDefault="00AA01CE">
      <w:pPr>
        <w:sectPr w:rsidR="00AA01CE" w:rsidSect="00DD2AE2">
          <w:pgSz w:w="15840" w:h="12240" w:orient="landscape"/>
          <w:pgMar w:top="1440" w:right="1440" w:bottom="1440" w:left="1440" w:header="720" w:footer="720" w:gutter="0"/>
          <w:pgNumType w:start="1"/>
          <w:cols w:space="720"/>
          <w:docGrid w:linePitch="326"/>
        </w:sectPr>
      </w:pPr>
    </w:p>
    <w:p w14:paraId="03F06857" w14:textId="77777777" w:rsidR="006160B6" w:rsidRDefault="006160B6"/>
    <w:p w14:paraId="724EBA96" w14:textId="77777777" w:rsidR="006160B6" w:rsidRPr="006160B6" w:rsidRDefault="006160B6" w:rsidP="006160B6"/>
    <w:p w14:paraId="3E19800B" w14:textId="77777777" w:rsidR="00C279A0" w:rsidRPr="00C279A0" w:rsidRDefault="00C279A0" w:rsidP="00C279A0"/>
    <w:p w14:paraId="174A40D2" w14:textId="77777777" w:rsidR="00E62FCB" w:rsidRDefault="008C32D5">
      <w:pPr>
        <w:rPr>
          <w:rFonts w:ascii="Times New Roman" w:eastAsia="Times New Roman" w:hAnsi="Times New Roman" w:cs="Times New Roman"/>
          <w:iCs/>
        </w:rPr>
      </w:pPr>
      <w:r>
        <w:rPr>
          <w:rFonts w:ascii="Times New Roman" w:eastAsia="Times New Roman" w:hAnsi="Times New Roman" w:cs="Times New Roman"/>
          <w:iCs/>
        </w:rPr>
        <w:t>Thresholds were used to distinguish vegetation from non-vegetation. In this context, non-vegetation is defined as anything that is not living vegetation (e.g., soil and plant residue). Otsu’s Threshold is an unsupervised method that minimizes variance with a tested thresh</w:t>
      </w:r>
      <w:r w:rsidR="00952D79">
        <w:rPr>
          <w:rFonts w:ascii="Times New Roman" w:eastAsia="Times New Roman" w:hAnsi="Times New Roman" w:cs="Times New Roman"/>
          <w:iCs/>
        </w:rPr>
        <w:t>old</w:t>
      </w:r>
      <w:r>
        <w:rPr>
          <w:rFonts w:ascii="Times New Roman" w:eastAsia="Times New Roman" w:hAnsi="Times New Roman" w:cs="Times New Roman"/>
          <w:iCs/>
        </w:rPr>
        <w:t xml:space="preserve"> (</w:t>
      </w:r>
      <w:r>
        <w:rPr>
          <w:rFonts w:ascii="Times New Roman" w:eastAsia="Times New Roman" w:hAnsi="Times New Roman" w:cs="Times New Roman"/>
          <w:b/>
          <w:bCs/>
          <w:iCs/>
        </w:rPr>
        <w:t>Equation 1</w:t>
      </w:r>
      <w:r>
        <w:rPr>
          <w:rFonts w:ascii="Times New Roman" w:eastAsia="Times New Roman" w:hAnsi="Times New Roman" w:cs="Times New Roman"/>
          <w:iCs/>
        </w:rPr>
        <w:t xml:space="preserve">) </w:t>
      </w:r>
      <w:sdt>
        <w:sdtPr>
          <w:rPr>
            <w:rFonts w:ascii="Times New Roman" w:eastAsia="Times New Roman" w:hAnsi="Times New Roman" w:cs="Times New Roman"/>
            <w:iCs/>
            <w:color w:val="000000"/>
          </w:rPr>
          <w:tag w:val="MENDELEY_CITATION_v3_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"/>
          <w:id w:val="425549211"/>
          <w:placeholder>
            <w:docPart w:val="DefaultPlaceholder_-1854013440"/>
          </w:placeholder>
        </w:sdtPr>
        <w:sdtEndPr>
          <w:rPr>
            <w:rFonts w:ascii="Calibri" w:eastAsia="Calibri" w:hAnsi="Calibri" w:cs="Calibri"/>
            <w:iCs w:val="0"/>
          </w:rPr>
        </w:sdtEndPr>
        <w:sdtContent>
          <w:r w:rsidR="008F6165" w:rsidRPr="008F6165">
            <w:rPr>
              <w:color w:val="000000"/>
            </w:rPr>
            <w:t>(Otsu, 1979)</w:t>
          </w:r>
        </w:sdtContent>
      </w:sdt>
      <w:r>
        <w:rPr>
          <w:rFonts w:ascii="Times New Roman" w:eastAsia="Times New Roman" w:hAnsi="Times New Roman" w:cs="Times New Roman"/>
          <w:iCs/>
        </w:rPr>
        <w:t xml:space="preserve">. </w:t>
      </w:r>
    </w:p>
    <w:p w14:paraId="0A80C53C" w14:textId="392A287F" w:rsidR="00E62FCB" w:rsidRDefault="009307A6" w:rsidP="00E62FCB">
      <w:pPr>
        <w:jc w:val="center"/>
        <w:rPr>
          <w:rFonts w:ascii="Times New Roman" w:eastAsia="Times New Roman" w:hAnsi="Times New Roman" w:cs="Times New Roman"/>
          <w:b/>
          <w:bCs/>
          <w:iCs/>
        </w:rPr>
      </w:pPr>
      <w:r>
        <w:rPr>
          <w:rFonts w:ascii="Times New Roman" w:eastAsia="Times New Roman" w:hAnsi="Times New Roman" w:cs="Times New Roman"/>
          <w:iCs/>
        </w:rPr>
        <w:t xml:space="preserve">                            </w:t>
      </w:r>
      <m:oMath>
        <m:sSubSup>
          <m:sSubSupPr>
            <m:ctrlPr>
              <w:rPr>
                <w:rFonts w:ascii="Cambria Math" w:eastAsia="Times New Roman" w:hAnsi="Cambria Math" w:cs="Times New Roman"/>
                <w:i/>
                <w:iCs/>
              </w:rPr>
            </m:ctrlPr>
          </m:sSubSupPr>
          <m:e>
            <m:r>
              <w:rPr>
                <w:rFonts w:ascii="Cambria Math" w:eastAsia="Times New Roman" w:hAnsi="Cambria Math" w:cs="Times New Roman"/>
              </w:rPr>
              <m:t>σ</m:t>
            </m:r>
          </m:e>
          <m:sub>
            <m:r>
              <w:rPr>
                <w:rFonts w:ascii="Cambria Math" w:eastAsia="Times New Roman" w:hAnsi="Cambria Math" w:cs="Times New Roman"/>
              </w:rPr>
              <m:t>W</m:t>
            </m:r>
          </m:sub>
          <m:sup>
            <m:r>
              <w:rPr>
                <w:rFonts w:ascii="Cambria Math" w:eastAsia="Times New Roman" w:hAnsi="Cambria Math" w:cs="Times New Roman"/>
              </w:rPr>
              <m:t>2</m:t>
            </m:r>
          </m:sup>
        </m:sSubSup>
        <m:d>
          <m:dPr>
            <m:ctrlPr>
              <w:rPr>
                <w:rFonts w:ascii="Cambria Math" w:eastAsia="Times New Roman" w:hAnsi="Cambria Math" w:cs="Times New Roman"/>
                <w:i/>
              </w:rPr>
            </m:ctrlPr>
          </m:dPr>
          <m:e>
            <m:r>
              <w:rPr>
                <w:rFonts w:ascii="Cambria Math" w:eastAsia="Times New Roman" w:hAnsi="Cambria Math" w:cs="Times New Roman"/>
              </w:rPr>
              <m:t>k</m:t>
            </m:r>
          </m:e>
        </m:d>
        <m:r>
          <w:rPr>
            <w:rFonts w:ascii="Cambria Math" w:eastAsia="Times New Roman" w:hAnsi="Cambria Math" w:cs="Times New Roman"/>
          </w:rPr>
          <m:t xml:space="preserve">= </m:t>
        </m:r>
        <m:sSub>
          <m:sSubPr>
            <m:ctrlPr>
              <w:rPr>
                <w:rFonts w:ascii="Cambria Math" w:eastAsia="Times New Roman" w:hAnsi="Cambria Math" w:cs="Times New Roman"/>
                <w:i/>
                <w:iCs/>
              </w:rPr>
            </m:ctrlPr>
          </m:sSubPr>
          <m:e>
            <m:r>
              <w:rPr>
                <w:rFonts w:ascii="Cambria Math" w:eastAsia="Times New Roman" w:hAnsi="Cambria Math" w:cs="Times New Roman"/>
              </w:rPr>
              <m:t>ω</m:t>
            </m:r>
          </m:e>
          <m:sub>
            <m:r>
              <w:rPr>
                <w:rFonts w:ascii="Cambria Math" w:eastAsia="Times New Roman" w:hAnsi="Cambria Math" w:cs="Times New Roman"/>
              </w:rPr>
              <m:t>0</m:t>
            </m:r>
          </m:sub>
        </m:sSub>
        <m:d>
          <m:dPr>
            <m:ctrlPr>
              <w:rPr>
                <w:rFonts w:ascii="Cambria Math" w:eastAsia="Times New Roman" w:hAnsi="Cambria Math" w:cs="Times New Roman"/>
                <w:i/>
              </w:rPr>
            </m:ctrlPr>
          </m:dPr>
          <m:e>
            <m:r>
              <w:rPr>
                <w:rFonts w:ascii="Cambria Math" w:eastAsia="Times New Roman" w:hAnsi="Cambria Math" w:cs="Times New Roman"/>
              </w:rPr>
              <m:t>k</m:t>
            </m:r>
          </m:e>
        </m:d>
        <m:sSubSup>
          <m:sSubSupPr>
            <m:ctrlPr>
              <w:rPr>
                <w:rFonts w:ascii="Cambria Math" w:eastAsia="Times New Roman" w:hAnsi="Cambria Math" w:cs="Times New Roman"/>
                <w:i/>
                <w:iCs/>
              </w:rPr>
            </m:ctrlPr>
          </m:sSubSupPr>
          <m:e>
            <m:r>
              <w:rPr>
                <w:rFonts w:ascii="Cambria Math" w:eastAsia="Times New Roman" w:hAnsi="Cambria Math" w:cs="Times New Roman"/>
              </w:rPr>
              <m:t>σ</m:t>
            </m:r>
          </m:e>
          <m:sub>
            <m:r>
              <w:rPr>
                <w:rFonts w:ascii="Cambria Math" w:eastAsia="Times New Roman" w:hAnsi="Cambria Math" w:cs="Times New Roman"/>
              </w:rPr>
              <m:t>0</m:t>
            </m:r>
          </m:sub>
          <m:sup>
            <m:r>
              <w:rPr>
                <w:rFonts w:ascii="Cambria Math" w:eastAsia="Times New Roman" w:hAnsi="Cambria Math" w:cs="Times New Roman"/>
              </w:rPr>
              <m:t>2</m:t>
            </m:r>
          </m:sup>
        </m:sSubSup>
        <m:r>
          <w:rPr>
            <w:rFonts w:ascii="Cambria Math" w:eastAsia="Times New Roman" w:hAnsi="Cambria Math" w:cs="Times New Roman"/>
          </w:rPr>
          <m:t xml:space="preserve">+ </m:t>
        </m:r>
        <m:sSub>
          <m:sSubPr>
            <m:ctrlPr>
              <w:rPr>
                <w:rFonts w:ascii="Cambria Math" w:eastAsia="Times New Roman" w:hAnsi="Cambria Math" w:cs="Times New Roman"/>
                <w:i/>
                <w:iCs/>
              </w:rPr>
            </m:ctrlPr>
          </m:sSubPr>
          <m:e>
            <m:r>
              <w:rPr>
                <w:rFonts w:ascii="Cambria Math" w:eastAsia="Times New Roman" w:hAnsi="Cambria Math" w:cs="Times New Roman"/>
              </w:rPr>
              <m:t>ω</m:t>
            </m:r>
          </m:e>
          <m:sub>
            <m:r>
              <w:rPr>
                <w:rFonts w:ascii="Cambria Math" w:eastAsia="Times New Roman" w:hAnsi="Cambria Math" w:cs="Times New Roman"/>
              </w:rPr>
              <m:t>1</m:t>
            </m:r>
          </m:sub>
        </m:sSub>
        <m:d>
          <m:dPr>
            <m:ctrlPr>
              <w:rPr>
                <w:rFonts w:ascii="Cambria Math" w:eastAsia="Times New Roman" w:hAnsi="Cambria Math" w:cs="Times New Roman"/>
                <w:i/>
              </w:rPr>
            </m:ctrlPr>
          </m:dPr>
          <m:e>
            <m:r>
              <w:rPr>
                <w:rFonts w:ascii="Cambria Math" w:eastAsia="Times New Roman" w:hAnsi="Cambria Math" w:cs="Times New Roman"/>
              </w:rPr>
              <m:t>k</m:t>
            </m:r>
          </m:e>
        </m:d>
        <m:sSubSup>
          <m:sSubSupPr>
            <m:ctrlPr>
              <w:rPr>
                <w:rFonts w:ascii="Cambria Math" w:eastAsia="Times New Roman" w:hAnsi="Cambria Math" w:cs="Times New Roman"/>
                <w:i/>
                <w:iCs/>
              </w:rPr>
            </m:ctrlPr>
          </m:sSubSupPr>
          <m:e>
            <m:r>
              <w:rPr>
                <w:rFonts w:ascii="Cambria Math" w:eastAsia="Times New Roman" w:hAnsi="Cambria Math" w:cs="Times New Roman"/>
              </w:rPr>
              <m:t>σ</m:t>
            </m:r>
          </m:e>
          <m:sub>
            <m:r>
              <w:rPr>
                <w:rFonts w:ascii="Cambria Math" w:eastAsia="Times New Roman" w:hAnsi="Cambria Math" w:cs="Times New Roman"/>
              </w:rPr>
              <m:t>1</m:t>
            </m:r>
          </m:sub>
          <m:sup>
            <m:r>
              <w:rPr>
                <w:rFonts w:ascii="Cambria Math" w:eastAsia="Times New Roman" w:hAnsi="Cambria Math" w:cs="Times New Roman"/>
              </w:rPr>
              <m:t>2</m:t>
            </m:r>
          </m:sup>
        </m:sSubSup>
      </m:oMath>
      <w:r w:rsidR="00E62FCB">
        <w:rPr>
          <w:rFonts w:ascii="Times New Roman" w:eastAsia="Times New Roman" w:hAnsi="Times New Roman" w:cs="Times New Roman"/>
          <w:iCs/>
        </w:rPr>
        <w:t xml:space="preserve"> </w:t>
      </w:r>
      <w:r w:rsidR="004B2446">
        <w:rPr>
          <w:rFonts w:ascii="Times New Roman" w:eastAsia="Times New Roman" w:hAnsi="Times New Roman" w:cs="Times New Roman"/>
          <w:iCs/>
        </w:rPr>
        <w:t xml:space="preserve">                    </w:t>
      </w:r>
      <w:r w:rsidR="00FD7DA4">
        <w:rPr>
          <w:rFonts w:ascii="Times New Roman" w:eastAsia="Times New Roman" w:hAnsi="Times New Roman" w:cs="Times New Roman"/>
          <w:iCs/>
        </w:rPr>
        <w:t xml:space="preserve">         </w:t>
      </w:r>
      <w:r w:rsidR="00E62FCB" w:rsidRPr="00FE6366">
        <w:rPr>
          <w:rFonts w:ascii="Times New Roman" w:eastAsia="Times New Roman" w:hAnsi="Times New Roman" w:cs="Times New Roman"/>
          <w:b/>
          <w:bCs/>
          <w:iCs/>
        </w:rPr>
        <w:t>(1)</w:t>
      </w:r>
    </w:p>
    <w:p w14:paraId="091B554F" w14:textId="77777777" w:rsidR="00E62FCB" w:rsidRDefault="00E62FCB" w:rsidP="00E62FCB">
      <w:pPr>
        <w:jc w:val="center"/>
        <w:rPr>
          <w:rFonts w:ascii="Times New Roman" w:eastAsia="Times New Roman" w:hAnsi="Times New Roman" w:cs="Times New Roman"/>
          <w:b/>
          <w:bCs/>
          <w:iCs/>
        </w:rPr>
      </w:pPr>
    </w:p>
    <w:p w14:paraId="78A46840" w14:textId="77777777" w:rsidR="00E62FCB" w:rsidRPr="00E02B2C" w:rsidRDefault="00E62FCB" w:rsidP="00E62FCB">
      <w:pPr>
        <w:rPr>
          <w:rFonts w:ascii="Times New Roman" w:eastAsia="Times New Roman" w:hAnsi="Times New Roman" w:cs="Times New Roman"/>
          <w:iCs/>
        </w:rPr>
      </w:pPr>
      <w:r>
        <w:rPr>
          <w:rFonts w:ascii="Times New Roman" w:eastAsia="Times New Roman" w:hAnsi="Times New Roman" w:cs="Times New Roman"/>
          <w:iCs/>
        </w:rPr>
        <w:t>Where within class variance (</w:t>
      </w:r>
      <m:oMath>
        <m:sSubSup>
          <m:sSubSupPr>
            <m:ctrlPr>
              <w:rPr>
                <w:rFonts w:ascii="Cambria Math" w:eastAsia="Times New Roman" w:hAnsi="Cambria Math" w:cs="Times New Roman"/>
                <w:i/>
                <w:iCs/>
              </w:rPr>
            </m:ctrlPr>
          </m:sSubSupPr>
          <m:e>
            <m:r>
              <w:rPr>
                <w:rFonts w:ascii="Cambria Math" w:eastAsia="Times New Roman" w:hAnsi="Cambria Math" w:cs="Times New Roman"/>
              </w:rPr>
              <m:t>σ</m:t>
            </m:r>
          </m:e>
          <m:sub>
            <m:r>
              <w:rPr>
                <w:rFonts w:ascii="Cambria Math" w:eastAsia="Times New Roman" w:hAnsi="Cambria Math" w:cs="Times New Roman"/>
              </w:rPr>
              <m:t>W</m:t>
            </m:r>
          </m:sub>
          <m:sup>
            <m:r>
              <w:rPr>
                <w:rFonts w:ascii="Cambria Math" w:eastAsia="Times New Roman" w:hAnsi="Cambria Math" w:cs="Times New Roman"/>
              </w:rPr>
              <m:t>2</m:t>
            </m:r>
          </m:sup>
        </m:sSubSup>
      </m:oMath>
      <w:r>
        <w:rPr>
          <w:rFonts w:ascii="Times New Roman" w:eastAsia="Times New Roman" w:hAnsi="Times New Roman" w:cs="Times New Roman"/>
          <w:iCs/>
        </w:rPr>
        <w:t>) at a given threshold level (k) is determined by the sum of within class variance below the threshold (</w:t>
      </w:r>
      <m:oMath>
        <m:sSubSup>
          <m:sSubSupPr>
            <m:ctrlPr>
              <w:rPr>
                <w:rFonts w:ascii="Cambria Math" w:eastAsia="Times New Roman" w:hAnsi="Cambria Math" w:cs="Times New Roman"/>
                <w:i/>
                <w:iCs/>
              </w:rPr>
            </m:ctrlPr>
          </m:sSubSupPr>
          <m:e>
            <m:r>
              <w:rPr>
                <w:rFonts w:ascii="Cambria Math" w:eastAsia="Times New Roman" w:hAnsi="Cambria Math" w:cs="Times New Roman"/>
              </w:rPr>
              <m:t>σ</m:t>
            </m:r>
          </m:e>
          <m:sub>
            <m:r>
              <w:rPr>
                <w:rFonts w:ascii="Cambria Math" w:eastAsia="Times New Roman" w:hAnsi="Cambria Math" w:cs="Times New Roman"/>
              </w:rPr>
              <m:t>0</m:t>
            </m:r>
          </m:sub>
          <m:sup>
            <m:r>
              <w:rPr>
                <w:rFonts w:ascii="Cambria Math" w:eastAsia="Times New Roman" w:hAnsi="Cambria Math" w:cs="Times New Roman"/>
              </w:rPr>
              <m:t>2</m:t>
            </m:r>
          </m:sup>
        </m:sSubSup>
      </m:oMath>
      <w:r>
        <w:rPr>
          <w:rFonts w:ascii="Times New Roman" w:eastAsia="Times New Roman" w:hAnsi="Times New Roman" w:cs="Times New Roman"/>
          <w:iCs/>
        </w:rPr>
        <w:t>) and the sum of within class variance above the threshold (</w:t>
      </w:r>
      <m:oMath>
        <m:sSubSup>
          <m:sSubSupPr>
            <m:ctrlPr>
              <w:rPr>
                <w:rFonts w:ascii="Cambria Math" w:eastAsia="Times New Roman" w:hAnsi="Cambria Math" w:cs="Times New Roman"/>
                <w:i/>
                <w:iCs/>
              </w:rPr>
            </m:ctrlPr>
          </m:sSubSupPr>
          <m:e>
            <m:r>
              <w:rPr>
                <w:rFonts w:ascii="Cambria Math" w:eastAsia="Times New Roman" w:hAnsi="Cambria Math" w:cs="Times New Roman"/>
              </w:rPr>
              <m:t>σ</m:t>
            </m:r>
          </m:e>
          <m:sub>
            <m:r>
              <w:rPr>
                <w:rFonts w:ascii="Cambria Math" w:eastAsia="Times New Roman" w:hAnsi="Cambria Math" w:cs="Times New Roman"/>
              </w:rPr>
              <m:t>1</m:t>
            </m:r>
          </m:sub>
          <m:sup>
            <m:r>
              <w:rPr>
                <w:rFonts w:ascii="Cambria Math" w:eastAsia="Times New Roman" w:hAnsi="Cambria Math" w:cs="Times New Roman"/>
              </w:rPr>
              <m:t>2</m:t>
            </m:r>
          </m:sup>
        </m:sSubSup>
      </m:oMath>
      <w:r>
        <w:rPr>
          <w:rFonts w:ascii="Times New Roman" w:eastAsia="Times New Roman" w:hAnsi="Times New Roman" w:cs="Times New Roman"/>
          <w:iCs/>
        </w:rPr>
        <w:t>). ω</w:t>
      </w:r>
      <w:r>
        <w:rPr>
          <w:rFonts w:ascii="Times New Roman" w:eastAsia="Times New Roman" w:hAnsi="Times New Roman" w:cs="Times New Roman"/>
          <w:iCs/>
        </w:rPr>
        <w:softHyphen/>
      </w:r>
      <w:r>
        <w:rPr>
          <w:rFonts w:ascii="Times New Roman" w:eastAsia="Times New Roman" w:hAnsi="Times New Roman" w:cs="Times New Roman"/>
          <w:iCs/>
          <w:vertAlign w:val="subscript"/>
        </w:rPr>
        <w:t xml:space="preserve">0 </w:t>
      </w:r>
      <w:r>
        <w:rPr>
          <w:rFonts w:ascii="Times New Roman" w:eastAsia="Times New Roman" w:hAnsi="Times New Roman" w:cs="Times New Roman"/>
          <w:iCs/>
        </w:rPr>
        <w:t>is a weight determined by the distance from the threshold to the beginning of the histogram and ω</w:t>
      </w:r>
      <w:r>
        <w:rPr>
          <w:rFonts w:ascii="Times New Roman" w:eastAsia="Times New Roman" w:hAnsi="Times New Roman" w:cs="Times New Roman"/>
          <w:iCs/>
        </w:rPr>
        <w:softHyphen/>
      </w:r>
      <w:r>
        <w:rPr>
          <w:rFonts w:ascii="Times New Roman" w:eastAsia="Times New Roman" w:hAnsi="Times New Roman" w:cs="Times New Roman"/>
          <w:iCs/>
          <w:vertAlign w:val="subscript"/>
        </w:rPr>
        <w:t xml:space="preserve">1 </w:t>
      </w:r>
      <w:r>
        <w:rPr>
          <w:rFonts w:ascii="Times New Roman" w:eastAsia="Times New Roman" w:hAnsi="Times New Roman" w:cs="Times New Roman"/>
          <w:iCs/>
        </w:rPr>
        <w:t xml:space="preserve">is a weight determined by the distance from the threshold to the end of the histogram. The ideal threshold is where within class variance is the smallest. </w:t>
      </w:r>
    </w:p>
    <w:p w14:paraId="67823D91" w14:textId="77777777" w:rsidR="00E62FCB" w:rsidRDefault="00E62FCB">
      <w:pPr>
        <w:rPr>
          <w:rFonts w:ascii="Times New Roman" w:eastAsia="Times New Roman" w:hAnsi="Times New Roman" w:cs="Times New Roman"/>
          <w:iCs/>
        </w:rPr>
      </w:pPr>
    </w:p>
    <w:p w14:paraId="2392A1E2" w14:textId="3F1D3012" w:rsidR="008C32D5" w:rsidRDefault="008C32D5">
      <w:pPr>
        <w:rPr>
          <w:rFonts w:ascii="Times New Roman" w:eastAsia="Times New Roman" w:hAnsi="Times New Roman" w:cs="Times New Roman"/>
          <w:iCs/>
        </w:rPr>
      </w:pPr>
      <w:proofErr w:type="spellStart"/>
      <w:r>
        <w:rPr>
          <w:rFonts w:ascii="Times New Roman" w:eastAsia="Times New Roman" w:hAnsi="Times New Roman" w:cs="Times New Roman"/>
          <w:iCs/>
        </w:rPr>
        <w:t>ExG</w:t>
      </w:r>
      <w:proofErr w:type="spellEnd"/>
      <w:r>
        <w:rPr>
          <w:rFonts w:ascii="Times New Roman" w:eastAsia="Times New Roman" w:hAnsi="Times New Roman" w:cs="Times New Roman"/>
          <w:iCs/>
        </w:rPr>
        <w:t xml:space="preserve"> often uses Otsu’s method to determine a threshold (</w:t>
      </w:r>
      <w:sdt>
        <w:sdtPr>
          <w:rPr>
            <w:rFonts w:ascii="Times New Roman" w:eastAsia="Times New Roman" w:hAnsi="Times New Roman" w:cs="Times New Roman"/>
            <w:iCs/>
          </w:rPr>
          <w:tag w:val="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"/>
          <w:id w:val="528763781"/>
          <w:placeholder>
            <w:docPart w:val="DefaultPlaceholder_-1854013440"/>
          </w:placeholder>
        </w:sdtPr>
        <w:sdtEndPr>
          <w:rPr>
            <w:rFonts w:ascii="Calibri" w:eastAsia="Calibri" w:hAnsi="Calibri" w:cs="Calibri"/>
            <w:iCs w:val="0"/>
          </w:rPr>
        </w:sdtEndPr>
        <w:sdtContent>
          <w:r w:rsidR="008F6165">
            <w:rPr>
              <w:rFonts w:eastAsia="Times New Roman"/>
            </w:rPr>
            <w:t>(Li et al., 2019; Meyer &amp; Neto, 2008)</w:t>
          </w:r>
        </w:sdtContent>
      </w:sdt>
      <w:r>
        <w:rPr>
          <w:rFonts w:ascii="Times New Roman" w:eastAsia="Times New Roman" w:hAnsi="Times New Roman" w:cs="Times New Roman"/>
          <w:iCs/>
        </w:rPr>
        <w:t xml:space="preserve">. A local Otsu’s threshold was done on each image and a global threshold was done by using Otsu’s method on all images per index.  </w:t>
      </w:r>
      <w:proofErr w:type="spellStart"/>
      <w:r>
        <w:rPr>
          <w:rFonts w:ascii="Times New Roman" w:eastAsia="Times New Roman" w:hAnsi="Times New Roman" w:cs="Times New Roman"/>
          <w:iCs/>
        </w:rPr>
        <w:t>ExGR</w:t>
      </w:r>
      <w:proofErr w:type="spellEnd"/>
      <w:r>
        <w:rPr>
          <w:rFonts w:ascii="Times New Roman" w:eastAsia="Times New Roman" w:hAnsi="Times New Roman" w:cs="Times New Roman"/>
          <w:iCs/>
        </w:rPr>
        <w:t xml:space="preserve"> and VARI often have a threshold of zero </w:t>
      </w:r>
      <w:sdt>
        <w:sdtPr>
          <w:rPr>
            <w:rFonts w:ascii="Times New Roman" w:eastAsia="Times New Roman" w:hAnsi="Times New Roman" w:cs="Times New Roman"/>
            <w:iCs/>
          </w:rPr>
          <w:tag w:val="MENDELEY_CITATION_v3_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"/>
          <w:id w:val="1495533333"/>
          <w:placeholder>
            <w:docPart w:val="DefaultPlaceholder_-1854013440"/>
          </w:placeholder>
        </w:sdtPr>
        <w:sdtEndPr>
          <w:rPr>
            <w:rFonts w:ascii="Calibri" w:eastAsia="Calibri" w:hAnsi="Calibri" w:cs="Calibri"/>
            <w:iCs w:val="0"/>
          </w:rPr>
        </w:sdtEndPr>
        <w:sdtContent>
          <w:r w:rsidR="008F6165">
            <w:rPr>
              <w:rFonts w:eastAsia="Times New Roman"/>
            </w:rPr>
            <w:t>(Meyer &amp; Neto, 2008; Wang et al., 2022)</w:t>
          </w:r>
        </w:sdtContent>
      </w:sdt>
      <w:r>
        <w:rPr>
          <w:rFonts w:ascii="Times New Roman" w:eastAsia="Times New Roman" w:hAnsi="Times New Roman" w:cs="Times New Roman"/>
          <w:iCs/>
        </w:rPr>
        <w:t>. Therefore, t</w:t>
      </w:r>
      <w:r w:rsidRPr="00B11974">
        <w:rPr>
          <w:rFonts w:ascii="Times New Roman" w:eastAsia="Times New Roman" w:hAnsi="Times New Roman" w:cs="Times New Roman"/>
          <w:iCs/>
        </w:rPr>
        <w:t>he</w:t>
      </w:r>
      <w:r w:rsidRPr="00E010FC">
        <w:rPr>
          <w:rFonts w:ascii="Times New Roman" w:eastAsia="Times New Roman" w:hAnsi="Times New Roman" w:cs="Times New Roman"/>
          <w:iCs/>
        </w:rPr>
        <w:t xml:space="preserve"> </w:t>
      </w:r>
      <w:r>
        <w:rPr>
          <w:rFonts w:ascii="Times New Roman" w:eastAsia="Times New Roman" w:hAnsi="Times New Roman" w:cs="Times New Roman"/>
          <w:iCs/>
        </w:rPr>
        <w:t>t</w:t>
      </w:r>
      <w:r w:rsidRPr="00E010FC">
        <w:rPr>
          <w:rFonts w:ascii="Times New Roman" w:eastAsia="Times New Roman" w:hAnsi="Times New Roman" w:cs="Times New Roman"/>
          <w:iCs/>
        </w:rPr>
        <w:t xml:space="preserve">hree thresholds </w:t>
      </w:r>
      <w:r>
        <w:rPr>
          <w:rFonts w:ascii="Times New Roman" w:eastAsia="Times New Roman" w:hAnsi="Times New Roman" w:cs="Times New Roman"/>
          <w:iCs/>
        </w:rPr>
        <w:t xml:space="preserve">that </w:t>
      </w:r>
      <w:r w:rsidRPr="00E010FC">
        <w:rPr>
          <w:rFonts w:ascii="Times New Roman" w:eastAsia="Times New Roman" w:hAnsi="Times New Roman" w:cs="Times New Roman"/>
          <w:iCs/>
        </w:rPr>
        <w:t xml:space="preserve">were </w:t>
      </w:r>
      <w:r w:rsidR="00D362F4">
        <w:rPr>
          <w:rFonts w:ascii="Times New Roman" w:eastAsia="Times New Roman" w:hAnsi="Times New Roman" w:cs="Times New Roman"/>
          <w:iCs/>
        </w:rPr>
        <w:t>calculated for</w:t>
      </w:r>
      <w:r w:rsidRPr="00E010FC">
        <w:rPr>
          <w:rFonts w:ascii="Times New Roman" w:eastAsia="Times New Roman" w:hAnsi="Times New Roman" w:cs="Times New Roman"/>
          <w:iCs/>
        </w:rPr>
        <w:t xml:space="preserve"> each plot index</w:t>
      </w:r>
      <w:r>
        <w:rPr>
          <w:rFonts w:ascii="Times New Roman" w:eastAsia="Times New Roman" w:hAnsi="Times New Roman" w:cs="Times New Roman"/>
          <w:iCs/>
        </w:rPr>
        <w:t xml:space="preserve"> were </w:t>
      </w:r>
      <w:r w:rsidRPr="00E010FC">
        <w:rPr>
          <w:rFonts w:ascii="Times New Roman" w:eastAsia="Times New Roman" w:hAnsi="Times New Roman" w:cs="Times New Roman"/>
          <w:iCs/>
        </w:rPr>
        <w:t xml:space="preserve">local Otsu’s-threshold, </w:t>
      </w:r>
      <w:r>
        <w:rPr>
          <w:rFonts w:ascii="Times New Roman" w:eastAsia="Times New Roman" w:hAnsi="Times New Roman" w:cs="Times New Roman"/>
          <w:iCs/>
        </w:rPr>
        <w:t>global</w:t>
      </w:r>
      <w:r w:rsidRPr="00E010FC">
        <w:rPr>
          <w:rFonts w:ascii="Times New Roman" w:eastAsia="Times New Roman" w:hAnsi="Times New Roman" w:cs="Times New Roman"/>
          <w:iCs/>
        </w:rPr>
        <w:t xml:space="preserve"> Otsu’s-threshold</w:t>
      </w:r>
      <w:r>
        <w:rPr>
          <w:rFonts w:ascii="Times New Roman" w:eastAsia="Times New Roman" w:hAnsi="Times New Roman" w:cs="Times New Roman"/>
          <w:iCs/>
        </w:rPr>
        <w:t>,</w:t>
      </w:r>
      <w:r w:rsidRPr="00E010FC">
        <w:rPr>
          <w:rFonts w:ascii="Times New Roman" w:eastAsia="Times New Roman" w:hAnsi="Times New Roman" w:cs="Times New Roman"/>
          <w:iCs/>
        </w:rPr>
        <w:t xml:space="preserve"> and a zero-threshold. Finally, the images were reclassified using each threshold and a ground-truth was done for an accuracy assessment. </w:t>
      </w:r>
      <w:r>
        <w:rPr>
          <w:rFonts w:ascii="Times New Roman" w:eastAsia="Times New Roman" w:hAnsi="Times New Roman" w:cs="Times New Roman"/>
          <w:iCs/>
        </w:rPr>
        <w:t xml:space="preserve"> </w:t>
      </w:r>
    </w:p>
    <w:p w14:paraId="18710CE3" w14:textId="77777777" w:rsidR="002273C4" w:rsidRDefault="002273C4">
      <w:pPr>
        <w:rPr>
          <w:rFonts w:ascii="Times New Roman" w:eastAsia="Times New Roman" w:hAnsi="Times New Roman" w:cs="Times New Roman"/>
          <w:iCs/>
        </w:rPr>
      </w:pPr>
    </w:p>
    <w:p w14:paraId="4B5928BA" w14:textId="77777777" w:rsidR="008C32D5" w:rsidRPr="00E010FC" w:rsidRDefault="008C32D5" w:rsidP="00156FC2">
      <w:pPr>
        <w:pStyle w:val="Heading2"/>
        <w:rPr>
          <w:rFonts w:ascii="Times New Roman" w:hAnsi="Times New Roman" w:cs="Times New Roman"/>
        </w:rPr>
      </w:pPr>
      <w:r w:rsidRPr="00E010FC">
        <w:rPr>
          <w:rFonts w:ascii="Times New Roman" w:hAnsi="Times New Roman" w:cs="Times New Roman"/>
        </w:rPr>
        <w:t>Preprocessing: Renaming and Cropping images</w:t>
      </w:r>
    </w:p>
    <w:p w14:paraId="367C484E" w14:textId="68EB7782" w:rsidR="008C32D5" w:rsidRPr="00E010FC" w:rsidRDefault="008C32D5" w:rsidP="00EB612B">
      <w:pPr>
        <w:rPr>
          <w:rFonts w:ascii="Times New Roman" w:hAnsi="Times New Roman" w:cs="Times New Roman"/>
        </w:rPr>
      </w:pPr>
      <w:r w:rsidRPr="00E010FC">
        <w:rPr>
          <w:rFonts w:ascii="Times New Roman" w:hAnsi="Times New Roman" w:cs="Times New Roman"/>
        </w:rPr>
        <w:t xml:space="preserve">Except for one date, the images on the google drive were given arbitrary names assigned by the camera. For meaningful data, </w:t>
      </w:r>
      <w:r w:rsidR="004E6EE6" w:rsidRPr="00E010FC">
        <w:rPr>
          <w:rFonts w:ascii="Times New Roman" w:hAnsi="Times New Roman" w:cs="Times New Roman"/>
        </w:rPr>
        <w:t>the</w:t>
      </w:r>
      <w:r w:rsidRPr="00E010FC">
        <w:rPr>
          <w:rFonts w:ascii="Times New Roman" w:hAnsi="Times New Roman" w:cs="Times New Roman"/>
        </w:rPr>
        <w:t xml:space="preserve"> first step was to copy and rename the images. The order of the images recorded on each date was collected in a csv spreadsheet. So</w:t>
      </w:r>
      <w:r>
        <w:rPr>
          <w:rFonts w:ascii="Times New Roman" w:hAnsi="Times New Roman" w:cs="Times New Roman"/>
        </w:rPr>
        <w:t>,</w:t>
      </w:r>
      <w:r w:rsidRPr="00E010FC">
        <w:rPr>
          <w:rFonts w:ascii="Times New Roman" w:hAnsi="Times New Roman" w:cs="Times New Roman"/>
        </w:rPr>
        <w:t xml:space="preserve"> the images were copied and relabeled using the “</w:t>
      </w:r>
      <w:proofErr w:type="spellStart"/>
      <w:r w:rsidRPr="00E010FC">
        <w:rPr>
          <w:rFonts w:ascii="Times New Roman" w:hAnsi="Times New Roman" w:cs="Times New Roman"/>
        </w:rPr>
        <w:t>shutil</w:t>
      </w:r>
      <w:proofErr w:type="spellEnd"/>
      <w:r w:rsidRPr="00E010FC">
        <w:rPr>
          <w:rFonts w:ascii="Times New Roman" w:hAnsi="Times New Roman" w:cs="Times New Roman"/>
        </w:rPr>
        <w:t>” function. The output was to a new directory with the correct name and jpeg as the file format. July 8</w:t>
      </w:r>
      <w:r w:rsidRPr="00E010FC">
        <w:rPr>
          <w:rFonts w:ascii="Times New Roman" w:hAnsi="Times New Roman" w:cs="Times New Roman"/>
          <w:vertAlign w:val="superscript"/>
        </w:rPr>
        <w:t>th</w:t>
      </w:r>
      <w:r w:rsidRPr="00E010FC">
        <w:rPr>
          <w:rFonts w:ascii="Times New Roman" w:hAnsi="Times New Roman" w:cs="Times New Roman"/>
        </w:rPr>
        <w:t xml:space="preserve"> was just copied to that directory as </w:t>
      </w:r>
      <w:r w:rsidR="00A434ED">
        <w:rPr>
          <w:rFonts w:ascii="Times New Roman" w:hAnsi="Times New Roman" w:cs="Times New Roman"/>
        </w:rPr>
        <w:t>the images</w:t>
      </w:r>
      <w:r w:rsidRPr="00E010FC">
        <w:rPr>
          <w:rFonts w:ascii="Times New Roman" w:hAnsi="Times New Roman" w:cs="Times New Roman"/>
        </w:rPr>
        <w:t xml:space="preserve"> already had the correct names. </w:t>
      </w:r>
    </w:p>
    <w:p w14:paraId="58EE9EEB" w14:textId="77777777" w:rsidR="008C32D5" w:rsidRPr="00E010FC" w:rsidRDefault="008C32D5" w:rsidP="00EB612B">
      <w:pPr>
        <w:rPr>
          <w:rFonts w:ascii="Times New Roman" w:hAnsi="Times New Roman" w:cs="Times New Roman"/>
        </w:rPr>
      </w:pPr>
    </w:p>
    <w:p w14:paraId="55537B41" w14:textId="0F80BDA0" w:rsidR="008C32D5" w:rsidRDefault="008C32D5" w:rsidP="00EB612B">
      <w:pPr>
        <w:rPr>
          <w:rFonts w:ascii="Times New Roman" w:hAnsi="Times New Roman" w:cs="Times New Roman"/>
        </w:rPr>
      </w:pPr>
      <w:r w:rsidRPr="00E010FC">
        <w:rPr>
          <w:rFonts w:ascii="Times New Roman" w:hAnsi="Times New Roman" w:cs="Times New Roman"/>
        </w:rPr>
        <w:t xml:space="preserve">Now that the images are correctly labeled, the next step was to crop them to the center. This was done for two reasons: (1) to avoid errors near the edge of the image and (2) to remove any erroneous objects including the cart, labels, and flags. </w:t>
      </w:r>
      <w:r w:rsidR="00976F63">
        <w:rPr>
          <w:rFonts w:ascii="Times New Roman" w:hAnsi="Times New Roman" w:cs="Times New Roman"/>
        </w:rPr>
        <w:t xml:space="preserve">The </w:t>
      </w:r>
      <w:r w:rsidRPr="00E010FC">
        <w:rPr>
          <w:rFonts w:ascii="Times New Roman" w:hAnsi="Times New Roman" w:cs="Times New Roman"/>
        </w:rPr>
        <w:t xml:space="preserve">center ninth of the image </w:t>
      </w:r>
      <w:r w:rsidR="0035657D">
        <w:rPr>
          <w:rFonts w:ascii="Times New Roman" w:hAnsi="Times New Roman" w:cs="Times New Roman"/>
        </w:rPr>
        <w:t xml:space="preserve">was used for the data processing. </w:t>
      </w:r>
      <w:r w:rsidRPr="00E010FC">
        <w:rPr>
          <w:rFonts w:ascii="Times New Roman" w:hAnsi="Times New Roman" w:cs="Times New Roman"/>
        </w:rPr>
        <w:t xml:space="preserve"> To do this</w:t>
      </w:r>
      <w:r w:rsidR="005A5E70">
        <w:rPr>
          <w:rFonts w:ascii="Times New Roman" w:hAnsi="Times New Roman" w:cs="Times New Roman"/>
        </w:rPr>
        <w:t>,</w:t>
      </w:r>
      <w:r w:rsidRPr="00E010FC">
        <w:rPr>
          <w:rFonts w:ascii="Times New Roman" w:hAnsi="Times New Roman" w:cs="Times New Roman"/>
        </w:rPr>
        <w:t xml:space="preserve"> OpenCV was used to square and divide the image height and width into thirds and resize the image to its center. Once done, we noticed that there was</w:t>
      </w:r>
      <w:r w:rsidR="00456020">
        <w:rPr>
          <w:rFonts w:ascii="Times New Roman" w:hAnsi="Times New Roman" w:cs="Times New Roman"/>
        </w:rPr>
        <w:t xml:space="preserve"> an object</w:t>
      </w:r>
      <w:r w:rsidRPr="00E010FC">
        <w:rPr>
          <w:rFonts w:ascii="Times New Roman" w:hAnsi="Times New Roman" w:cs="Times New Roman"/>
        </w:rPr>
        <w:t xml:space="preserve"> from the cart in the center of each image. So, the center was offset slightly to avoid the </w:t>
      </w:r>
      <w:r w:rsidR="00EB2A3F">
        <w:rPr>
          <w:rFonts w:ascii="Times New Roman" w:hAnsi="Times New Roman" w:cs="Times New Roman"/>
        </w:rPr>
        <w:t>object</w:t>
      </w:r>
      <w:r w:rsidRPr="00E010FC">
        <w:rPr>
          <w:rFonts w:ascii="Times New Roman" w:hAnsi="Times New Roman" w:cs="Times New Roman"/>
        </w:rPr>
        <w:t xml:space="preserve">. For most of the images, shifting the center 500 pixels up and 500 pixels to the right resulted with an image closest to the center without any objects. The output was saved to a new directory and converted to a tiff. The output also had the plot number and date associated with the image (i.e., </w:t>
      </w:r>
      <w:proofErr w:type="spellStart"/>
      <w:r w:rsidRPr="00E010FC">
        <w:rPr>
          <w:rFonts w:ascii="Times New Roman" w:hAnsi="Times New Roman" w:cs="Times New Roman"/>
        </w:rPr>
        <w:t>plot_yyyymmdd.tif</w:t>
      </w:r>
      <w:proofErr w:type="spellEnd"/>
      <w:r w:rsidRPr="00E010FC">
        <w:rPr>
          <w:rFonts w:ascii="Times New Roman" w:hAnsi="Times New Roman" w:cs="Times New Roman"/>
        </w:rPr>
        <w:t xml:space="preserve">). One final note is that some of the original images had labels to orient the picture order. These images were skipped. </w:t>
      </w:r>
      <w:r w:rsidRPr="00E010FC">
        <w:rPr>
          <w:rFonts w:ascii="Times New Roman" w:hAnsi="Times New Roman" w:cs="Times New Roman"/>
          <w:b/>
          <w:bCs/>
        </w:rPr>
        <w:t xml:space="preserve">Figure 3 </w:t>
      </w:r>
      <w:r w:rsidRPr="00E010FC">
        <w:rPr>
          <w:rFonts w:ascii="Times New Roman" w:hAnsi="Times New Roman" w:cs="Times New Roman"/>
        </w:rPr>
        <w:t xml:space="preserve">shows an image crop example. </w:t>
      </w:r>
    </w:p>
    <w:p w14:paraId="28CB6470" w14:textId="11F95028" w:rsidR="00DF7C91" w:rsidRDefault="00CB6C5E" w:rsidP="00EB612B">
      <w:pPr>
        <w:rPr>
          <w:rFonts w:ascii="Times New Roman" w:hAnsi="Times New Roman" w:cs="Times New Roman"/>
        </w:rPr>
      </w:pPr>
      <w:r>
        <w:rPr>
          <w:noProof/>
        </w:rPr>
        <w:lastRenderedPageBreak/>
        <mc:AlternateContent>
          <mc:Choice Requires="wps">
            <w:drawing>
              <wp:anchor distT="0" distB="0" distL="114300" distR="114300" simplePos="0" relativeHeight="251668480" behindDoc="0" locked="0" layoutInCell="1" allowOverlap="1" wp14:anchorId="2484D890" wp14:editId="1722BA7A">
                <wp:simplePos x="0" y="0"/>
                <wp:positionH relativeFrom="column">
                  <wp:posOffset>325755</wp:posOffset>
                </wp:positionH>
                <wp:positionV relativeFrom="paragraph">
                  <wp:posOffset>2102485</wp:posOffset>
                </wp:positionV>
                <wp:extent cx="407860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4078605" cy="635"/>
                        </a:xfrm>
                        <a:prstGeom prst="rect">
                          <a:avLst/>
                        </a:prstGeom>
                        <a:solidFill>
                          <a:prstClr val="white"/>
                        </a:solidFill>
                        <a:ln>
                          <a:noFill/>
                        </a:ln>
                      </wps:spPr>
                      <wps:txbx>
                        <w:txbxContent>
                          <w:p w14:paraId="48EFBB2A" w14:textId="5DDEDFC2" w:rsidR="00CB6C5E" w:rsidRPr="006A4E28" w:rsidRDefault="00CB6C5E" w:rsidP="00CB6C5E">
                            <w:pPr>
                              <w:pStyle w:val="Caption"/>
                              <w:rPr>
                                <w:rFonts w:ascii="Times New Roman" w:hAnsi="Times New Roman" w:cs="Times New Roman"/>
                                <w:noProof/>
                                <w:sz w:val="24"/>
                                <w:szCs w:val="24"/>
                              </w:rPr>
                            </w:pPr>
                            <w:r>
                              <w:t xml:space="preserve">Figure </w:t>
                            </w:r>
                            <w:fldSimple w:instr=" SEQ Figure \* ARABIC ">
                              <w:r w:rsidR="00756D39">
                                <w:rPr>
                                  <w:noProof/>
                                </w:rPr>
                                <w:t>3</w:t>
                              </w:r>
                            </w:fldSimple>
                            <w:r>
                              <w:t xml:space="preserve"> Crop example</w:t>
                            </w:r>
                            <w:r w:rsidR="00A477AF">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84D890" id="_x0000_t202" coordsize="21600,21600" o:spt="202" path="m,l,21600r21600,l21600,xe">
                <v:stroke joinstyle="miter"/>
                <v:path gradientshapeok="t" o:connecttype="rect"/>
              </v:shapetype>
              <v:shape id="Text Box 15" o:spid="_x0000_s1026" type="#_x0000_t202" style="position:absolute;margin-left:25.65pt;margin-top:165.55pt;width:321.1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" stroked="f">
                <v:textbox style="mso-fit-shape-to-text:t" inset="0,0,0,0">
                  <w:txbxContent>
                    <w:p w14:paraId="48EFBB2A" w14:textId="5DDEDFC2" w:rsidR="00CB6C5E" w:rsidRPr="006A4E28" w:rsidRDefault="00CB6C5E" w:rsidP="00CB6C5E">
                      <w:pPr>
                        <w:pStyle w:val="Caption"/>
                        <w:rPr>
                          <w:rFonts w:ascii="Times New Roman" w:hAnsi="Times New Roman" w:cs="Times New Roman"/>
                          <w:noProof/>
                          <w:sz w:val="24"/>
                          <w:szCs w:val="24"/>
                        </w:rPr>
                      </w:pPr>
                      <w:r>
                        <w:t xml:space="preserve">Figure </w:t>
                      </w:r>
                      <w:fldSimple w:instr=" SEQ Figure \* ARABIC ">
                        <w:r w:rsidR="00756D39">
                          <w:rPr>
                            <w:noProof/>
                          </w:rPr>
                          <w:t>3</w:t>
                        </w:r>
                      </w:fldSimple>
                      <w:r>
                        <w:t xml:space="preserve"> Crop example</w:t>
                      </w:r>
                      <w:r w:rsidR="00A477AF">
                        <w:t>.</w:t>
                      </w:r>
                    </w:p>
                  </w:txbxContent>
                </v:textbox>
                <w10:wrap type="topAndBottom"/>
              </v:shape>
            </w:pict>
          </mc:Fallback>
        </mc:AlternateContent>
      </w:r>
      <w:r w:rsidR="00BF0F44">
        <w:rPr>
          <w:rFonts w:ascii="Times New Roman" w:hAnsi="Times New Roman" w:cs="Times New Roman"/>
          <w:noProof/>
        </w:rPr>
        <mc:AlternateContent>
          <mc:Choice Requires="wpg">
            <w:drawing>
              <wp:anchor distT="0" distB="0" distL="114300" distR="114300" simplePos="0" relativeHeight="251660288" behindDoc="0" locked="0" layoutInCell="1" allowOverlap="1" wp14:anchorId="1CBF5522" wp14:editId="7CE19C5A">
                <wp:simplePos x="0" y="0"/>
                <wp:positionH relativeFrom="column">
                  <wp:posOffset>326141</wp:posOffset>
                </wp:positionH>
                <wp:positionV relativeFrom="paragraph">
                  <wp:posOffset>234950</wp:posOffset>
                </wp:positionV>
                <wp:extent cx="4078605" cy="1810385"/>
                <wp:effectExtent l="0" t="0" r="0" b="0"/>
                <wp:wrapTopAndBottom/>
                <wp:docPr id="21" name="Group 21"/>
                <wp:cNvGraphicFramePr/>
                <a:graphic xmlns:a="http://schemas.openxmlformats.org/drawingml/2006/main">
                  <a:graphicData uri="http://schemas.microsoft.com/office/word/2010/wordprocessingGroup">
                    <wpg:wgp>
                      <wpg:cNvGrpSpPr/>
                      <wpg:grpSpPr>
                        <a:xfrm>
                          <a:off x="0" y="0"/>
                          <a:ext cx="4078605" cy="1810385"/>
                          <a:chOff x="0" y="0"/>
                          <a:chExt cx="4079026" cy="1810385"/>
                        </a:xfrm>
                      </wpg:grpSpPr>
                      <pic:pic xmlns:pic="http://schemas.openxmlformats.org/drawingml/2006/picture">
                        <pic:nvPicPr>
                          <pic:cNvPr id="18" name="Content Placeholder 5" descr="A picture containing tree&#10;&#10;Description automatically generated">
                            <a:extLst>
                              <a:ext uri="{FF2B5EF4-FFF2-40B4-BE49-F238E27FC236}">
                                <a16:creationId xmlns:a16="http://schemas.microsoft.com/office/drawing/2014/main" id="{526CFCD7-D921-4C31-B75E-140DB4726346}"/>
                              </a:ext>
                            </a:extLst>
                          </pic:cNvPr>
                          <pic:cNvPicPr>
                            <a:picLocks noGrp="1"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62710" cy="1810385"/>
                          </a:xfrm>
                          <a:prstGeom prst="rect">
                            <a:avLst/>
                          </a:prstGeom>
                        </pic:spPr>
                      </pic:pic>
                      <pic:pic xmlns:pic="http://schemas.openxmlformats.org/drawingml/2006/picture">
                        <pic:nvPicPr>
                          <pic:cNvPr id="9" name="Picture 8" descr="A picture containing grass, outdoor, green, plant&#10;&#10;Description automatically generated">
                            <a:extLst>
                              <a:ext uri="{FF2B5EF4-FFF2-40B4-BE49-F238E27FC236}">
                                <a16:creationId xmlns:a16="http://schemas.microsoft.com/office/drawing/2014/main" id="{FEE05111-44F3-45B4-926E-1BB87ED69626}"/>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398816" y="65314"/>
                            <a:ext cx="1680210" cy="1673860"/>
                          </a:xfrm>
                          <a:prstGeom prst="rect">
                            <a:avLst/>
                          </a:prstGeom>
                        </pic:spPr>
                      </pic:pic>
                      <wps:wsp>
                        <wps:cNvPr id="20" name="Straight Arrow Connector 20"/>
                        <wps:cNvCnPr/>
                        <wps:spPr>
                          <a:xfrm>
                            <a:off x="1448790" y="871847"/>
                            <a:ext cx="8372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E8A28BF" id="Group 21" o:spid="_x0000_s1026" style="position:absolute;margin-left:25.7pt;margin-top:18.5pt;width:321.15pt;height:142.55pt;z-index:251660288" coordsize="40790,181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A picture containing grass, outdoor, green, plant&#10;&#10;Description automatically generated" style="position:absolute;left:23988;top:653;width:16802;height:16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">
                  <v:imagedata r:id="rId13" o:title="A picture containing grass, outdoor, green, plant&#10;&#10;Description automatically generated"/>
                </v:shape>
                <v:shapetype id="_x0000_t32" coordsize="21600,21600" o:spt="32" o:oned="t" path="m,l21600,21600e" filled="f">
                  <v:path arrowok="t" fillok="f" o:connecttype="none"/>
                  <o:lock v:ext="edit" shapetype="t"/>
                </v:shapetype>
                <v:shape id="Straight Arrow Connector 20" o:spid="_x0000_s1028" type="#_x0000_t32" style="position:absolute;left:14487;top:8718;width:83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" strokecolor="black [3200]" strokeweight=".5pt">
                  <v:stroke endarrow="block" joinstyle="miter"/>
                </v:shape>
                <w10:wrap type="topAndBottom"/>
              </v:group>
            </w:pict>
          </mc:Fallback>
        </mc:AlternateContent>
      </w:r>
    </w:p>
    <w:p w14:paraId="272E8DF3" w14:textId="3CB1475F" w:rsidR="00DF7C91" w:rsidRPr="00E010FC" w:rsidRDefault="00DF7C91" w:rsidP="00EB612B">
      <w:pPr>
        <w:rPr>
          <w:rFonts w:ascii="Times New Roman" w:hAnsi="Times New Roman" w:cs="Times New Roman"/>
        </w:rPr>
      </w:pPr>
    </w:p>
    <w:p w14:paraId="7EAC5D4D" w14:textId="66D5D05D" w:rsidR="008C32D5" w:rsidRPr="00E010FC" w:rsidRDefault="008C32D5" w:rsidP="00524923">
      <w:pPr>
        <w:pStyle w:val="Heading2"/>
        <w:rPr>
          <w:rFonts w:ascii="Times New Roman" w:hAnsi="Times New Roman" w:cs="Times New Roman"/>
        </w:rPr>
      </w:pPr>
      <w:r w:rsidRPr="00E010FC">
        <w:rPr>
          <w:rFonts w:ascii="Times New Roman" w:hAnsi="Times New Roman" w:cs="Times New Roman"/>
        </w:rPr>
        <w:t>Vegetation Indices</w:t>
      </w:r>
    </w:p>
    <w:p w14:paraId="35845A5E" w14:textId="2386D670" w:rsidR="008C32D5" w:rsidRPr="00E010FC" w:rsidRDefault="008C32D5" w:rsidP="00000101">
      <w:pPr>
        <w:rPr>
          <w:rFonts w:ascii="Times New Roman" w:eastAsia="Times New Roman" w:hAnsi="Times New Roman" w:cs="Times New Roman"/>
          <w:iCs/>
        </w:rPr>
      </w:pPr>
      <w:r w:rsidRPr="00E010FC">
        <w:rPr>
          <w:rFonts w:ascii="Times New Roman" w:hAnsi="Times New Roman" w:cs="Times New Roman"/>
        </w:rPr>
        <w:t xml:space="preserve">Vegetation indices are used to enhance vegetation against non-vegetation. It also summarizes the color bands into a single band which is necessary for thresholding. Our dataset was limited to the visible bands (red, green, and blue) and therefore could only use indices that were restricted to those colors. The selected indices were </w:t>
      </w:r>
      <w:r w:rsidRPr="00E010FC">
        <w:rPr>
          <w:rFonts w:ascii="Times New Roman" w:eastAsia="Times New Roman" w:hAnsi="Times New Roman" w:cs="Times New Roman"/>
          <w:iCs/>
        </w:rPr>
        <w:t>excess green (</w:t>
      </w:r>
      <w:proofErr w:type="spellStart"/>
      <w:r w:rsidRPr="00E010FC">
        <w:rPr>
          <w:rFonts w:ascii="Times New Roman" w:eastAsia="Times New Roman" w:hAnsi="Times New Roman" w:cs="Times New Roman"/>
          <w:iCs/>
        </w:rPr>
        <w:t>ExG</w:t>
      </w:r>
      <w:proofErr w:type="spellEnd"/>
      <w:r w:rsidRPr="00E010FC">
        <w:rPr>
          <w:rFonts w:ascii="Times New Roman" w:eastAsia="Times New Roman" w:hAnsi="Times New Roman" w:cs="Times New Roman"/>
          <w:iCs/>
        </w:rPr>
        <w:t>), excess green minus excess red (</w:t>
      </w:r>
      <w:proofErr w:type="spellStart"/>
      <w:r w:rsidRPr="00E010FC">
        <w:rPr>
          <w:rFonts w:ascii="Times New Roman" w:eastAsia="Times New Roman" w:hAnsi="Times New Roman" w:cs="Times New Roman"/>
          <w:iCs/>
        </w:rPr>
        <w:t>ExGR</w:t>
      </w:r>
      <w:proofErr w:type="spellEnd"/>
      <w:r w:rsidRPr="00E010FC">
        <w:rPr>
          <w:rFonts w:ascii="Times New Roman" w:eastAsia="Times New Roman" w:hAnsi="Times New Roman" w:cs="Times New Roman"/>
          <w:iCs/>
        </w:rPr>
        <w:t xml:space="preserve">), green leaf index (GLI) and visible atmospherically resistant index (VARI). </w:t>
      </w:r>
    </w:p>
    <w:p w14:paraId="318BAAAE" w14:textId="5E728F00" w:rsidR="008C32D5" w:rsidRPr="00E010FC" w:rsidRDefault="008C32D5" w:rsidP="00000101">
      <w:pPr>
        <w:rPr>
          <w:rFonts w:ascii="Times New Roman" w:eastAsia="Times New Roman" w:hAnsi="Times New Roman" w:cs="Times New Roman"/>
          <w:iCs/>
        </w:rPr>
      </w:pPr>
    </w:p>
    <w:p w14:paraId="561FA994" w14:textId="5C7D4564" w:rsidR="008C32D5" w:rsidRPr="00E010FC" w:rsidRDefault="008C32D5" w:rsidP="00370148">
      <w:pPr>
        <w:pStyle w:val="Heading3"/>
        <w:rPr>
          <w:rFonts w:ascii="Times New Roman" w:hAnsi="Times New Roman" w:cs="Times New Roman"/>
        </w:rPr>
      </w:pPr>
      <w:r w:rsidRPr="00E010FC">
        <w:rPr>
          <w:rFonts w:ascii="Times New Roman" w:hAnsi="Times New Roman" w:cs="Times New Roman"/>
        </w:rPr>
        <w:t>Getting the Band Arrays</w:t>
      </w:r>
    </w:p>
    <w:p w14:paraId="17B980D7" w14:textId="6BAA7060" w:rsidR="008C32D5" w:rsidRPr="00E010FC" w:rsidRDefault="008C32D5" w:rsidP="00370148">
      <w:pPr>
        <w:rPr>
          <w:rFonts w:ascii="Times New Roman" w:hAnsi="Times New Roman" w:cs="Times New Roman"/>
        </w:rPr>
      </w:pPr>
      <w:r w:rsidRPr="00E010FC">
        <w:rPr>
          <w:rFonts w:ascii="Times New Roman" w:hAnsi="Times New Roman" w:cs="Times New Roman"/>
        </w:rPr>
        <w:t xml:space="preserve">Each plot image has the radiance (R) of each band between 0 and 255 (8-bit). To get to the band arrays, Scikit Image was used to extract each band matrix. When using this package, red is the first band, green is the second band and blue is the third band (it varies with different packages). Once each band was extracted, the datatype was converted from bytes to floats to be compatible with base 10 math. For </w:t>
      </w:r>
      <w:proofErr w:type="spellStart"/>
      <w:r w:rsidRPr="00E010FC">
        <w:rPr>
          <w:rFonts w:ascii="Times New Roman" w:hAnsi="Times New Roman" w:cs="Times New Roman"/>
        </w:rPr>
        <w:t>ExG</w:t>
      </w:r>
      <w:proofErr w:type="spellEnd"/>
      <w:r w:rsidRPr="00E010FC">
        <w:rPr>
          <w:rFonts w:ascii="Times New Roman" w:hAnsi="Times New Roman" w:cs="Times New Roman"/>
        </w:rPr>
        <w:t xml:space="preserve"> and </w:t>
      </w:r>
      <w:proofErr w:type="spellStart"/>
      <w:r w:rsidRPr="00E010FC">
        <w:rPr>
          <w:rFonts w:ascii="Times New Roman" w:hAnsi="Times New Roman" w:cs="Times New Roman"/>
        </w:rPr>
        <w:t>ExGR</w:t>
      </w:r>
      <w:proofErr w:type="spellEnd"/>
      <w:r w:rsidRPr="00E010FC">
        <w:rPr>
          <w:rFonts w:ascii="Times New Roman" w:hAnsi="Times New Roman" w:cs="Times New Roman"/>
        </w:rPr>
        <w:t>, the bands also had to be normalized. This was done by dividing each band by the s</w:t>
      </w:r>
      <w:r w:rsidR="00E274C3">
        <w:rPr>
          <w:rFonts w:ascii="Times New Roman" w:hAnsi="Times New Roman" w:cs="Times New Roman"/>
        </w:rPr>
        <w:t xml:space="preserve">um </w:t>
      </w:r>
      <w:r w:rsidRPr="00E010FC">
        <w:rPr>
          <w:rFonts w:ascii="Times New Roman" w:hAnsi="Times New Roman" w:cs="Times New Roman"/>
        </w:rPr>
        <w:t>of all bands (</w:t>
      </w:r>
      <w:r w:rsidRPr="00E010FC">
        <w:rPr>
          <w:rFonts w:ascii="Times New Roman" w:hAnsi="Times New Roman" w:cs="Times New Roman"/>
          <w:b/>
          <w:bCs/>
        </w:rPr>
        <w:t xml:space="preserve">Equation </w:t>
      </w:r>
      <w:r>
        <w:rPr>
          <w:rFonts w:ascii="Times New Roman" w:hAnsi="Times New Roman" w:cs="Times New Roman"/>
          <w:b/>
          <w:bCs/>
        </w:rPr>
        <w:t>2</w:t>
      </w:r>
      <w:r w:rsidRPr="00E010FC">
        <w:rPr>
          <w:rFonts w:ascii="Times New Roman" w:hAnsi="Times New Roman" w:cs="Times New Roman"/>
        </w:rPr>
        <w:t>)</w:t>
      </w:r>
      <w:sdt>
        <w:sdtPr>
          <w:rPr>
            <w:rFonts w:ascii="Times New Roman" w:hAnsi="Times New Roman" w:cs="Times New Roman"/>
          </w:rPr>
          <w:tag w:val="MENDELEY_CITATION_v3_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"/>
          <w:id w:val="-1732301908"/>
          <w:placeholder>
            <w:docPart w:val="DefaultPlaceholder_-1854013440"/>
          </w:placeholder>
        </w:sdtPr>
        <w:sdtEndPr>
          <w:rPr>
            <w:rFonts w:ascii="Calibri" w:hAnsi="Calibri" w:cs="Calibri"/>
          </w:rPr>
        </w:sdtEndPr>
        <w:sdtContent>
          <w:r w:rsidR="008F6165">
            <w:rPr>
              <w:rFonts w:eastAsia="Times New Roman"/>
            </w:rPr>
            <w:t>(Meyer &amp; Neto, 2008)</w:t>
          </w:r>
        </w:sdtContent>
      </w:sdt>
      <w:r w:rsidRPr="00E010FC">
        <w:rPr>
          <w:rFonts w:ascii="Times New Roman" w:hAnsi="Times New Roman" w:cs="Times New Roman"/>
        </w:rPr>
        <w:t>. The result shows each band value between 0 and 1. A note</w:t>
      </w:r>
      <w:r w:rsidR="009557A7">
        <w:rPr>
          <w:rFonts w:ascii="Times New Roman" w:hAnsi="Times New Roman" w:cs="Times New Roman"/>
        </w:rPr>
        <w:t xml:space="preserve"> </w:t>
      </w:r>
      <w:r w:rsidRPr="00E010FC">
        <w:rPr>
          <w:rFonts w:ascii="Times New Roman" w:hAnsi="Times New Roman" w:cs="Times New Roman"/>
        </w:rPr>
        <w:t xml:space="preserve">that any pixel where all values were 0 (i.e., 0/0) the output was redefined as </w:t>
      </w:r>
      <w:r w:rsidR="00CC0823" w:rsidRPr="00E010FC">
        <w:rPr>
          <w:rFonts w:ascii="Times New Roman" w:hAnsi="Times New Roman" w:cs="Times New Roman"/>
        </w:rPr>
        <w:t>zero</w:t>
      </w:r>
      <w:r w:rsidR="00F80765">
        <w:rPr>
          <w:rFonts w:ascii="Times New Roman" w:hAnsi="Times New Roman" w:cs="Times New Roman"/>
        </w:rPr>
        <w:t xml:space="preserve"> for all </w:t>
      </w:r>
      <w:r w:rsidR="006C3FC9">
        <w:rPr>
          <w:rFonts w:ascii="Times New Roman" w:hAnsi="Times New Roman" w:cs="Times New Roman"/>
        </w:rPr>
        <w:t>indices</w:t>
      </w:r>
      <w:r w:rsidRPr="00E010FC">
        <w:rPr>
          <w:rFonts w:ascii="Times New Roman" w:hAnsi="Times New Roman" w:cs="Times New Roman"/>
        </w:rPr>
        <w:t xml:space="preserve">. </w:t>
      </w:r>
    </w:p>
    <w:p w14:paraId="42906510" w14:textId="77777777" w:rsidR="008C32D5" w:rsidRDefault="008C32D5" w:rsidP="00370148">
      <w:pPr>
        <w:rPr>
          <w:rFonts w:ascii="Times New Roman" w:hAnsi="Times New Roman" w:cs="Times New Roman"/>
        </w:rPr>
      </w:pPr>
    </w:p>
    <w:p w14:paraId="3881F00E" w14:textId="77D11CB0" w:rsidR="008C32D5" w:rsidRPr="00013961" w:rsidRDefault="005326E2" w:rsidP="00013961">
      <w:pPr>
        <w:jc w:val="center"/>
        <w:rPr>
          <w:rFonts w:ascii="Times New Roman" w:hAnsi="Times New Roman" w:cs="Times New Roman"/>
          <w:b/>
          <w:bCs/>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and</m:t>
            </m:r>
            <m:d>
              <m:dPr>
                <m:ctrlPr>
                  <w:rPr>
                    <w:rFonts w:ascii="Cambria Math" w:hAnsi="Cambria Math" w:cs="Times New Roman"/>
                    <w:i/>
                  </w:rPr>
                </m:ctrlPr>
              </m:dPr>
              <m:e>
                <m:r>
                  <w:rPr>
                    <w:rFonts w:ascii="Cambria Math" w:hAnsi="Cambria Math" w:cs="Times New Roman"/>
                  </w:rPr>
                  <m:t>N</m:t>
                </m:r>
              </m:e>
            </m:d>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and</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ed</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ree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lue</m:t>
                </m:r>
              </m:sub>
            </m:sSub>
          </m:den>
        </m:f>
      </m:oMath>
      <w:r w:rsidR="00FD7DA4">
        <w:rPr>
          <w:rFonts w:ascii="Times New Roman" w:hAnsi="Times New Roman" w:cs="Times New Roman"/>
        </w:rPr>
        <w:t xml:space="preserve">                              </w:t>
      </w:r>
      <w:r w:rsidR="00013961">
        <w:rPr>
          <w:rFonts w:ascii="Times New Roman" w:hAnsi="Times New Roman" w:cs="Times New Roman"/>
          <w:b/>
          <w:bCs/>
        </w:rPr>
        <w:t>(2)</w:t>
      </w:r>
    </w:p>
    <w:p w14:paraId="6BE3095F" w14:textId="77777777" w:rsidR="008C32D5" w:rsidRPr="00354CAE" w:rsidRDefault="008C32D5" w:rsidP="00354CAE">
      <w:pPr>
        <w:pStyle w:val="Heading3"/>
        <w:rPr>
          <w:rFonts w:ascii="Times New Roman" w:hAnsi="Times New Roman" w:cs="Times New Roman"/>
        </w:rPr>
      </w:pPr>
      <w:proofErr w:type="spellStart"/>
      <w:r w:rsidRPr="00354CAE">
        <w:rPr>
          <w:rFonts w:ascii="Times New Roman" w:hAnsi="Times New Roman" w:cs="Times New Roman"/>
        </w:rPr>
        <w:t>ExG</w:t>
      </w:r>
      <w:proofErr w:type="spellEnd"/>
      <w:r w:rsidRPr="00354CAE">
        <w:rPr>
          <w:rFonts w:ascii="Times New Roman" w:hAnsi="Times New Roman" w:cs="Times New Roman"/>
        </w:rPr>
        <w:t xml:space="preserve"> and </w:t>
      </w:r>
      <w:proofErr w:type="spellStart"/>
      <w:r w:rsidRPr="00354CAE">
        <w:rPr>
          <w:rFonts w:ascii="Times New Roman" w:hAnsi="Times New Roman" w:cs="Times New Roman"/>
        </w:rPr>
        <w:t>ExGR</w:t>
      </w:r>
      <w:proofErr w:type="spellEnd"/>
    </w:p>
    <w:p w14:paraId="7FEB7BDE" w14:textId="2295451A" w:rsidR="008C32D5" w:rsidRDefault="008C32D5" w:rsidP="008803C1">
      <w:pPr>
        <w:rPr>
          <w:rFonts w:ascii="Times New Roman" w:hAnsi="Times New Roman" w:cs="Times New Roman"/>
        </w:rPr>
      </w:pPr>
      <w:r w:rsidRPr="00E010FC">
        <w:rPr>
          <w:rFonts w:ascii="Times New Roman" w:hAnsi="Times New Roman" w:cs="Times New Roman"/>
        </w:rPr>
        <w:t xml:space="preserve">Perhaps the most direct indices are </w:t>
      </w:r>
      <w:proofErr w:type="spellStart"/>
      <w:r w:rsidRPr="00E010FC">
        <w:rPr>
          <w:rFonts w:ascii="Times New Roman" w:hAnsi="Times New Roman" w:cs="Times New Roman"/>
        </w:rPr>
        <w:t>ExG</w:t>
      </w:r>
      <w:proofErr w:type="spellEnd"/>
      <w:r w:rsidRPr="00E010FC">
        <w:rPr>
          <w:rFonts w:ascii="Times New Roman" w:hAnsi="Times New Roman" w:cs="Times New Roman"/>
        </w:rPr>
        <w:t xml:space="preserve"> and </w:t>
      </w:r>
      <w:proofErr w:type="spellStart"/>
      <w:r w:rsidRPr="00E010FC">
        <w:rPr>
          <w:rFonts w:ascii="Times New Roman" w:hAnsi="Times New Roman" w:cs="Times New Roman"/>
        </w:rPr>
        <w:t>ExGR</w:t>
      </w:r>
      <w:proofErr w:type="spellEnd"/>
      <w:r w:rsidRPr="00E010FC">
        <w:rPr>
          <w:rFonts w:ascii="Times New Roman" w:hAnsi="Times New Roman" w:cs="Times New Roman"/>
        </w:rPr>
        <w:t xml:space="preserve">. Once the bands are normalized, </w:t>
      </w:r>
      <w:proofErr w:type="spellStart"/>
      <w:r w:rsidRPr="00E010FC">
        <w:rPr>
          <w:rFonts w:ascii="Times New Roman" w:hAnsi="Times New Roman" w:cs="Times New Roman"/>
        </w:rPr>
        <w:t>ExG</w:t>
      </w:r>
      <w:proofErr w:type="spellEnd"/>
      <w:r w:rsidRPr="00E010FC">
        <w:rPr>
          <w:rFonts w:ascii="Times New Roman" w:hAnsi="Times New Roman" w:cs="Times New Roman"/>
        </w:rPr>
        <w:t xml:space="preserve"> takes the 2 times green band and subtracts the red and blue band. </w:t>
      </w:r>
      <w:proofErr w:type="spellStart"/>
      <w:r w:rsidRPr="00E010FC">
        <w:rPr>
          <w:rFonts w:ascii="Times New Roman" w:hAnsi="Times New Roman" w:cs="Times New Roman"/>
        </w:rPr>
        <w:t>ExGR</w:t>
      </w:r>
      <w:proofErr w:type="spellEnd"/>
      <w:r w:rsidRPr="00E010FC">
        <w:rPr>
          <w:rFonts w:ascii="Times New Roman" w:hAnsi="Times New Roman" w:cs="Times New Roman"/>
        </w:rPr>
        <w:t xml:space="preserve"> takes three times the green band, subtracts 2.4 of the red band followed by the blue band. </w:t>
      </w:r>
      <w:r w:rsidRPr="00E010FC">
        <w:rPr>
          <w:rFonts w:ascii="Times New Roman" w:hAnsi="Times New Roman" w:cs="Times New Roman"/>
          <w:b/>
          <w:bCs/>
        </w:rPr>
        <w:t xml:space="preserve">Equation </w:t>
      </w:r>
      <w:r>
        <w:rPr>
          <w:rFonts w:ascii="Times New Roman" w:hAnsi="Times New Roman" w:cs="Times New Roman"/>
          <w:b/>
          <w:bCs/>
        </w:rPr>
        <w:t>3</w:t>
      </w:r>
      <w:r w:rsidRPr="00E010FC">
        <w:rPr>
          <w:rFonts w:ascii="Times New Roman" w:hAnsi="Times New Roman" w:cs="Times New Roman"/>
          <w:b/>
          <w:bCs/>
        </w:rPr>
        <w:t xml:space="preserve"> and </w:t>
      </w:r>
      <w:r>
        <w:rPr>
          <w:rFonts w:ascii="Times New Roman" w:hAnsi="Times New Roman" w:cs="Times New Roman"/>
          <w:b/>
          <w:bCs/>
        </w:rPr>
        <w:t>4</w:t>
      </w:r>
      <w:r w:rsidRPr="00E010FC">
        <w:rPr>
          <w:rFonts w:ascii="Times New Roman" w:hAnsi="Times New Roman" w:cs="Times New Roman"/>
          <w:b/>
          <w:bCs/>
        </w:rPr>
        <w:t xml:space="preserve"> </w:t>
      </w:r>
      <w:r w:rsidRPr="00E010FC">
        <w:rPr>
          <w:rFonts w:ascii="Times New Roman" w:hAnsi="Times New Roman" w:cs="Times New Roman"/>
        </w:rPr>
        <w:t xml:space="preserve">show </w:t>
      </w:r>
      <w:proofErr w:type="spellStart"/>
      <w:r w:rsidRPr="00E010FC">
        <w:rPr>
          <w:rFonts w:ascii="Times New Roman" w:hAnsi="Times New Roman" w:cs="Times New Roman"/>
        </w:rPr>
        <w:t>ExG</w:t>
      </w:r>
      <w:proofErr w:type="spellEnd"/>
      <w:r w:rsidRPr="00E010FC">
        <w:rPr>
          <w:rFonts w:ascii="Times New Roman" w:hAnsi="Times New Roman" w:cs="Times New Roman"/>
        </w:rPr>
        <w:t xml:space="preserve"> and </w:t>
      </w:r>
      <w:proofErr w:type="spellStart"/>
      <w:r w:rsidRPr="00E010FC">
        <w:rPr>
          <w:rFonts w:ascii="Times New Roman" w:hAnsi="Times New Roman" w:cs="Times New Roman"/>
        </w:rPr>
        <w:t>ExGR</w:t>
      </w:r>
      <w:proofErr w:type="spellEnd"/>
      <w:r w:rsidRPr="00E010FC">
        <w:rPr>
          <w:rFonts w:ascii="Times New Roman" w:hAnsi="Times New Roman" w:cs="Times New Roman"/>
        </w:rPr>
        <w:t xml:space="preserve"> respectively</w:t>
      </w:r>
      <w:sdt>
        <w:sdtPr>
          <w:rPr>
            <w:rFonts w:ascii="Times New Roman" w:hAnsi="Times New Roman" w:cs="Times New Roman"/>
          </w:rPr>
          <w:tag w:val="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"/>
          <w:id w:val="-1491244141"/>
          <w:placeholder>
            <w:docPart w:val="DefaultPlaceholder_-1854013440"/>
          </w:placeholder>
        </w:sdtPr>
        <w:sdtEndPr>
          <w:rPr>
            <w:rFonts w:ascii="Calibri" w:hAnsi="Calibri" w:cs="Calibri"/>
          </w:rPr>
        </w:sdtEndPr>
        <w:sdtContent>
          <w:r w:rsidR="008F6165">
            <w:rPr>
              <w:rFonts w:eastAsia="Times New Roman"/>
            </w:rPr>
            <w:t>(Li et al., 2019; Meyer &amp; Neto, 2008)</w:t>
          </w:r>
        </w:sdtContent>
      </w:sdt>
      <w:r w:rsidRPr="00E010FC">
        <w:rPr>
          <w:rFonts w:ascii="Times New Roman" w:hAnsi="Times New Roman" w:cs="Times New Roman"/>
        </w:rPr>
        <w:t>.</w:t>
      </w:r>
    </w:p>
    <w:p w14:paraId="582080C9" w14:textId="77777777" w:rsidR="00866280" w:rsidRDefault="00866280" w:rsidP="008803C1">
      <w:pPr>
        <w:rPr>
          <w:rFonts w:ascii="Times New Roman" w:hAnsi="Times New Roman" w:cs="Times New Roman"/>
        </w:rPr>
      </w:pPr>
    </w:p>
    <w:p w14:paraId="0CC928A3" w14:textId="70C1E088" w:rsidR="00866280" w:rsidRPr="007607D4" w:rsidRDefault="00E22BD9" w:rsidP="007607D4">
      <w:pPr>
        <w:jc w:val="center"/>
        <w:rPr>
          <w:rFonts w:ascii="Times New Roman" w:hAnsi="Times New Roman" w:cs="Times New Roman"/>
          <w:b/>
          <w:bCs/>
        </w:rPr>
      </w:pPr>
      <m:oMath>
        <m:r>
          <w:rPr>
            <w:rFonts w:ascii="Cambria Math" w:hAnsi="Cambria Math" w:cs="Times New Roman"/>
          </w:rPr>
          <m:t>ExG=</m:t>
        </m:r>
        <m:sSub>
          <m:sSubPr>
            <m:ctrlPr>
              <w:rPr>
                <w:rFonts w:ascii="Cambria Math" w:hAnsi="Cambria Math" w:cs="Times New Roman"/>
                <w:i/>
              </w:rPr>
            </m:ctrlPr>
          </m:sSubPr>
          <m:e>
            <m:r>
              <w:rPr>
                <w:rFonts w:ascii="Cambria Math" w:hAnsi="Cambria Math" w:cs="Times New Roman"/>
              </w:rPr>
              <m:t>2R</m:t>
            </m:r>
          </m:e>
          <m:sub>
            <m:r>
              <w:rPr>
                <w:rFonts w:ascii="Cambria Math" w:hAnsi="Cambria Math" w:cs="Times New Roman"/>
              </w:rPr>
              <m:t>Green</m:t>
            </m:r>
            <m:d>
              <m:dPr>
                <m:ctrlPr>
                  <w:rPr>
                    <w:rFonts w:ascii="Cambria Math" w:hAnsi="Cambria Math" w:cs="Times New Roman"/>
                    <w:i/>
                  </w:rPr>
                </m:ctrlPr>
              </m:dPr>
              <m:e>
                <m:r>
                  <w:rPr>
                    <w:rFonts w:ascii="Cambria Math" w:hAnsi="Cambria Math" w:cs="Times New Roman"/>
                  </w:rPr>
                  <m:t>N</m:t>
                </m:r>
              </m:e>
            </m:d>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ed</m:t>
            </m:r>
            <m:d>
              <m:dPr>
                <m:ctrlPr>
                  <w:rPr>
                    <w:rFonts w:ascii="Cambria Math" w:hAnsi="Cambria Math" w:cs="Times New Roman"/>
                    <w:i/>
                  </w:rPr>
                </m:ctrlPr>
              </m:dPr>
              <m:e>
                <m:r>
                  <w:rPr>
                    <w:rFonts w:ascii="Cambria Math" w:hAnsi="Cambria Math" w:cs="Times New Roman"/>
                  </w:rPr>
                  <m:t>N</m:t>
                </m:r>
              </m:e>
            </m:d>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lue</m:t>
            </m:r>
            <m:d>
              <m:dPr>
                <m:ctrlPr>
                  <w:rPr>
                    <w:rFonts w:ascii="Cambria Math" w:hAnsi="Cambria Math" w:cs="Times New Roman"/>
                    <w:i/>
                  </w:rPr>
                </m:ctrlPr>
              </m:dPr>
              <m:e>
                <m:r>
                  <w:rPr>
                    <w:rFonts w:ascii="Cambria Math" w:hAnsi="Cambria Math" w:cs="Times New Roman"/>
                  </w:rPr>
                  <m:t>N</m:t>
                </m:r>
              </m:e>
            </m:d>
          </m:sub>
        </m:sSub>
      </m:oMath>
      <w:r w:rsidR="007607D4">
        <w:rPr>
          <w:rFonts w:ascii="Times New Roman" w:hAnsi="Times New Roman" w:cs="Times New Roman"/>
        </w:rPr>
        <w:t xml:space="preserve">                             </w:t>
      </w:r>
      <w:r w:rsidR="007607D4">
        <w:rPr>
          <w:rFonts w:ascii="Times New Roman" w:hAnsi="Times New Roman" w:cs="Times New Roman"/>
          <w:b/>
          <w:bCs/>
        </w:rPr>
        <w:t>(3)</w:t>
      </w:r>
    </w:p>
    <w:p w14:paraId="7F94C343" w14:textId="2F651773" w:rsidR="00866280" w:rsidRPr="00866280" w:rsidRDefault="00866280" w:rsidP="008803C1">
      <w:pPr>
        <w:rPr>
          <w:rFonts w:ascii="Times New Roman" w:hAnsi="Times New Roman" w:cs="Times New Roman"/>
        </w:rPr>
      </w:pPr>
    </w:p>
    <w:p w14:paraId="5F5E89C8" w14:textId="6C35FB16" w:rsidR="00972E20" w:rsidRPr="007607D4" w:rsidRDefault="00972E20" w:rsidP="007607D4">
      <w:pPr>
        <w:jc w:val="center"/>
        <w:rPr>
          <w:rFonts w:ascii="Times New Roman" w:hAnsi="Times New Roman" w:cs="Times New Roman"/>
          <w:b/>
          <w:bCs/>
        </w:rPr>
      </w:pPr>
      <m:oMath>
        <m:r>
          <w:rPr>
            <w:rFonts w:ascii="Cambria Math" w:hAnsi="Cambria Math" w:cs="Times New Roman"/>
          </w:rPr>
          <w:lastRenderedPageBreak/>
          <m:t>ExGR=</m:t>
        </m:r>
        <m:sSub>
          <m:sSubPr>
            <m:ctrlPr>
              <w:rPr>
                <w:rFonts w:ascii="Cambria Math" w:hAnsi="Cambria Math" w:cs="Times New Roman"/>
                <w:i/>
              </w:rPr>
            </m:ctrlPr>
          </m:sSubPr>
          <m:e>
            <m:r>
              <w:rPr>
                <w:rFonts w:ascii="Cambria Math" w:hAnsi="Cambria Math" w:cs="Times New Roman"/>
              </w:rPr>
              <m:t>3R</m:t>
            </m:r>
          </m:e>
          <m:sub>
            <m:r>
              <w:rPr>
                <w:rFonts w:ascii="Cambria Math" w:hAnsi="Cambria Math" w:cs="Times New Roman"/>
              </w:rPr>
              <m:t>Green</m:t>
            </m:r>
            <m:d>
              <m:dPr>
                <m:ctrlPr>
                  <w:rPr>
                    <w:rFonts w:ascii="Cambria Math" w:hAnsi="Cambria Math" w:cs="Times New Roman"/>
                    <w:i/>
                  </w:rPr>
                </m:ctrlPr>
              </m:dPr>
              <m:e>
                <m:r>
                  <w:rPr>
                    <w:rFonts w:ascii="Cambria Math" w:hAnsi="Cambria Math" w:cs="Times New Roman"/>
                  </w:rPr>
                  <m:t>N</m:t>
                </m:r>
              </m:e>
            </m:d>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2.4R</m:t>
            </m:r>
          </m:e>
          <m:sub>
            <m:r>
              <w:rPr>
                <w:rFonts w:ascii="Cambria Math" w:hAnsi="Cambria Math" w:cs="Times New Roman"/>
              </w:rPr>
              <m:t>Red</m:t>
            </m:r>
            <m:d>
              <m:dPr>
                <m:ctrlPr>
                  <w:rPr>
                    <w:rFonts w:ascii="Cambria Math" w:hAnsi="Cambria Math" w:cs="Times New Roman"/>
                    <w:i/>
                  </w:rPr>
                </m:ctrlPr>
              </m:dPr>
              <m:e>
                <m:r>
                  <w:rPr>
                    <w:rFonts w:ascii="Cambria Math" w:hAnsi="Cambria Math" w:cs="Times New Roman"/>
                  </w:rPr>
                  <m:t>N</m:t>
                </m:r>
              </m:e>
            </m:d>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lue</m:t>
            </m:r>
            <m:d>
              <m:dPr>
                <m:ctrlPr>
                  <w:rPr>
                    <w:rFonts w:ascii="Cambria Math" w:hAnsi="Cambria Math" w:cs="Times New Roman"/>
                    <w:i/>
                  </w:rPr>
                </m:ctrlPr>
              </m:dPr>
              <m:e>
                <m:r>
                  <w:rPr>
                    <w:rFonts w:ascii="Cambria Math" w:hAnsi="Cambria Math" w:cs="Times New Roman"/>
                  </w:rPr>
                  <m:t>N</m:t>
                </m:r>
              </m:e>
            </m:d>
          </m:sub>
        </m:sSub>
      </m:oMath>
      <w:r w:rsidR="007607D4">
        <w:rPr>
          <w:rFonts w:ascii="Times New Roman" w:hAnsi="Times New Roman" w:cs="Times New Roman"/>
        </w:rPr>
        <w:t xml:space="preserve">                  </w:t>
      </w:r>
      <w:r w:rsidR="0068109F">
        <w:rPr>
          <w:rFonts w:ascii="Times New Roman" w:hAnsi="Times New Roman" w:cs="Times New Roman"/>
        </w:rPr>
        <w:t xml:space="preserve">    </w:t>
      </w:r>
      <w:r w:rsidR="007607D4">
        <w:rPr>
          <w:rFonts w:ascii="Times New Roman" w:hAnsi="Times New Roman" w:cs="Times New Roman"/>
          <w:b/>
          <w:bCs/>
        </w:rPr>
        <w:t>(</w:t>
      </w:r>
      <w:r w:rsidR="0068109F">
        <w:rPr>
          <w:rFonts w:ascii="Times New Roman" w:hAnsi="Times New Roman" w:cs="Times New Roman"/>
          <w:b/>
          <w:bCs/>
        </w:rPr>
        <w:t>4)</w:t>
      </w:r>
    </w:p>
    <w:p w14:paraId="07FBE552" w14:textId="48D8A189" w:rsidR="008C32D5" w:rsidRPr="00E010FC" w:rsidRDefault="008C32D5" w:rsidP="008803C1">
      <w:pPr>
        <w:rPr>
          <w:rFonts w:ascii="Times New Roman" w:hAnsi="Times New Roman" w:cs="Times New Roman"/>
        </w:rPr>
      </w:pPr>
    </w:p>
    <w:p w14:paraId="65991D08" w14:textId="77777777" w:rsidR="008C32D5" w:rsidRPr="00E010FC" w:rsidRDefault="008C32D5" w:rsidP="00C41DDF">
      <w:pPr>
        <w:pStyle w:val="Heading3"/>
        <w:rPr>
          <w:rFonts w:ascii="Times New Roman" w:hAnsi="Times New Roman" w:cs="Times New Roman"/>
          <w:bCs/>
        </w:rPr>
      </w:pPr>
      <w:r w:rsidRPr="00E010FC">
        <w:rPr>
          <w:rFonts w:ascii="Times New Roman" w:hAnsi="Times New Roman" w:cs="Times New Roman"/>
          <w:bCs/>
        </w:rPr>
        <w:t>GLI</w:t>
      </w:r>
    </w:p>
    <w:p w14:paraId="3DFB961F" w14:textId="7DBA6FEC" w:rsidR="008C32D5" w:rsidRPr="00E010FC" w:rsidRDefault="008C32D5" w:rsidP="00C41DDF">
      <w:pPr>
        <w:rPr>
          <w:rFonts w:ascii="Times New Roman" w:hAnsi="Times New Roman" w:cs="Times New Roman"/>
        </w:rPr>
      </w:pPr>
      <w:r w:rsidRPr="00E010FC">
        <w:rPr>
          <w:rFonts w:ascii="Times New Roman" w:hAnsi="Times New Roman" w:cs="Times New Roman"/>
        </w:rPr>
        <w:t xml:space="preserve">GLI is </w:t>
      </w:r>
      <w:proofErr w:type="gramStart"/>
      <w:r w:rsidRPr="00E010FC">
        <w:rPr>
          <w:rFonts w:ascii="Times New Roman" w:hAnsi="Times New Roman" w:cs="Times New Roman"/>
        </w:rPr>
        <w:t>similar to</w:t>
      </w:r>
      <w:proofErr w:type="gramEnd"/>
      <w:r w:rsidRPr="00E010FC">
        <w:rPr>
          <w:rFonts w:ascii="Times New Roman" w:hAnsi="Times New Roman" w:cs="Times New Roman"/>
        </w:rPr>
        <w:t xml:space="preserve"> </w:t>
      </w:r>
      <w:proofErr w:type="spellStart"/>
      <w:r w:rsidRPr="00E010FC">
        <w:rPr>
          <w:rFonts w:ascii="Times New Roman" w:hAnsi="Times New Roman" w:cs="Times New Roman"/>
        </w:rPr>
        <w:t>ExG</w:t>
      </w:r>
      <w:proofErr w:type="spellEnd"/>
      <w:r w:rsidRPr="00E010FC">
        <w:rPr>
          <w:rFonts w:ascii="Times New Roman" w:hAnsi="Times New Roman" w:cs="Times New Roman"/>
        </w:rPr>
        <w:t xml:space="preserve">, but it also normalizes so the bands </w:t>
      </w:r>
      <w:r>
        <w:rPr>
          <w:rFonts w:ascii="Times New Roman" w:hAnsi="Times New Roman" w:cs="Times New Roman"/>
        </w:rPr>
        <w:t>to have the index values between -1</w:t>
      </w:r>
      <w:r w:rsidRPr="00E010FC">
        <w:rPr>
          <w:rFonts w:ascii="Times New Roman" w:hAnsi="Times New Roman" w:cs="Times New Roman"/>
        </w:rPr>
        <w:t xml:space="preserve"> and </w:t>
      </w:r>
      <w:r>
        <w:rPr>
          <w:rFonts w:ascii="Times New Roman" w:hAnsi="Times New Roman" w:cs="Times New Roman"/>
        </w:rPr>
        <w:t>1</w:t>
      </w:r>
      <w:r w:rsidRPr="00E010FC">
        <w:rPr>
          <w:rFonts w:ascii="Times New Roman" w:hAnsi="Times New Roman" w:cs="Times New Roman"/>
        </w:rPr>
        <w:t xml:space="preserve">. </w:t>
      </w:r>
      <w:r w:rsidRPr="00E010FC">
        <w:rPr>
          <w:rFonts w:ascii="Times New Roman" w:hAnsi="Times New Roman" w:cs="Times New Roman"/>
          <w:b/>
          <w:bCs/>
        </w:rPr>
        <w:t xml:space="preserve">Equation </w:t>
      </w:r>
      <w:r>
        <w:rPr>
          <w:rFonts w:ascii="Times New Roman" w:hAnsi="Times New Roman" w:cs="Times New Roman"/>
          <w:b/>
          <w:bCs/>
        </w:rPr>
        <w:t>5</w:t>
      </w:r>
      <w:r w:rsidRPr="00E010FC">
        <w:rPr>
          <w:rFonts w:ascii="Times New Roman" w:hAnsi="Times New Roman" w:cs="Times New Roman"/>
          <w:b/>
          <w:bCs/>
        </w:rPr>
        <w:t xml:space="preserve"> </w:t>
      </w:r>
      <w:r w:rsidRPr="00E010FC">
        <w:rPr>
          <w:rFonts w:ascii="Times New Roman" w:hAnsi="Times New Roman" w:cs="Times New Roman"/>
        </w:rPr>
        <w:t>Shows GLI</w:t>
      </w:r>
      <w:r>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"/>
          <w:id w:val="1820614242"/>
          <w:placeholder>
            <w:docPart w:val="DefaultPlaceholder_-1854013440"/>
          </w:placeholder>
        </w:sdtPr>
        <w:sdtEndPr>
          <w:rPr>
            <w:rFonts w:ascii="Calibri" w:hAnsi="Calibri" w:cs="Calibri"/>
          </w:rPr>
        </w:sdtEndPr>
        <w:sdtContent>
          <w:r w:rsidR="008F6165" w:rsidRPr="008F6165">
            <w:rPr>
              <w:color w:val="000000"/>
            </w:rPr>
            <w:t>(</w:t>
          </w:r>
          <w:proofErr w:type="spellStart"/>
          <w:r w:rsidR="008F6165" w:rsidRPr="008F6165">
            <w:rPr>
              <w:color w:val="000000"/>
            </w:rPr>
            <w:t>Louhaichi</w:t>
          </w:r>
          <w:proofErr w:type="spellEnd"/>
          <w:r w:rsidR="008F6165" w:rsidRPr="008F6165">
            <w:rPr>
              <w:color w:val="000000"/>
            </w:rPr>
            <w:t xml:space="preserve"> et al., 2001)</w:t>
          </w:r>
        </w:sdtContent>
      </w:sdt>
      <w:r w:rsidRPr="00E010FC">
        <w:rPr>
          <w:rFonts w:ascii="Times New Roman" w:hAnsi="Times New Roman" w:cs="Times New Roman"/>
        </w:rPr>
        <w:t>.</w:t>
      </w:r>
    </w:p>
    <w:p w14:paraId="1DF1C17D" w14:textId="77777777" w:rsidR="00866280" w:rsidRPr="00866280" w:rsidRDefault="00866280" w:rsidP="00C41DDF">
      <w:pPr>
        <w:rPr>
          <w:rFonts w:ascii="Times New Roman" w:hAnsi="Times New Roman" w:cs="Times New Roman"/>
        </w:rPr>
      </w:pPr>
    </w:p>
    <w:p w14:paraId="77BAF169" w14:textId="7DA30333" w:rsidR="008C32D5" w:rsidRPr="0068109F" w:rsidRDefault="00972E20" w:rsidP="0068109F">
      <w:pPr>
        <w:jc w:val="center"/>
        <w:rPr>
          <w:rFonts w:ascii="Times New Roman" w:hAnsi="Times New Roman" w:cs="Times New Roman"/>
          <w:b/>
          <w:bCs/>
        </w:rPr>
      </w:pPr>
      <m:oMath>
        <m:r>
          <w:rPr>
            <w:rFonts w:ascii="Cambria Math" w:hAnsi="Cambria Math" w:cs="Times New Roman"/>
          </w:rPr>
          <m:t>GLI=</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2R</m:t>
                </m:r>
              </m:e>
              <m:sub>
                <m:r>
                  <w:rPr>
                    <w:rFonts w:ascii="Cambria Math" w:hAnsi="Cambria Math" w:cs="Times New Roman"/>
                  </w:rPr>
                  <m:t>Gree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e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lue</m:t>
                </m:r>
              </m:sub>
            </m:sSub>
          </m:num>
          <m:den>
            <m:sSub>
              <m:sSubPr>
                <m:ctrlPr>
                  <w:rPr>
                    <w:rFonts w:ascii="Cambria Math" w:hAnsi="Cambria Math" w:cs="Times New Roman"/>
                    <w:i/>
                  </w:rPr>
                </m:ctrlPr>
              </m:sSubPr>
              <m:e>
                <m:r>
                  <w:rPr>
                    <w:rFonts w:ascii="Cambria Math" w:hAnsi="Cambria Math" w:cs="Times New Roman"/>
                  </w:rPr>
                  <m:t>2R</m:t>
                </m:r>
              </m:e>
              <m:sub>
                <m:r>
                  <w:rPr>
                    <w:rFonts w:ascii="Cambria Math" w:hAnsi="Cambria Math" w:cs="Times New Roman"/>
                  </w:rPr>
                  <m:t>Gree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ed</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lue</m:t>
                </m:r>
              </m:sub>
            </m:sSub>
          </m:den>
        </m:f>
      </m:oMath>
      <w:r w:rsidR="0068109F">
        <w:rPr>
          <w:rFonts w:ascii="Times New Roman" w:hAnsi="Times New Roman" w:cs="Times New Roman"/>
        </w:rPr>
        <w:t xml:space="preserve">                                       </w:t>
      </w:r>
      <w:r w:rsidR="0068109F">
        <w:rPr>
          <w:rFonts w:ascii="Times New Roman" w:hAnsi="Times New Roman" w:cs="Times New Roman"/>
          <w:b/>
          <w:bCs/>
        </w:rPr>
        <w:t>(5)</w:t>
      </w:r>
    </w:p>
    <w:p w14:paraId="59CC344A" w14:textId="77777777" w:rsidR="008C32D5" w:rsidRPr="00E010FC" w:rsidRDefault="008C32D5" w:rsidP="009F0320">
      <w:pPr>
        <w:pStyle w:val="Heading3"/>
        <w:rPr>
          <w:rFonts w:ascii="Times New Roman" w:hAnsi="Times New Roman" w:cs="Times New Roman"/>
        </w:rPr>
      </w:pPr>
      <w:r w:rsidRPr="00E010FC">
        <w:rPr>
          <w:rFonts w:ascii="Times New Roman" w:hAnsi="Times New Roman" w:cs="Times New Roman"/>
        </w:rPr>
        <w:t>VARI</w:t>
      </w:r>
    </w:p>
    <w:p w14:paraId="14835D39" w14:textId="0F7F0C46" w:rsidR="008C32D5" w:rsidRDefault="008C32D5" w:rsidP="00C41DDF">
      <w:pPr>
        <w:rPr>
          <w:rFonts w:ascii="Times New Roman" w:hAnsi="Times New Roman" w:cs="Times New Roman"/>
        </w:rPr>
      </w:pPr>
      <w:r>
        <w:rPr>
          <w:rFonts w:ascii="Times New Roman" w:hAnsi="Times New Roman" w:cs="Times New Roman"/>
        </w:rPr>
        <w:t xml:space="preserve">The final index used to analyze the images was VARI. VARI assumes that blue band is atmospheric noise and reduces its effect in the output index </w:t>
      </w:r>
      <w:sdt>
        <w:sdtPr>
          <w:rPr>
            <w:rFonts w:ascii="Times New Roman" w:hAnsi="Times New Roman" w:cs="Times New Roman"/>
            <w:color w:val="000000"/>
          </w:rPr>
          <w:tag w:val="MENDELEY_CITATION_v3_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"/>
          <w:id w:val="-1007280064"/>
          <w:placeholder>
            <w:docPart w:val="DefaultPlaceholder_-1854013440"/>
          </w:placeholder>
        </w:sdtPr>
        <w:sdtEndPr>
          <w:rPr>
            <w:rFonts w:ascii="Calibri" w:hAnsi="Calibri" w:cs="Calibri"/>
          </w:rPr>
        </w:sdtEndPr>
        <w:sdtContent>
          <w:r w:rsidR="00EE6D1D" w:rsidRPr="00EE6D1D">
            <w:rPr>
              <w:color w:val="000000"/>
            </w:rPr>
            <w:t>(</w:t>
          </w:r>
          <w:proofErr w:type="spellStart"/>
          <w:r w:rsidR="00EE6D1D" w:rsidRPr="00EE6D1D">
            <w:rPr>
              <w:color w:val="000000"/>
            </w:rPr>
            <w:t>Gitelson</w:t>
          </w:r>
          <w:proofErr w:type="spellEnd"/>
          <w:r w:rsidR="00EE6D1D" w:rsidRPr="00EE6D1D">
            <w:rPr>
              <w:color w:val="000000"/>
            </w:rPr>
            <w:t>, Kaufman, et al., 2002)</w:t>
          </w:r>
        </w:sdtContent>
      </w:sdt>
      <w:r>
        <w:rPr>
          <w:rFonts w:ascii="Times New Roman" w:hAnsi="Times New Roman" w:cs="Times New Roman"/>
        </w:rPr>
        <w:t xml:space="preserve"> It takes the green band and subtracts the red band and divides that by green plus red minus blue (</w:t>
      </w:r>
      <w:r>
        <w:rPr>
          <w:rFonts w:ascii="Times New Roman" w:hAnsi="Times New Roman" w:cs="Times New Roman"/>
          <w:b/>
          <w:bCs/>
        </w:rPr>
        <w:t>Equation 6</w:t>
      </w:r>
      <w:r>
        <w:rPr>
          <w:rFonts w:ascii="Times New Roman" w:hAnsi="Times New Roman" w:cs="Times New Roman"/>
        </w:rPr>
        <w:t xml:space="preserve">). </w:t>
      </w:r>
    </w:p>
    <w:p w14:paraId="1EF60139" w14:textId="6AB413FE" w:rsidR="00866280" w:rsidRPr="0068109F" w:rsidRDefault="002318F3" w:rsidP="0068109F">
      <w:pPr>
        <w:jc w:val="center"/>
        <w:rPr>
          <w:rFonts w:ascii="Times New Roman" w:hAnsi="Times New Roman" w:cs="Times New Roman"/>
          <w:b/>
          <w:bCs/>
        </w:rPr>
      </w:pPr>
      <m:oMath>
        <m:r>
          <w:rPr>
            <w:rFonts w:ascii="Cambria Math" w:hAnsi="Cambria Math" w:cs="Times New Roman"/>
          </w:rPr>
          <m:t>VARI=</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ree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ed</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ree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ed</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lue</m:t>
                </m:r>
              </m:sub>
            </m:sSub>
          </m:den>
        </m:f>
      </m:oMath>
      <w:r w:rsidR="0068109F">
        <w:rPr>
          <w:rFonts w:ascii="Times New Roman" w:hAnsi="Times New Roman" w:cs="Times New Roman"/>
        </w:rPr>
        <w:t xml:space="preserve">                                   </w:t>
      </w:r>
      <w:r w:rsidR="0068109F">
        <w:rPr>
          <w:rFonts w:ascii="Times New Roman" w:hAnsi="Times New Roman" w:cs="Times New Roman"/>
          <w:b/>
          <w:bCs/>
        </w:rPr>
        <w:t>(6)</w:t>
      </w:r>
    </w:p>
    <w:p w14:paraId="48728E42" w14:textId="013B4276" w:rsidR="00866280" w:rsidRDefault="00866280" w:rsidP="00C41DDF">
      <w:pPr>
        <w:rPr>
          <w:rFonts w:ascii="Times New Roman" w:hAnsi="Times New Roman" w:cs="Times New Roman"/>
        </w:rPr>
      </w:pPr>
    </w:p>
    <w:p w14:paraId="26B0E597" w14:textId="2A5DC9AB" w:rsidR="00FE3A74" w:rsidRDefault="00FE3A74" w:rsidP="00151815">
      <w:pPr>
        <w:pStyle w:val="Heading2"/>
        <w:rPr>
          <w:rFonts w:ascii="Times New Roman" w:hAnsi="Times New Roman" w:cs="Times New Roman"/>
        </w:rPr>
      </w:pPr>
      <w:r>
        <w:rPr>
          <w:rFonts w:ascii="Times New Roman" w:hAnsi="Times New Roman" w:cs="Times New Roman"/>
        </w:rPr>
        <w:t>Finding Thresholds</w:t>
      </w:r>
    </w:p>
    <w:p w14:paraId="6C69AA60" w14:textId="0676B95D" w:rsidR="008309B9" w:rsidRPr="005F581D" w:rsidRDefault="0001624C" w:rsidP="008309B9">
      <w:pPr>
        <w:rPr>
          <w:rFonts w:ascii="Times New Roman" w:hAnsi="Times New Roman" w:cs="Times New Roman"/>
        </w:rPr>
      </w:pPr>
      <w:r>
        <w:rPr>
          <w:rFonts w:ascii="Times New Roman" w:hAnsi="Times New Roman" w:cs="Times New Roman"/>
        </w:rPr>
        <w:t>Scikit Image was used to find all three threshold methods for each image index.</w:t>
      </w:r>
      <w:r w:rsidR="005A0C2C">
        <w:rPr>
          <w:rFonts w:ascii="Times New Roman" w:hAnsi="Times New Roman" w:cs="Times New Roman"/>
        </w:rPr>
        <w:t xml:space="preserve"> </w:t>
      </w:r>
      <w:proofErr w:type="spellStart"/>
      <w:r w:rsidR="005A0C2C">
        <w:rPr>
          <w:rFonts w:ascii="Times New Roman" w:hAnsi="Times New Roman" w:cs="Times New Roman"/>
        </w:rPr>
        <w:t>Ostu’s</w:t>
      </w:r>
      <w:proofErr w:type="spellEnd"/>
      <w:r w:rsidR="005A0C2C">
        <w:rPr>
          <w:rFonts w:ascii="Times New Roman" w:hAnsi="Times New Roman" w:cs="Times New Roman"/>
        </w:rPr>
        <w:t xml:space="preserve"> threshold on each image </w:t>
      </w:r>
      <w:r w:rsidR="00B81530">
        <w:rPr>
          <w:rFonts w:ascii="Times New Roman" w:hAnsi="Times New Roman" w:cs="Times New Roman"/>
        </w:rPr>
        <w:t xml:space="preserve">resulted in a </w:t>
      </w:r>
      <w:r w:rsidR="00346715">
        <w:rPr>
          <w:rFonts w:ascii="Times New Roman" w:hAnsi="Times New Roman" w:cs="Times New Roman"/>
        </w:rPr>
        <w:t>unique (</w:t>
      </w:r>
      <w:r w:rsidR="00B81530">
        <w:rPr>
          <w:rFonts w:ascii="Times New Roman" w:hAnsi="Times New Roman" w:cs="Times New Roman"/>
        </w:rPr>
        <w:t>local</w:t>
      </w:r>
      <w:r w:rsidR="00346715">
        <w:rPr>
          <w:rFonts w:ascii="Times New Roman" w:hAnsi="Times New Roman" w:cs="Times New Roman"/>
        </w:rPr>
        <w:t>)</w:t>
      </w:r>
      <w:r w:rsidR="00B81530">
        <w:rPr>
          <w:rFonts w:ascii="Times New Roman" w:hAnsi="Times New Roman" w:cs="Times New Roman"/>
        </w:rPr>
        <w:t xml:space="preserve"> threshold</w:t>
      </w:r>
      <w:r w:rsidR="00346715">
        <w:rPr>
          <w:rFonts w:ascii="Times New Roman" w:hAnsi="Times New Roman" w:cs="Times New Roman"/>
        </w:rPr>
        <w:t xml:space="preserve">. To find a global threshold for each index, </w:t>
      </w:r>
      <w:proofErr w:type="spellStart"/>
      <w:r w:rsidR="00D77FED">
        <w:rPr>
          <w:rFonts w:ascii="Times New Roman" w:hAnsi="Times New Roman" w:cs="Times New Roman"/>
        </w:rPr>
        <w:t>Numpy</w:t>
      </w:r>
      <w:proofErr w:type="spellEnd"/>
      <w:r w:rsidR="00D77FED">
        <w:rPr>
          <w:rFonts w:ascii="Times New Roman" w:hAnsi="Times New Roman" w:cs="Times New Roman"/>
        </w:rPr>
        <w:t xml:space="preserve"> was</w:t>
      </w:r>
      <w:r w:rsidR="00346715">
        <w:rPr>
          <w:rFonts w:ascii="Times New Roman" w:hAnsi="Times New Roman" w:cs="Times New Roman"/>
        </w:rPr>
        <w:t xml:space="preserve"> </w:t>
      </w:r>
      <w:r w:rsidR="00D77FED">
        <w:rPr>
          <w:rFonts w:ascii="Times New Roman" w:hAnsi="Times New Roman" w:cs="Times New Roman"/>
        </w:rPr>
        <w:t xml:space="preserve">used to append </w:t>
      </w:r>
      <w:r w:rsidR="00FB6F98">
        <w:rPr>
          <w:rFonts w:ascii="Times New Roman" w:hAnsi="Times New Roman" w:cs="Times New Roman"/>
        </w:rPr>
        <w:t xml:space="preserve">each image per index and flatten it to a single array. </w:t>
      </w:r>
      <w:r w:rsidR="00A04C1B">
        <w:rPr>
          <w:rFonts w:ascii="Times New Roman" w:hAnsi="Times New Roman" w:cs="Times New Roman"/>
        </w:rPr>
        <w:t xml:space="preserve">Otsu’s threshold was then </w:t>
      </w:r>
      <w:r w:rsidR="00293322">
        <w:rPr>
          <w:rFonts w:ascii="Times New Roman" w:hAnsi="Times New Roman" w:cs="Times New Roman"/>
        </w:rPr>
        <w:t>taken for that array.</w:t>
      </w:r>
      <w:r w:rsidR="00761649">
        <w:rPr>
          <w:rFonts w:ascii="Times New Roman" w:hAnsi="Times New Roman" w:cs="Times New Roman"/>
        </w:rPr>
        <w:t xml:space="preserve"> The zero </w:t>
      </w:r>
      <w:r w:rsidR="00871130">
        <w:rPr>
          <w:rFonts w:ascii="Times New Roman" w:hAnsi="Times New Roman" w:cs="Times New Roman"/>
        </w:rPr>
        <w:t xml:space="preserve">threshold was manually put in for each index. Anything greater than the threshold was </w:t>
      </w:r>
      <w:r w:rsidR="009B1B45">
        <w:rPr>
          <w:rFonts w:ascii="Times New Roman" w:hAnsi="Times New Roman" w:cs="Times New Roman"/>
        </w:rPr>
        <w:t>reclassified as 1 (vegetation) and anything less than the threshold was reclassified as 0 (non-vegetation)</w:t>
      </w:r>
    </w:p>
    <w:p w14:paraId="10271CD2" w14:textId="3C09F0A3" w:rsidR="00FE3A74" w:rsidRDefault="006941A4" w:rsidP="006941A4">
      <w:pPr>
        <w:pStyle w:val="Heading2"/>
        <w:rPr>
          <w:rFonts w:ascii="Times New Roman" w:hAnsi="Times New Roman" w:cs="Times New Roman"/>
        </w:rPr>
      </w:pPr>
      <w:r>
        <w:rPr>
          <w:rFonts w:ascii="Times New Roman" w:hAnsi="Times New Roman" w:cs="Times New Roman"/>
        </w:rPr>
        <w:t>Ground Tru</w:t>
      </w:r>
      <w:r w:rsidR="006D71B4">
        <w:rPr>
          <w:rFonts w:ascii="Times New Roman" w:hAnsi="Times New Roman" w:cs="Times New Roman"/>
        </w:rPr>
        <w:t xml:space="preserve">thing </w:t>
      </w:r>
    </w:p>
    <w:p w14:paraId="0E2BAEF8" w14:textId="610AF49F" w:rsidR="006D71B4" w:rsidRPr="00214640" w:rsidRDefault="00214640" w:rsidP="006D71B4">
      <w:pPr>
        <w:rPr>
          <w:rFonts w:ascii="Times New Roman" w:hAnsi="Times New Roman" w:cs="Times New Roman"/>
        </w:rPr>
      </w:pPr>
      <w:r>
        <w:rPr>
          <w:rFonts w:ascii="Times New Roman" w:hAnsi="Times New Roman" w:cs="Times New Roman"/>
        </w:rPr>
        <w:t>Accuracy assessment was done by using Scikit Image and Matplotlib to ground tru</w:t>
      </w:r>
      <w:r w:rsidR="00CA5D43">
        <w:rPr>
          <w:rFonts w:ascii="Times New Roman" w:hAnsi="Times New Roman" w:cs="Times New Roman"/>
        </w:rPr>
        <w:t>th each image. Eight images were r</w:t>
      </w:r>
      <w:r w:rsidR="00E130AA">
        <w:rPr>
          <w:rFonts w:ascii="Times New Roman" w:hAnsi="Times New Roman" w:cs="Times New Roman"/>
        </w:rPr>
        <w:t xml:space="preserve">andomly selected from each date. </w:t>
      </w:r>
      <w:r w:rsidR="008C6459">
        <w:rPr>
          <w:rFonts w:ascii="Times New Roman" w:hAnsi="Times New Roman" w:cs="Times New Roman"/>
        </w:rPr>
        <w:t xml:space="preserve">Once Scikit uploaded the image, </w:t>
      </w:r>
      <w:proofErr w:type="spellStart"/>
      <w:r w:rsidR="00D14A65">
        <w:rPr>
          <w:rFonts w:ascii="Times New Roman" w:hAnsi="Times New Roman" w:cs="Times New Roman"/>
        </w:rPr>
        <w:t>Numpy</w:t>
      </w:r>
      <w:proofErr w:type="spellEnd"/>
      <w:r w:rsidR="00D14A65">
        <w:rPr>
          <w:rFonts w:ascii="Times New Roman" w:hAnsi="Times New Roman" w:cs="Times New Roman"/>
        </w:rPr>
        <w:t xml:space="preserve"> and Matplotlib were used to plot 30 random </w:t>
      </w:r>
      <w:r w:rsidR="00E31BF9">
        <w:rPr>
          <w:rFonts w:ascii="Times New Roman" w:hAnsi="Times New Roman" w:cs="Times New Roman"/>
        </w:rPr>
        <w:t xml:space="preserve">pixels. </w:t>
      </w:r>
      <w:r w:rsidR="00660CBC">
        <w:rPr>
          <w:rFonts w:ascii="Times New Roman" w:hAnsi="Times New Roman" w:cs="Times New Roman"/>
        </w:rPr>
        <w:t xml:space="preserve">The reference value (0 or 1) was </w:t>
      </w:r>
      <w:r w:rsidR="001A537A">
        <w:rPr>
          <w:rFonts w:ascii="Times New Roman" w:hAnsi="Times New Roman" w:cs="Times New Roman"/>
        </w:rPr>
        <w:t xml:space="preserve">found visually by the user input. </w:t>
      </w:r>
      <w:r w:rsidR="001A537A">
        <w:rPr>
          <w:rFonts w:ascii="Times New Roman" w:hAnsi="Times New Roman" w:cs="Times New Roman"/>
          <w:b/>
          <w:bCs/>
        </w:rPr>
        <w:t xml:space="preserve">Figure 4 </w:t>
      </w:r>
      <w:r w:rsidR="008C7167">
        <w:rPr>
          <w:rFonts w:ascii="Times New Roman" w:hAnsi="Times New Roman" w:cs="Times New Roman"/>
        </w:rPr>
        <w:t xml:space="preserve">shows an example of ground truthing an image. </w:t>
      </w:r>
      <w:r w:rsidR="008B1F6C">
        <w:rPr>
          <w:rFonts w:ascii="Times New Roman" w:hAnsi="Times New Roman" w:cs="Times New Roman"/>
        </w:rPr>
        <w:t xml:space="preserve">A note that subjectivity between vegetation and non-vegetation may have led to errors. </w:t>
      </w:r>
    </w:p>
    <w:p w14:paraId="3D288C27" w14:textId="77777777" w:rsidR="000F6E89" w:rsidRDefault="00BB0EF6" w:rsidP="000F6E89">
      <w:pPr>
        <w:keepNext/>
      </w:pPr>
      <w:r>
        <w:rPr>
          <w:noProof/>
        </w:rPr>
        <w:lastRenderedPageBreak/>
        <mc:AlternateContent>
          <mc:Choice Requires="wps">
            <w:drawing>
              <wp:anchor distT="0" distB="0" distL="114300" distR="114300" simplePos="0" relativeHeight="251649024" behindDoc="0" locked="0" layoutInCell="1" allowOverlap="1" wp14:anchorId="2A18DB94" wp14:editId="25427AAC">
                <wp:simplePos x="0" y="0"/>
                <wp:positionH relativeFrom="column">
                  <wp:posOffset>3651662</wp:posOffset>
                </wp:positionH>
                <wp:positionV relativeFrom="paragraph">
                  <wp:posOffset>1009403</wp:posOffset>
                </wp:positionV>
                <wp:extent cx="348018" cy="191069"/>
                <wp:effectExtent l="0" t="0" r="13970" b="19050"/>
                <wp:wrapNone/>
                <wp:docPr id="13" name="Rectangle 13"/>
                <wp:cNvGraphicFramePr/>
                <a:graphic xmlns:a="http://schemas.openxmlformats.org/drawingml/2006/main">
                  <a:graphicData uri="http://schemas.microsoft.com/office/word/2010/wordprocessingShape">
                    <wps:wsp>
                      <wps:cNvSpPr/>
                      <wps:spPr>
                        <a:xfrm>
                          <a:off x="0" y="0"/>
                          <a:ext cx="348018" cy="19106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A181E6" id="Rectangle 13" o:spid="_x0000_s1026" style="position:absolute;margin-left:287.55pt;margin-top:79.5pt;width:27.4pt;height:15.05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" filled="f" strokecolor="red" strokeweight="1pt"/>
            </w:pict>
          </mc:Fallback>
        </mc:AlternateContent>
      </w:r>
      <w:r>
        <w:rPr>
          <w:noProof/>
        </w:rPr>
        <w:drawing>
          <wp:anchor distT="0" distB="0" distL="114300" distR="114300" simplePos="0" relativeHeight="251655168" behindDoc="0" locked="0" layoutInCell="1" allowOverlap="1" wp14:anchorId="6793289C" wp14:editId="7452BDA6">
            <wp:simplePos x="0" y="0"/>
            <wp:positionH relativeFrom="column">
              <wp:posOffset>4524499</wp:posOffset>
            </wp:positionH>
            <wp:positionV relativeFrom="paragraph">
              <wp:posOffset>1496291</wp:posOffset>
            </wp:positionV>
            <wp:extent cx="967105" cy="622935"/>
            <wp:effectExtent l="0" t="0" r="4445" b="5715"/>
            <wp:wrapNone/>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967105" cy="622935"/>
                    </a:xfrm>
                    <a:prstGeom prst="rect">
                      <a:avLst/>
                    </a:prstGeom>
                  </pic:spPr>
                </pic:pic>
              </a:graphicData>
            </a:graphic>
          </wp:anchor>
        </w:drawing>
      </w:r>
      <w:r w:rsidR="00AC1F5A" w:rsidRPr="00AC1F5A">
        <w:rPr>
          <w:noProof/>
        </w:rPr>
        <w:drawing>
          <wp:inline distT="0" distB="0" distL="0" distR="0" wp14:anchorId="666F9245" wp14:editId="5E67C708">
            <wp:extent cx="4065748" cy="4022725"/>
            <wp:effectExtent l="0" t="0" r="0" b="0"/>
            <wp:docPr id="1026" name="Picture 2" descr="A close-up of some plants&#10;&#10;Description automatically generated with low confidence">
              <a:extLst xmlns:a="http://schemas.openxmlformats.org/drawingml/2006/main">
                <a:ext uri="{FF2B5EF4-FFF2-40B4-BE49-F238E27FC236}">
                  <a16:creationId xmlns:a16="http://schemas.microsoft.com/office/drawing/2014/main" id="{BE5239B0-D963-4120-80ED-D427199177C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descr="A close-up of some plants&#10;&#10;Description automatically generated with low confidence">
                      <a:extLst>
                        <a:ext uri="{FF2B5EF4-FFF2-40B4-BE49-F238E27FC236}">
                          <a16:creationId xmlns:a16="http://schemas.microsoft.com/office/drawing/2014/main" id="{BE5239B0-D963-4120-80ED-D427199177CE}"/>
                        </a:ext>
                      </a:extLst>
                    </pic:cNvPr>
                    <pic:cNvPicPr>
                      <a:picLocks noGrp="1"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65748" cy="40227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3F9A1ED8" w14:textId="245C5091" w:rsidR="00AC1F5A" w:rsidRDefault="000F6E89" w:rsidP="000F6E89">
      <w:pPr>
        <w:pStyle w:val="Caption"/>
      </w:pPr>
      <w:r>
        <w:t xml:space="preserve">Figure </w:t>
      </w:r>
      <w:fldSimple w:instr=" SEQ Figure \* ARABIC ">
        <w:r w:rsidR="00756D39">
          <w:rPr>
            <w:noProof/>
          </w:rPr>
          <w:t>4</w:t>
        </w:r>
      </w:fldSimple>
      <w:r w:rsidR="002D3C98">
        <w:t>:</w:t>
      </w:r>
      <w:r>
        <w:t xml:space="preserve"> Ground truth example. The red x shows the sampled pixel (non-vegetation).</w:t>
      </w:r>
    </w:p>
    <w:p w14:paraId="4BAA069C" w14:textId="77777777" w:rsidR="00AC1F5A" w:rsidRDefault="00AC1F5A" w:rsidP="00354CAE"/>
    <w:p w14:paraId="114B3914" w14:textId="169E22CE" w:rsidR="008C32D5" w:rsidRDefault="006D71B4" w:rsidP="004B2BC0">
      <w:pPr>
        <w:pStyle w:val="Heading2"/>
        <w:rPr>
          <w:rFonts w:ascii="Times New Roman" w:hAnsi="Times New Roman" w:cs="Times New Roman"/>
        </w:rPr>
      </w:pPr>
      <w:r>
        <w:rPr>
          <w:rFonts w:ascii="Times New Roman" w:hAnsi="Times New Roman" w:cs="Times New Roman"/>
        </w:rPr>
        <w:t>Finding Percent Ground Cover</w:t>
      </w:r>
    </w:p>
    <w:p w14:paraId="0DD9766E" w14:textId="4B14761A" w:rsidR="008C32D5" w:rsidRDefault="001348F6" w:rsidP="00EB612B">
      <w:pPr>
        <w:rPr>
          <w:rFonts w:ascii="Times New Roman" w:hAnsi="Times New Roman" w:cs="Times New Roman"/>
        </w:rPr>
      </w:pPr>
      <w:r>
        <w:rPr>
          <w:rFonts w:ascii="Times New Roman" w:hAnsi="Times New Roman" w:cs="Times New Roman"/>
        </w:rPr>
        <w:t xml:space="preserve">Percent ground cover </w:t>
      </w:r>
      <w:r w:rsidR="001E5198">
        <w:rPr>
          <w:rFonts w:ascii="Times New Roman" w:hAnsi="Times New Roman" w:cs="Times New Roman"/>
        </w:rPr>
        <w:t xml:space="preserve">was defined as the total area </w:t>
      </w:r>
      <w:r w:rsidR="005333A6">
        <w:rPr>
          <w:rFonts w:ascii="Times New Roman" w:hAnsi="Times New Roman" w:cs="Times New Roman"/>
        </w:rPr>
        <w:t xml:space="preserve">of plants divided by the total area. To determine this, </w:t>
      </w:r>
      <w:r w:rsidR="000B6487">
        <w:rPr>
          <w:rFonts w:ascii="Times New Roman" w:hAnsi="Times New Roman" w:cs="Times New Roman"/>
        </w:rPr>
        <w:t>the most accurate image classification index and threshold</w:t>
      </w:r>
      <w:r w:rsidR="005333A6">
        <w:rPr>
          <w:rFonts w:ascii="Times New Roman" w:hAnsi="Times New Roman" w:cs="Times New Roman"/>
        </w:rPr>
        <w:t xml:space="preserve"> (</w:t>
      </w:r>
      <w:proofErr w:type="spellStart"/>
      <w:r w:rsidR="005333A6">
        <w:rPr>
          <w:rFonts w:ascii="Times New Roman" w:hAnsi="Times New Roman" w:cs="Times New Roman"/>
        </w:rPr>
        <w:t>ExGR</w:t>
      </w:r>
      <w:proofErr w:type="spellEnd"/>
      <w:r w:rsidR="005333A6">
        <w:rPr>
          <w:rFonts w:ascii="Times New Roman" w:hAnsi="Times New Roman" w:cs="Times New Roman"/>
        </w:rPr>
        <w:t>-Zero</w:t>
      </w:r>
      <w:r w:rsidR="00A52CD3">
        <w:rPr>
          <w:rFonts w:ascii="Times New Roman" w:hAnsi="Times New Roman" w:cs="Times New Roman"/>
        </w:rPr>
        <w:t>)</w:t>
      </w:r>
      <w:r w:rsidR="000B6487">
        <w:rPr>
          <w:rFonts w:ascii="Times New Roman" w:hAnsi="Times New Roman" w:cs="Times New Roman"/>
        </w:rPr>
        <w:t xml:space="preserve">. </w:t>
      </w:r>
      <w:r w:rsidR="00DF2270">
        <w:rPr>
          <w:rFonts w:ascii="Times New Roman" w:hAnsi="Times New Roman" w:cs="Times New Roman"/>
        </w:rPr>
        <w:t xml:space="preserve">Because </w:t>
      </w:r>
      <w:r w:rsidR="00F2493B">
        <w:rPr>
          <w:rFonts w:ascii="Times New Roman" w:hAnsi="Times New Roman" w:cs="Times New Roman"/>
        </w:rPr>
        <w:t xml:space="preserve">vegetation was classified as 1, </w:t>
      </w:r>
      <w:r w:rsidR="00A52CD3">
        <w:rPr>
          <w:rFonts w:ascii="Times New Roman" w:hAnsi="Times New Roman" w:cs="Times New Roman"/>
        </w:rPr>
        <w:t xml:space="preserve">Scikit </w:t>
      </w:r>
      <w:r w:rsidR="00E44877">
        <w:rPr>
          <w:rFonts w:ascii="Times New Roman" w:hAnsi="Times New Roman" w:cs="Times New Roman"/>
        </w:rPr>
        <w:t>I</w:t>
      </w:r>
      <w:r w:rsidR="00A52CD3">
        <w:rPr>
          <w:rFonts w:ascii="Times New Roman" w:hAnsi="Times New Roman" w:cs="Times New Roman"/>
        </w:rPr>
        <w:t>mage was used to t</w:t>
      </w:r>
      <w:r w:rsidR="00111849">
        <w:rPr>
          <w:rFonts w:ascii="Times New Roman" w:hAnsi="Times New Roman" w:cs="Times New Roman"/>
        </w:rPr>
        <w:t xml:space="preserve">ake the sum of each classified image </w:t>
      </w:r>
      <w:r w:rsidR="002E330B">
        <w:rPr>
          <w:rFonts w:ascii="Times New Roman" w:hAnsi="Times New Roman" w:cs="Times New Roman"/>
        </w:rPr>
        <w:t>(i.e.</w:t>
      </w:r>
      <w:r w:rsidR="007673CE">
        <w:rPr>
          <w:rFonts w:ascii="Times New Roman" w:hAnsi="Times New Roman" w:cs="Times New Roman"/>
        </w:rPr>
        <w:t>,</w:t>
      </w:r>
      <w:r w:rsidR="002E330B">
        <w:rPr>
          <w:rFonts w:ascii="Times New Roman" w:hAnsi="Times New Roman" w:cs="Times New Roman"/>
        </w:rPr>
        <w:t xml:space="preserve"> total nu</w:t>
      </w:r>
      <w:r w:rsidR="007673CE">
        <w:rPr>
          <w:rFonts w:ascii="Times New Roman" w:hAnsi="Times New Roman" w:cs="Times New Roman"/>
        </w:rPr>
        <w:t xml:space="preserve">mber of pixels classified as vegetation) </w:t>
      </w:r>
      <w:r w:rsidR="00111849">
        <w:rPr>
          <w:rFonts w:ascii="Times New Roman" w:hAnsi="Times New Roman" w:cs="Times New Roman"/>
        </w:rPr>
        <w:t>and divide that by the total number of pixels.</w:t>
      </w:r>
      <w:r w:rsidR="00DA1511">
        <w:rPr>
          <w:rFonts w:ascii="Times New Roman" w:hAnsi="Times New Roman" w:cs="Times New Roman"/>
        </w:rPr>
        <w:t xml:space="preserve"> </w:t>
      </w:r>
      <w:r w:rsidR="00336EDE">
        <w:rPr>
          <w:rFonts w:ascii="Times New Roman" w:hAnsi="Times New Roman" w:cs="Times New Roman"/>
        </w:rPr>
        <w:t xml:space="preserve">The decimal result is the vegetation </w:t>
      </w:r>
      <w:r w:rsidR="00457116">
        <w:rPr>
          <w:rFonts w:ascii="Times New Roman" w:hAnsi="Times New Roman" w:cs="Times New Roman"/>
        </w:rPr>
        <w:t>fraction,</w:t>
      </w:r>
      <w:r w:rsidR="00336EDE">
        <w:rPr>
          <w:rFonts w:ascii="Times New Roman" w:hAnsi="Times New Roman" w:cs="Times New Roman"/>
        </w:rPr>
        <w:t xml:space="preserve"> and the percent vegetation multiplies that by 100.</w:t>
      </w:r>
      <w:r w:rsidR="00111849">
        <w:rPr>
          <w:rFonts w:ascii="Times New Roman" w:hAnsi="Times New Roman" w:cs="Times New Roman"/>
        </w:rPr>
        <w:t xml:space="preserve"> </w:t>
      </w:r>
      <w:r w:rsidR="008C32D5" w:rsidRPr="00E010FC">
        <w:rPr>
          <w:rFonts w:ascii="Times New Roman" w:hAnsi="Times New Roman" w:cs="Times New Roman"/>
        </w:rPr>
        <w:t xml:space="preserve"> </w:t>
      </w:r>
    </w:p>
    <w:p w14:paraId="293D1BB0" w14:textId="77777777" w:rsidR="009556A4" w:rsidRDefault="009556A4" w:rsidP="00EB612B">
      <w:pPr>
        <w:rPr>
          <w:rFonts w:ascii="Times New Roman" w:hAnsi="Times New Roman" w:cs="Times New Roman"/>
        </w:rPr>
      </w:pPr>
    </w:p>
    <w:p w14:paraId="6C343E33" w14:textId="55689D99" w:rsidR="009556A4" w:rsidRDefault="00FE003A" w:rsidP="00690AEC">
      <w:pPr>
        <w:pStyle w:val="Heading2"/>
        <w:rPr>
          <w:rFonts w:ascii="Times New Roman" w:hAnsi="Times New Roman" w:cs="Times New Roman"/>
        </w:rPr>
      </w:pPr>
      <w:r>
        <w:rPr>
          <w:rFonts w:ascii="Times New Roman" w:hAnsi="Times New Roman" w:cs="Times New Roman"/>
        </w:rPr>
        <w:t xml:space="preserve">Correlating </w:t>
      </w:r>
      <w:r w:rsidR="00D24570">
        <w:rPr>
          <w:rFonts w:ascii="Times New Roman" w:hAnsi="Times New Roman" w:cs="Times New Roman"/>
        </w:rPr>
        <w:t>Clover Harvest Metrics</w:t>
      </w:r>
    </w:p>
    <w:p w14:paraId="2A636C91" w14:textId="1D2E7EAB" w:rsidR="006A450D" w:rsidRDefault="00824BC1" w:rsidP="006A450D">
      <w:pPr>
        <w:rPr>
          <w:rFonts w:ascii="Times New Roman" w:hAnsi="Times New Roman" w:cs="Times New Roman"/>
        </w:rPr>
      </w:pPr>
      <w:proofErr w:type="spellStart"/>
      <w:r>
        <w:rPr>
          <w:rFonts w:ascii="Times New Roman" w:hAnsi="Times New Roman" w:cs="Times New Roman"/>
        </w:rPr>
        <w:t>ExGR</w:t>
      </w:r>
      <w:proofErr w:type="spellEnd"/>
      <w:r>
        <w:rPr>
          <w:rFonts w:ascii="Times New Roman" w:hAnsi="Times New Roman" w:cs="Times New Roman"/>
        </w:rPr>
        <w:t xml:space="preserve">-Zero </w:t>
      </w:r>
      <w:r w:rsidR="00DA2376">
        <w:rPr>
          <w:rFonts w:ascii="Times New Roman" w:hAnsi="Times New Roman" w:cs="Times New Roman"/>
        </w:rPr>
        <w:t xml:space="preserve">classified image </w:t>
      </w:r>
      <w:r>
        <w:rPr>
          <w:rFonts w:ascii="Times New Roman" w:hAnsi="Times New Roman" w:cs="Times New Roman"/>
        </w:rPr>
        <w:t xml:space="preserve">was also used to </w:t>
      </w:r>
      <w:r w:rsidR="000829CF">
        <w:rPr>
          <w:rFonts w:ascii="Times New Roman" w:hAnsi="Times New Roman" w:cs="Times New Roman"/>
        </w:rPr>
        <w:t>determine the mean greenness of vegetation.</w:t>
      </w:r>
      <w:r w:rsidR="00FB0A7A">
        <w:rPr>
          <w:rFonts w:ascii="Times New Roman" w:hAnsi="Times New Roman" w:cs="Times New Roman"/>
        </w:rPr>
        <w:t xml:space="preserve"> Scikit Image </w:t>
      </w:r>
      <w:r w:rsidR="00464F90">
        <w:rPr>
          <w:rFonts w:ascii="Times New Roman" w:hAnsi="Times New Roman" w:cs="Times New Roman"/>
        </w:rPr>
        <w:t>was used to take the normalized green of each image</w:t>
      </w:r>
      <w:r w:rsidR="009F6142">
        <w:rPr>
          <w:rFonts w:ascii="Times New Roman" w:hAnsi="Times New Roman" w:cs="Times New Roman"/>
        </w:rPr>
        <w:t xml:space="preserve">. </w:t>
      </w:r>
      <w:r w:rsidR="00970E83">
        <w:rPr>
          <w:rFonts w:ascii="Times New Roman" w:hAnsi="Times New Roman" w:cs="Times New Roman"/>
        </w:rPr>
        <w:t xml:space="preserve">The </w:t>
      </w:r>
      <w:r w:rsidR="004D1E43">
        <w:rPr>
          <w:rFonts w:ascii="Times New Roman" w:hAnsi="Times New Roman" w:cs="Times New Roman"/>
        </w:rPr>
        <w:t>plots</w:t>
      </w:r>
      <w:r w:rsidR="00970E83">
        <w:rPr>
          <w:rFonts w:ascii="Times New Roman" w:hAnsi="Times New Roman" w:cs="Times New Roman"/>
        </w:rPr>
        <w:t xml:space="preserve"> were then masked to the vegetation by multiplying </w:t>
      </w:r>
      <w:r w:rsidR="004D1E43">
        <w:rPr>
          <w:rFonts w:ascii="Times New Roman" w:hAnsi="Times New Roman" w:cs="Times New Roman"/>
        </w:rPr>
        <w:t>the ima</w:t>
      </w:r>
      <w:r w:rsidR="001C3AE7">
        <w:rPr>
          <w:rFonts w:ascii="Times New Roman" w:hAnsi="Times New Roman" w:cs="Times New Roman"/>
        </w:rPr>
        <w:t>ge by the classified vegetation. This turn</w:t>
      </w:r>
      <w:r w:rsidR="00E03336">
        <w:rPr>
          <w:rFonts w:ascii="Times New Roman" w:hAnsi="Times New Roman" w:cs="Times New Roman"/>
        </w:rPr>
        <w:t>ed</w:t>
      </w:r>
      <w:r w:rsidR="001C3AE7">
        <w:rPr>
          <w:rFonts w:ascii="Times New Roman" w:hAnsi="Times New Roman" w:cs="Times New Roman"/>
        </w:rPr>
        <w:t xml:space="preserve"> all non-vegetation</w:t>
      </w:r>
      <w:r w:rsidR="000829CF">
        <w:rPr>
          <w:rFonts w:ascii="Times New Roman" w:hAnsi="Times New Roman" w:cs="Times New Roman"/>
        </w:rPr>
        <w:t xml:space="preserve"> </w:t>
      </w:r>
      <w:r w:rsidR="001C3AE7">
        <w:rPr>
          <w:rFonts w:ascii="Times New Roman" w:hAnsi="Times New Roman" w:cs="Times New Roman"/>
        </w:rPr>
        <w:t xml:space="preserve">values to zero. </w:t>
      </w:r>
      <w:r w:rsidR="00E03336">
        <w:rPr>
          <w:rFonts w:ascii="Times New Roman" w:hAnsi="Times New Roman" w:cs="Times New Roman"/>
        </w:rPr>
        <w:t>Finally</w:t>
      </w:r>
      <w:r w:rsidR="00E60AD5">
        <w:rPr>
          <w:rFonts w:ascii="Times New Roman" w:hAnsi="Times New Roman" w:cs="Times New Roman"/>
        </w:rPr>
        <w:t xml:space="preserve">, the sum of </w:t>
      </w:r>
      <w:r w:rsidR="00483AE5">
        <w:rPr>
          <w:rFonts w:ascii="Times New Roman" w:hAnsi="Times New Roman" w:cs="Times New Roman"/>
        </w:rPr>
        <w:t xml:space="preserve">the masked matrix was divided by the area of vegetation to get </w:t>
      </w:r>
      <w:r w:rsidR="00B04554">
        <w:rPr>
          <w:rFonts w:ascii="Times New Roman" w:hAnsi="Times New Roman" w:cs="Times New Roman"/>
        </w:rPr>
        <w:t>a mean value.</w:t>
      </w:r>
    </w:p>
    <w:p w14:paraId="07977916" w14:textId="5E40ABC7" w:rsidR="00B04554" w:rsidRDefault="00B04554" w:rsidP="006A450D">
      <w:pPr>
        <w:rPr>
          <w:rFonts w:ascii="Times New Roman" w:hAnsi="Times New Roman" w:cs="Times New Roman"/>
        </w:rPr>
      </w:pPr>
    </w:p>
    <w:p w14:paraId="3597562D" w14:textId="030543BC" w:rsidR="003A1FA3" w:rsidRPr="00196284" w:rsidRDefault="003A1FA3" w:rsidP="006A450D">
      <w:pPr>
        <w:rPr>
          <w:rFonts w:ascii="Times New Roman" w:hAnsi="Times New Roman" w:cs="Times New Roman"/>
        </w:rPr>
      </w:pPr>
      <w:r>
        <w:rPr>
          <w:rFonts w:ascii="Times New Roman" w:hAnsi="Times New Roman" w:cs="Times New Roman"/>
        </w:rPr>
        <w:t>Clover me</w:t>
      </w:r>
      <w:r w:rsidR="00AF2413">
        <w:rPr>
          <w:rFonts w:ascii="Times New Roman" w:hAnsi="Times New Roman" w:cs="Times New Roman"/>
        </w:rPr>
        <w:t xml:space="preserve">trics </w:t>
      </w:r>
      <w:r w:rsidR="00B653C5">
        <w:rPr>
          <w:rFonts w:ascii="Times New Roman" w:hAnsi="Times New Roman" w:cs="Times New Roman"/>
        </w:rPr>
        <w:t xml:space="preserve">from post-seeded and under-seeded treatments </w:t>
      </w:r>
      <w:r w:rsidR="00AF2413">
        <w:rPr>
          <w:rFonts w:ascii="Times New Roman" w:hAnsi="Times New Roman" w:cs="Times New Roman"/>
        </w:rPr>
        <w:t xml:space="preserve">were </w:t>
      </w:r>
      <w:r w:rsidR="0076344E">
        <w:rPr>
          <w:rFonts w:ascii="Times New Roman" w:hAnsi="Times New Roman" w:cs="Times New Roman"/>
        </w:rPr>
        <w:t>measured at the end of the season and compared to</w:t>
      </w:r>
      <w:r w:rsidR="00444F9A">
        <w:rPr>
          <w:rFonts w:ascii="Times New Roman" w:hAnsi="Times New Roman" w:cs="Times New Roman"/>
        </w:rPr>
        <w:t xml:space="preserve"> the</w:t>
      </w:r>
      <w:r w:rsidR="0076344E">
        <w:rPr>
          <w:rFonts w:ascii="Times New Roman" w:hAnsi="Times New Roman" w:cs="Times New Roman"/>
        </w:rPr>
        <w:t xml:space="preserve"> final date of image collection (10/25/2021).</w:t>
      </w:r>
      <w:r w:rsidR="004D40FE">
        <w:rPr>
          <w:rFonts w:ascii="Times New Roman" w:hAnsi="Times New Roman" w:cs="Times New Roman"/>
        </w:rPr>
        <w:t xml:space="preserve"> The metrics chosen for </w:t>
      </w:r>
      <w:r w:rsidR="003472D7">
        <w:rPr>
          <w:rFonts w:ascii="Times New Roman" w:hAnsi="Times New Roman" w:cs="Times New Roman"/>
        </w:rPr>
        <w:lastRenderedPageBreak/>
        <w:t xml:space="preserve">correlation were </w:t>
      </w:r>
      <w:r w:rsidR="007A56B3">
        <w:rPr>
          <w:rFonts w:ascii="Times New Roman" w:hAnsi="Times New Roman" w:cs="Times New Roman"/>
        </w:rPr>
        <w:t>biomass (kg/ha) to veg</w:t>
      </w:r>
      <w:r w:rsidR="00F078BF">
        <w:rPr>
          <w:rFonts w:ascii="Times New Roman" w:hAnsi="Times New Roman" w:cs="Times New Roman"/>
        </w:rPr>
        <w:t>et</w:t>
      </w:r>
      <w:r w:rsidR="007A56B3">
        <w:rPr>
          <w:rFonts w:ascii="Times New Roman" w:hAnsi="Times New Roman" w:cs="Times New Roman"/>
        </w:rPr>
        <w:t>ation fraction, nitro</w:t>
      </w:r>
      <w:r w:rsidR="00A16FD7">
        <w:rPr>
          <w:rFonts w:ascii="Times New Roman" w:hAnsi="Times New Roman" w:cs="Times New Roman"/>
        </w:rPr>
        <w:t xml:space="preserve">gen </w:t>
      </w:r>
      <w:r w:rsidR="003F6B6F">
        <w:rPr>
          <w:rFonts w:ascii="Times New Roman" w:hAnsi="Times New Roman" w:cs="Times New Roman"/>
        </w:rPr>
        <w:t>(percent by mass) to average vegetation greenness, and carbon</w:t>
      </w:r>
      <w:r w:rsidR="003D4E40">
        <w:rPr>
          <w:rFonts w:ascii="Times New Roman" w:hAnsi="Times New Roman" w:cs="Times New Roman"/>
        </w:rPr>
        <w:t>-</w:t>
      </w:r>
      <w:r w:rsidR="003F6B6F">
        <w:rPr>
          <w:rFonts w:ascii="Times New Roman" w:hAnsi="Times New Roman" w:cs="Times New Roman"/>
        </w:rPr>
        <w:t xml:space="preserve">nitrogen ratio </w:t>
      </w:r>
      <w:r w:rsidR="00D976CE">
        <w:rPr>
          <w:rFonts w:ascii="Times New Roman" w:hAnsi="Times New Roman" w:cs="Times New Roman"/>
        </w:rPr>
        <w:t xml:space="preserve">to average vegetation greenness. </w:t>
      </w:r>
      <w:r w:rsidR="0076344E">
        <w:rPr>
          <w:rFonts w:ascii="Times New Roman" w:hAnsi="Times New Roman" w:cs="Times New Roman"/>
        </w:rPr>
        <w:t xml:space="preserve"> </w:t>
      </w:r>
    </w:p>
    <w:p w14:paraId="6AA11C58" w14:textId="77777777" w:rsidR="008C32D5" w:rsidRDefault="008C32D5" w:rsidP="00CB5BB7">
      <w:pPr>
        <w:pStyle w:val="Heading1"/>
        <w:rPr>
          <w:rFonts w:ascii="Times New Roman" w:hAnsi="Times New Roman" w:cs="Times New Roman"/>
        </w:rPr>
      </w:pPr>
      <w:r w:rsidRPr="00E010FC">
        <w:rPr>
          <w:rFonts w:ascii="Times New Roman" w:hAnsi="Times New Roman" w:cs="Times New Roman"/>
        </w:rPr>
        <w:t>Results</w:t>
      </w:r>
    </w:p>
    <w:p w14:paraId="41C959A0" w14:textId="6EFC6617" w:rsidR="008C32D5" w:rsidRDefault="008C32D5" w:rsidP="00F20612">
      <w:pPr>
        <w:rPr>
          <w:rFonts w:ascii="Times New Roman" w:hAnsi="Times New Roman" w:cs="Times New Roman"/>
        </w:rPr>
      </w:pPr>
      <w:r>
        <w:rPr>
          <w:rFonts w:ascii="Times New Roman" w:hAnsi="Times New Roman" w:cs="Times New Roman"/>
          <w:b/>
          <w:bCs/>
        </w:rPr>
        <w:t xml:space="preserve">Figure </w:t>
      </w:r>
      <w:r w:rsidR="008B1F6C">
        <w:rPr>
          <w:rFonts w:ascii="Times New Roman" w:hAnsi="Times New Roman" w:cs="Times New Roman"/>
          <w:b/>
          <w:bCs/>
        </w:rPr>
        <w:t>5</w:t>
      </w:r>
      <w:r>
        <w:rPr>
          <w:rFonts w:ascii="Times New Roman" w:hAnsi="Times New Roman" w:cs="Times New Roman"/>
          <w:b/>
          <w:bCs/>
        </w:rPr>
        <w:t xml:space="preserve"> </w:t>
      </w:r>
      <w:r>
        <w:rPr>
          <w:rFonts w:ascii="Times New Roman" w:hAnsi="Times New Roman" w:cs="Times New Roman"/>
        </w:rPr>
        <w:t xml:space="preserve">shows an example of each classified threshold. </w:t>
      </w:r>
    </w:p>
    <w:p w14:paraId="3B94E091" w14:textId="77777777" w:rsidR="00A028C0" w:rsidRDefault="00A028C0" w:rsidP="00F20612">
      <w:pPr>
        <w:rPr>
          <w:rFonts w:ascii="Times New Roman" w:hAnsi="Times New Roman" w:cs="Times New Roman"/>
        </w:rPr>
      </w:pPr>
    </w:p>
    <w:p w14:paraId="06BDFFA0" w14:textId="5F70F4B8" w:rsidR="00FC6EC6" w:rsidRDefault="00BA06BF" w:rsidP="00FC6EC6">
      <w:pPr>
        <w:keepNext/>
      </w:pPr>
      <w:r>
        <w:rPr>
          <w:noProof/>
        </w:rPr>
        <w:drawing>
          <wp:inline distT="0" distB="0" distL="0" distR="0" wp14:anchorId="6311F66C" wp14:editId="26D1F356">
            <wp:extent cx="4251325" cy="26095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5999" b="20478"/>
                    <a:stretch/>
                  </pic:blipFill>
                  <pic:spPr bwMode="auto">
                    <a:xfrm>
                      <a:off x="0" y="0"/>
                      <a:ext cx="4251960" cy="2609944"/>
                    </a:xfrm>
                    <a:prstGeom prst="rect">
                      <a:avLst/>
                    </a:prstGeom>
                    <a:noFill/>
                    <a:ln>
                      <a:noFill/>
                    </a:ln>
                    <a:extLst>
                      <a:ext uri="{53640926-AAD7-44D8-BBD7-CCE9431645EC}">
                        <a14:shadowObscured xmlns:a14="http://schemas.microsoft.com/office/drawing/2010/main"/>
                      </a:ext>
                    </a:extLst>
                  </pic:spPr>
                </pic:pic>
              </a:graphicData>
            </a:graphic>
          </wp:inline>
        </w:drawing>
      </w:r>
    </w:p>
    <w:p w14:paraId="5C58B757" w14:textId="675CA40F" w:rsidR="00A028C0" w:rsidRPr="007643AB" w:rsidRDefault="00FC6EC6" w:rsidP="00FC6EC6">
      <w:pPr>
        <w:pStyle w:val="Caption"/>
        <w:rPr>
          <w:rFonts w:ascii="Times New Roman" w:hAnsi="Times New Roman" w:cs="Times New Roman"/>
        </w:rPr>
      </w:pPr>
      <w:r>
        <w:t xml:space="preserve">Figure </w:t>
      </w:r>
      <w:fldSimple w:instr=" SEQ Figure \* ARABIC ">
        <w:r w:rsidR="00756D39">
          <w:rPr>
            <w:noProof/>
          </w:rPr>
          <w:t>5</w:t>
        </w:r>
      </w:fldSimple>
      <w:r>
        <w:t>: Reference and classified image example.</w:t>
      </w:r>
    </w:p>
    <w:p w14:paraId="64801A0D" w14:textId="77777777" w:rsidR="008C32D5" w:rsidRDefault="008C32D5" w:rsidP="00EA6AEA">
      <w:pPr>
        <w:pStyle w:val="Heading2"/>
        <w:rPr>
          <w:rFonts w:ascii="Times New Roman" w:hAnsi="Times New Roman" w:cs="Times New Roman"/>
        </w:rPr>
      </w:pPr>
      <w:r>
        <w:rPr>
          <w:rFonts w:ascii="Times New Roman" w:hAnsi="Times New Roman" w:cs="Times New Roman"/>
        </w:rPr>
        <w:t>Threshold Values</w:t>
      </w:r>
    </w:p>
    <w:p w14:paraId="21745724" w14:textId="77777777" w:rsidR="008C32D5" w:rsidRPr="00433078" w:rsidRDefault="008C32D5" w:rsidP="00005BBC">
      <w:pPr>
        <w:rPr>
          <w:rFonts w:ascii="Times New Roman" w:hAnsi="Times New Roman" w:cs="Times New Roman"/>
        </w:rPr>
      </w:pPr>
      <w:r w:rsidRPr="00433078">
        <w:rPr>
          <w:rFonts w:ascii="Times New Roman" w:hAnsi="Times New Roman" w:cs="Times New Roman"/>
        </w:rPr>
        <w:t xml:space="preserve">Using Otsu’s Threshold locally across all indices, values tended to be negative areas where vegetation cover was low (early dates/ fallow) and positive when vegetation cover was high (later dates/ under). Otsu’s Threshold globally varied by the vegetation index: </w:t>
      </w:r>
      <w:proofErr w:type="spellStart"/>
      <w:r w:rsidRPr="00433078">
        <w:rPr>
          <w:rFonts w:ascii="Times New Roman" w:hAnsi="Times New Roman" w:cs="Times New Roman"/>
        </w:rPr>
        <w:t>ExG</w:t>
      </w:r>
      <w:proofErr w:type="spellEnd"/>
      <w:r w:rsidRPr="00433078">
        <w:rPr>
          <w:rFonts w:ascii="Times New Roman" w:hAnsi="Times New Roman" w:cs="Times New Roman"/>
        </w:rPr>
        <w:t xml:space="preserve"> had a threshold of ~0.30, </w:t>
      </w:r>
      <w:proofErr w:type="spellStart"/>
      <w:r w:rsidRPr="00433078">
        <w:rPr>
          <w:rFonts w:ascii="Times New Roman" w:hAnsi="Times New Roman" w:cs="Times New Roman"/>
        </w:rPr>
        <w:t>ExGR</w:t>
      </w:r>
      <w:proofErr w:type="spellEnd"/>
      <w:r w:rsidRPr="00433078">
        <w:rPr>
          <w:rFonts w:ascii="Times New Roman" w:hAnsi="Times New Roman" w:cs="Times New Roman"/>
        </w:rPr>
        <w:t xml:space="preserve"> had a threshold of ~0.20, GLI had a threshold of ~0.16, and VARI had a threshold of ~-0.26.</w:t>
      </w:r>
    </w:p>
    <w:p w14:paraId="073FC192" w14:textId="77777777" w:rsidR="008C32D5" w:rsidRPr="00E010FC" w:rsidRDefault="008C32D5" w:rsidP="007C6E8C">
      <w:pPr>
        <w:pStyle w:val="Heading2"/>
        <w:rPr>
          <w:rFonts w:ascii="Times New Roman" w:hAnsi="Times New Roman" w:cs="Times New Roman"/>
        </w:rPr>
      </w:pPr>
      <w:r w:rsidRPr="00E010FC">
        <w:rPr>
          <w:rFonts w:ascii="Times New Roman" w:hAnsi="Times New Roman" w:cs="Times New Roman"/>
        </w:rPr>
        <w:t>Threshold Accuracy</w:t>
      </w:r>
    </w:p>
    <w:p w14:paraId="33F1A813" w14:textId="3D5AE3C9" w:rsidR="008C32D5" w:rsidRPr="00E010FC" w:rsidRDefault="008C32D5">
      <w:pPr>
        <w:rPr>
          <w:rFonts w:ascii="Times New Roman" w:eastAsia="Times New Roman" w:hAnsi="Times New Roman" w:cs="Times New Roman"/>
          <w:iCs/>
        </w:rPr>
      </w:pPr>
      <w:r w:rsidRPr="00E010FC">
        <w:rPr>
          <w:rFonts w:ascii="Times New Roman" w:eastAsia="Times New Roman" w:hAnsi="Times New Roman" w:cs="Times New Roman"/>
          <w:b/>
          <w:bCs/>
          <w:iCs/>
        </w:rPr>
        <w:t xml:space="preserve">Table 3 </w:t>
      </w:r>
      <w:r w:rsidRPr="00E010FC">
        <w:rPr>
          <w:rFonts w:ascii="Times New Roman" w:eastAsia="Times New Roman" w:hAnsi="Times New Roman" w:cs="Times New Roman"/>
          <w:iCs/>
        </w:rPr>
        <w:t xml:space="preserve">shows the overall accuracy of each threshold method. Using Otsu’s </w:t>
      </w:r>
      <w:r w:rsidR="00EB4CBD">
        <w:rPr>
          <w:rFonts w:ascii="Times New Roman" w:eastAsia="Times New Roman" w:hAnsi="Times New Roman" w:cs="Times New Roman"/>
          <w:iCs/>
        </w:rPr>
        <w:t>Method</w:t>
      </w:r>
      <w:r w:rsidRPr="00E010FC">
        <w:rPr>
          <w:rFonts w:ascii="Times New Roman" w:eastAsia="Times New Roman" w:hAnsi="Times New Roman" w:cs="Times New Roman"/>
          <w:iCs/>
        </w:rPr>
        <w:t xml:space="preserve"> locally for each image had the lowest classification for each vegetation index with an overall accuracy of 51</w:t>
      </w:r>
      <w:r w:rsidR="004B6CBC">
        <w:rPr>
          <w:rFonts w:ascii="Times New Roman" w:eastAsia="Times New Roman" w:hAnsi="Times New Roman" w:cs="Times New Roman"/>
          <w:iCs/>
        </w:rPr>
        <w:t>%</w:t>
      </w:r>
      <w:r w:rsidRPr="00E010FC">
        <w:rPr>
          <w:rFonts w:ascii="Times New Roman" w:eastAsia="Times New Roman" w:hAnsi="Times New Roman" w:cs="Times New Roman"/>
          <w:iCs/>
        </w:rPr>
        <w:t xml:space="preserve"> or less. This </w:t>
      </w:r>
      <w:r w:rsidR="002D635C">
        <w:rPr>
          <w:rFonts w:ascii="Times New Roman" w:eastAsia="Times New Roman" w:hAnsi="Times New Roman" w:cs="Times New Roman"/>
          <w:iCs/>
        </w:rPr>
        <w:t>was</w:t>
      </w:r>
      <w:r w:rsidRPr="00E010FC">
        <w:rPr>
          <w:rFonts w:ascii="Times New Roman" w:eastAsia="Times New Roman" w:hAnsi="Times New Roman" w:cs="Times New Roman"/>
          <w:iCs/>
        </w:rPr>
        <w:t xml:space="preserve"> likely due to over classification of vegetation in the early dates, and under classification of vegetation in later dates. </w:t>
      </w:r>
      <w:r>
        <w:rPr>
          <w:rFonts w:ascii="Times New Roman" w:eastAsia="Times New Roman" w:hAnsi="Times New Roman" w:cs="Times New Roman"/>
          <w:iCs/>
        </w:rPr>
        <w:t>Otsu’s Method globally</w:t>
      </w:r>
      <w:r w:rsidRPr="00E010FC">
        <w:rPr>
          <w:rFonts w:ascii="Times New Roman" w:eastAsia="Times New Roman" w:hAnsi="Times New Roman" w:cs="Times New Roman"/>
          <w:iCs/>
        </w:rPr>
        <w:t xml:space="preserve"> did significantly better with an overall with an average overall accuracy over 78</w:t>
      </w:r>
      <w:r w:rsidR="004B6CBC">
        <w:rPr>
          <w:rFonts w:ascii="Times New Roman" w:eastAsia="Times New Roman" w:hAnsi="Times New Roman" w:cs="Times New Roman"/>
          <w:iCs/>
        </w:rPr>
        <w:t>%</w:t>
      </w:r>
      <w:r w:rsidRPr="00E010FC">
        <w:rPr>
          <w:rFonts w:ascii="Times New Roman" w:eastAsia="Times New Roman" w:hAnsi="Times New Roman" w:cs="Times New Roman"/>
          <w:iCs/>
        </w:rPr>
        <w:t xml:space="preserve">. The most common error with global threshold were under classifying vegetation.  The best overall accuracy was using a threshold of zero on the </w:t>
      </w:r>
      <w:proofErr w:type="spellStart"/>
      <w:r w:rsidRPr="00E010FC">
        <w:rPr>
          <w:rFonts w:ascii="Times New Roman" w:eastAsia="Times New Roman" w:hAnsi="Times New Roman" w:cs="Times New Roman"/>
          <w:iCs/>
        </w:rPr>
        <w:t>ExGR</w:t>
      </w:r>
      <w:proofErr w:type="spellEnd"/>
      <w:r w:rsidRPr="00E010FC">
        <w:rPr>
          <w:rFonts w:ascii="Times New Roman" w:eastAsia="Times New Roman" w:hAnsi="Times New Roman" w:cs="Times New Roman"/>
          <w:iCs/>
        </w:rPr>
        <w:t xml:space="preserve"> with an accuracy nearly 85</w:t>
      </w:r>
      <w:r w:rsidR="00C76509">
        <w:rPr>
          <w:rFonts w:ascii="Times New Roman" w:eastAsia="Times New Roman" w:hAnsi="Times New Roman" w:cs="Times New Roman"/>
          <w:iCs/>
        </w:rPr>
        <w:t>%</w:t>
      </w:r>
      <w:r w:rsidRPr="00E010FC">
        <w:rPr>
          <w:rFonts w:ascii="Times New Roman" w:eastAsia="Times New Roman" w:hAnsi="Times New Roman" w:cs="Times New Roman"/>
          <w:iCs/>
        </w:rPr>
        <w:t xml:space="preserve">. VARI </w:t>
      </w:r>
      <w:r w:rsidR="001B4B0D">
        <w:rPr>
          <w:rFonts w:ascii="Times New Roman" w:eastAsia="Times New Roman" w:hAnsi="Times New Roman" w:cs="Times New Roman"/>
          <w:iCs/>
        </w:rPr>
        <w:t>was also acc</w:t>
      </w:r>
      <w:r w:rsidR="00164D28">
        <w:rPr>
          <w:rFonts w:ascii="Times New Roman" w:eastAsia="Times New Roman" w:hAnsi="Times New Roman" w:cs="Times New Roman"/>
          <w:iCs/>
        </w:rPr>
        <w:t xml:space="preserve">eptable </w:t>
      </w:r>
      <w:r w:rsidRPr="00E010FC">
        <w:rPr>
          <w:rFonts w:ascii="Times New Roman" w:eastAsia="Times New Roman" w:hAnsi="Times New Roman" w:cs="Times New Roman"/>
          <w:iCs/>
        </w:rPr>
        <w:t>with an accuracy around 79</w:t>
      </w:r>
      <w:r w:rsidR="004B6CBC">
        <w:rPr>
          <w:rFonts w:ascii="Times New Roman" w:eastAsia="Times New Roman" w:hAnsi="Times New Roman" w:cs="Times New Roman"/>
          <w:iCs/>
        </w:rPr>
        <w:t>%</w:t>
      </w:r>
      <w:r w:rsidRPr="00E010FC">
        <w:rPr>
          <w:rFonts w:ascii="Times New Roman" w:eastAsia="Times New Roman" w:hAnsi="Times New Roman" w:cs="Times New Roman"/>
          <w:iCs/>
        </w:rPr>
        <w:t xml:space="preserve">. Both </w:t>
      </w:r>
      <w:proofErr w:type="spellStart"/>
      <w:r w:rsidRPr="00E010FC">
        <w:rPr>
          <w:rFonts w:ascii="Times New Roman" w:eastAsia="Times New Roman" w:hAnsi="Times New Roman" w:cs="Times New Roman"/>
          <w:iCs/>
        </w:rPr>
        <w:t>ExG</w:t>
      </w:r>
      <w:proofErr w:type="spellEnd"/>
      <w:r w:rsidRPr="00E010FC">
        <w:rPr>
          <w:rFonts w:ascii="Times New Roman" w:eastAsia="Times New Roman" w:hAnsi="Times New Roman" w:cs="Times New Roman"/>
          <w:iCs/>
        </w:rPr>
        <w:t xml:space="preserve"> and GLI had </w:t>
      </w:r>
      <w:r>
        <w:rPr>
          <w:rFonts w:ascii="Times New Roman" w:eastAsia="Times New Roman" w:hAnsi="Times New Roman" w:cs="Times New Roman"/>
          <w:iCs/>
        </w:rPr>
        <w:t>identical</w:t>
      </w:r>
      <w:r w:rsidRPr="00E010FC">
        <w:rPr>
          <w:rFonts w:ascii="Times New Roman" w:eastAsia="Times New Roman" w:hAnsi="Times New Roman" w:cs="Times New Roman"/>
          <w:iCs/>
        </w:rPr>
        <w:t xml:space="preserve"> low accuracies at a zero-threshold due to </w:t>
      </w:r>
      <w:r>
        <w:rPr>
          <w:rFonts w:ascii="Times New Roman" w:eastAsia="Times New Roman" w:hAnsi="Times New Roman" w:cs="Times New Roman"/>
          <w:iCs/>
        </w:rPr>
        <w:t>over</w:t>
      </w:r>
      <w:r w:rsidRPr="00E010FC">
        <w:rPr>
          <w:rFonts w:ascii="Times New Roman" w:eastAsia="Times New Roman" w:hAnsi="Times New Roman" w:cs="Times New Roman"/>
          <w:iCs/>
        </w:rPr>
        <w:t>classifying vegetation.</w:t>
      </w:r>
    </w:p>
    <w:p w14:paraId="58C9B6EB" w14:textId="77777777" w:rsidR="008C32D5" w:rsidRDefault="008C32D5">
      <w:pPr>
        <w:rPr>
          <w:rFonts w:ascii="Times New Roman" w:eastAsia="Times New Roman" w:hAnsi="Times New Roman" w:cs="Times New Roman"/>
          <w:i/>
          <w:color w:val="D0CECE"/>
          <w:sz w:val="20"/>
          <w:szCs w:val="20"/>
        </w:rPr>
      </w:pPr>
    </w:p>
    <w:p w14:paraId="56ED1370" w14:textId="77777777" w:rsidR="002D3C98" w:rsidRDefault="002D3C98">
      <w:pPr>
        <w:rPr>
          <w:rFonts w:ascii="Times New Roman" w:eastAsia="Times New Roman" w:hAnsi="Times New Roman" w:cs="Times New Roman"/>
          <w:i/>
          <w:color w:val="D0CECE"/>
          <w:sz w:val="20"/>
          <w:szCs w:val="20"/>
        </w:rPr>
      </w:pPr>
    </w:p>
    <w:p w14:paraId="4F413008" w14:textId="77777777" w:rsidR="002D3C98" w:rsidRDefault="002D3C98">
      <w:pPr>
        <w:rPr>
          <w:rFonts w:ascii="Times New Roman" w:eastAsia="Times New Roman" w:hAnsi="Times New Roman" w:cs="Times New Roman"/>
          <w:i/>
          <w:color w:val="D0CECE"/>
          <w:sz w:val="20"/>
          <w:szCs w:val="20"/>
        </w:rPr>
      </w:pPr>
    </w:p>
    <w:p w14:paraId="331175E0" w14:textId="77777777" w:rsidR="002D3C98" w:rsidRDefault="002D3C98">
      <w:pPr>
        <w:rPr>
          <w:rFonts w:ascii="Times New Roman" w:eastAsia="Times New Roman" w:hAnsi="Times New Roman" w:cs="Times New Roman"/>
          <w:i/>
          <w:color w:val="D0CECE"/>
          <w:sz w:val="20"/>
          <w:szCs w:val="20"/>
        </w:rPr>
      </w:pPr>
    </w:p>
    <w:p w14:paraId="22B0D0C5" w14:textId="77777777" w:rsidR="002D3C98" w:rsidRDefault="002D3C98">
      <w:pPr>
        <w:rPr>
          <w:rFonts w:ascii="Times New Roman" w:eastAsia="Times New Roman" w:hAnsi="Times New Roman" w:cs="Times New Roman"/>
          <w:i/>
          <w:color w:val="D0CECE"/>
          <w:sz w:val="20"/>
          <w:szCs w:val="20"/>
        </w:rPr>
      </w:pPr>
    </w:p>
    <w:p w14:paraId="38F2E67B" w14:textId="41E1199A" w:rsidR="002D3C98" w:rsidRPr="002D3C98" w:rsidRDefault="002D3C98">
      <w:pPr>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 xml:space="preserve">Table 3: </w:t>
      </w:r>
      <w:r w:rsidR="00FC6EC6">
        <w:rPr>
          <w:rFonts w:ascii="Times New Roman" w:eastAsia="Times New Roman" w:hAnsi="Times New Roman" w:cs="Times New Roman"/>
          <w:b/>
          <w:bCs/>
          <w:iCs/>
          <w:sz w:val="20"/>
          <w:szCs w:val="20"/>
        </w:rPr>
        <w:t xml:space="preserve">Index and Threshold Accuracies. </w:t>
      </w:r>
    </w:p>
    <w:tbl>
      <w:tblPr>
        <w:tblStyle w:val="TableGrid"/>
        <w:tblW w:w="0" w:type="auto"/>
        <w:tblLook w:val="04A0" w:firstRow="1" w:lastRow="0" w:firstColumn="1" w:lastColumn="0" w:noHBand="0" w:noVBand="1"/>
      </w:tblPr>
      <w:tblGrid>
        <w:gridCol w:w="1976"/>
        <w:gridCol w:w="1710"/>
        <w:gridCol w:w="1617"/>
        <w:gridCol w:w="1617"/>
        <w:gridCol w:w="2430"/>
      </w:tblGrid>
      <w:tr w:rsidR="00EF2708" w:rsidRPr="0014159F" w14:paraId="7BDD4DFE" w14:textId="77777777" w:rsidTr="00EF2708">
        <w:trPr>
          <w:trHeight w:val="300"/>
        </w:trPr>
        <w:tc>
          <w:tcPr>
            <w:tcW w:w="1976" w:type="dxa"/>
            <w:noWrap/>
            <w:hideMark/>
          </w:tcPr>
          <w:p w14:paraId="4D7B434A" w14:textId="77777777" w:rsidR="00EF2708" w:rsidRPr="00BD6CF5" w:rsidRDefault="00EF2708">
            <w:pPr>
              <w:rPr>
                <w:rFonts w:ascii="Times New Roman" w:eastAsia="Times New Roman" w:hAnsi="Times New Roman" w:cs="Times New Roman"/>
                <w:b/>
                <w:bCs/>
                <w:iCs/>
                <w:sz w:val="20"/>
                <w:szCs w:val="20"/>
              </w:rPr>
            </w:pPr>
            <w:proofErr w:type="spellStart"/>
            <w:r w:rsidRPr="00BD6CF5">
              <w:rPr>
                <w:rFonts w:ascii="Times New Roman" w:eastAsia="Times New Roman" w:hAnsi="Times New Roman" w:cs="Times New Roman"/>
                <w:b/>
                <w:bCs/>
                <w:iCs/>
                <w:sz w:val="20"/>
                <w:szCs w:val="20"/>
              </w:rPr>
              <w:t>ExG</w:t>
            </w:r>
            <w:proofErr w:type="spellEnd"/>
          </w:p>
        </w:tc>
        <w:tc>
          <w:tcPr>
            <w:tcW w:w="1710" w:type="dxa"/>
            <w:noWrap/>
            <w:hideMark/>
          </w:tcPr>
          <w:p w14:paraId="0CD159A2" w14:textId="77777777" w:rsidR="00EF2708" w:rsidRPr="0014159F" w:rsidRDefault="00EF2708">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 xml:space="preserve">Overall Accuracy </w:t>
            </w:r>
          </w:p>
        </w:tc>
        <w:tc>
          <w:tcPr>
            <w:tcW w:w="1617" w:type="dxa"/>
          </w:tcPr>
          <w:p w14:paraId="4E9A0C19" w14:textId="37F591C0" w:rsidR="00EF2708" w:rsidRDefault="00F7732D">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Precision</w:t>
            </w:r>
          </w:p>
        </w:tc>
        <w:tc>
          <w:tcPr>
            <w:tcW w:w="1617" w:type="dxa"/>
          </w:tcPr>
          <w:p w14:paraId="7929E838" w14:textId="151BB806" w:rsidR="00EF2708" w:rsidRDefault="00F7732D">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Recall</w:t>
            </w:r>
          </w:p>
        </w:tc>
        <w:tc>
          <w:tcPr>
            <w:tcW w:w="2430" w:type="dxa"/>
            <w:noWrap/>
            <w:hideMark/>
          </w:tcPr>
          <w:p w14:paraId="566856F8" w14:textId="4F187AC0" w:rsidR="00EF2708" w:rsidRPr="0014159F" w:rsidRDefault="00EF2708">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Issue</w:t>
            </w:r>
          </w:p>
        </w:tc>
      </w:tr>
      <w:tr w:rsidR="00EF2708" w:rsidRPr="0014159F" w14:paraId="7C4F07FC" w14:textId="77777777" w:rsidTr="00EF2708">
        <w:trPr>
          <w:trHeight w:val="300"/>
        </w:trPr>
        <w:tc>
          <w:tcPr>
            <w:tcW w:w="1976" w:type="dxa"/>
            <w:noWrap/>
            <w:hideMark/>
          </w:tcPr>
          <w:p w14:paraId="74060AAC" w14:textId="77777777" w:rsidR="00EF2708" w:rsidRPr="0014159F" w:rsidRDefault="00EF2708">
            <w:pPr>
              <w:rPr>
                <w:rFonts w:ascii="Times New Roman" w:eastAsia="Times New Roman" w:hAnsi="Times New Roman" w:cs="Times New Roman"/>
                <w:iCs/>
                <w:sz w:val="20"/>
                <w:szCs w:val="20"/>
              </w:rPr>
            </w:pPr>
            <w:r w:rsidRPr="0014159F">
              <w:rPr>
                <w:rFonts w:ascii="Times New Roman" w:eastAsia="Times New Roman" w:hAnsi="Times New Roman" w:cs="Times New Roman"/>
                <w:iCs/>
                <w:sz w:val="20"/>
                <w:szCs w:val="20"/>
              </w:rPr>
              <w:t>Otsu's Method Global</w:t>
            </w:r>
          </w:p>
        </w:tc>
        <w:tc>
          <w:tcPr>
            <w:tcW w:w="1710" w:type="dxa"/>
            <w:noWrap/>
            <w:hideMark/>
          </w:tcPr>
          <w:p w14:paraId="26D45D00" w14:textId="77777777" w:rsidR="00EF2708" w:rsidRPr="0014159F" w:rsidRDefault="00EF2708">
            <w:pPr>
              <w:rPr>
                <w:rFonts w:ascii="Times New Roman" w:eastAsia="Times New Roman" w:hAnsi="Times New Roman" w:cs="Times New Roman"/>
                <w:iCs/>
                <w:sz w:val="20"/>
                <w:szCs w:val="20"/>
              </w:rPr>
            </w:pPr>
            <w:r w:rsidRPr="0014159F">
              <w:rPr>
                <w:rFonts w:ascii="Times New Roman" w:eastAsia="Times New Roman" w:hAnsi="Times New Roman" w:cs="Times New Roman"/>
                <w:iCs/>
                <w:sz w:val="20"/>
                <w:szCs w:val="20"/>
              </w:rPr>
              <w:t>78.93%</w:t>
            </w:r>
          </w:p>
        </w:tc>
        <w:tc>
          <w:tcPr>
            <w:tcW w:w="1617" w:type="dxa"/>
          </w:tcPr>
          <w:p w14:paraId="129CDB59" w14:textId="1C1F7892" w:rsidR="00EF2708" w:rsidRPr="0014159F" w:rsidRDefault="00305A66">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83.21%</w:t>
            </w:r>
          </w:p>
        </w:tc>
        <w:tc>
          <w:tcPr>
            <w:tcW w:w="1617" w:type="dxa"/>
          </w:tcPr>
          <w:p w14:paraId="054BB680" w14:textId="4E7AD763" w:rsidR="00EF2708" w:rsidRPr="0014159F" w:rsidRDefault="00182858">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46.64%</w:t>
            </w:r>
          </w:p>
        </w:tc>
        <w:tc>
          <w:tcPr>
            <w:tcW w:w="2430" w:type="dxa"/>
            <w:noWrap/>
            <w:hideMark/>
          </w:tcPr>
          <w:p w14:paraId="3C008DDC" w14:textId="4D8F15FF" w:rsidR="00EF2708" w:rsidRPr="0014159F" w:rsidRDefault="00EF2708">
            <w:pPr>
              <w:rPr>
                <w:rFonts w:ascii="Times New Roman" w:eastAsia="Times New Roman" w:hAnsi="Times New Roman" w:cs="Times New Roman"/>
                <w:iCs/>
                <w:sz w:val="20"/>
                <w:szCs w:val="20"/>
              </w:rPr>
            </w:pPr>
            <w:r w:rsidRPr="0014159F">
              <w:rPr>
                <w:rFonts w:ascii="Times New Roman" w:eastAsia="Times New Roman" w:hAnsi="Times New Roman" w:cs="Times New Roman"/>
                <w:iCs/>
                <w:sz w:val="20"/>
                <w:szCs w:val="20"/>
              </w:rPr>
              <w:t>Underestimated Vegetation</w:t>
            </w:r>
          </w:p>
        </w:tc>
      </w:tr>
      <w:tr w:rsidR="00EF2708" w:rsidRPr="0014159F" w14:paraId="651AB601" w14:textId="77777777" w:rsidTr="00EF2708">
        <w:trPr>
          <w:trHeight w:val="300"/>
        </w:trPr>
        <w:tc>
          <w:tcPr>
            <w:tcW w:w="1976" w:type="dxa"/>
            <w:noWrap/>
            <w:hideMark/>
          </w:tcPr>
          <w:p w14:paraId="7EF2514B" w14:textId="77777777" w:rsidR="00EF2708" w:rsidRPr="0014159F" w:rsidRDefault="00EF2708">
            <w:pPr>
              <w:rPr>
                <w:rFonts w:ascii="Times New Roman" w:eastAsia="Times New Roman" w:hAnsi="Times New Roman" w:cs="Times New Roman"/>
                <w:iCs/>
                <w:sz w:val="20"/>
                <w:szCs w:val="20"/>
              </w:rPr>
            </w:pPr>
            <w:r w:rsidRPr="0014159F">
              <w:rPr>
                <w:rFonts w:ascii="Times New Roman" w:eastAsia="Times New Roman" w:hAnsi="Times New Roman" w:cs="Times New Roman"/>
                <w:iCs/>
                <w:sz w:val="20"/>
                <w:szCs w:val="20"/>
              </w:rPr>
              <w:t>Zero</w:t>
            </w:r>
          </w:p>
        </w:tc>
        <w:tc>
          <w:tcPr>
            <w:tcW w:w="1710" w:type="dxa"/>
            <w:noWrap/>
            <w:hideMark/>
          </w:tcPr>
          <w:p w14:paraId="3125A91A" w14:textId="77777777" w:rsidR="00EF2708" w:rsidRPr="0014159F" w:rsidRDefault="00EF2708">
            <w:pPr>
              <w:rPr>
                <w:rFonts w:ascii="Times New Roman" w:eastAsia="Times New Roman" w:hAnsi="Times New Roman" w:cs="Times New Roman"/>
                <w:iCs/>
                <w:sz w:val="20"/>
                <w:szCs w:val="20"/>
              </w:rPr>
            </w:pPr>
            <w:r w:rsidRPr="0014159F">
              <w:rPr>
                <w:rFonts w:ascii="Times New Roman" w:eastAsia="Times New Roman" w:hAnsi="Times New Roman" w:cs="Times New Roman"/>
                <w:iCs/>
                <w:sz w:val="20"/>
                <w:szCs w:val="20"/>
              </w:rPr>
              <w:t>55.54%</w:t>
            </w:r>
          </w:p>
        </w:tc>
        <w:tc>
          <w:tcPr>
            <w:tcW w:w="1617" w:type="dxa"/>
          </w:tcPr>
          <w:p w14:paraId="229CC721" w14:textId="21DA8D62" w:rsidR="00EF2708" w:rsidRPr="0014159F" w:rsidRDefault="00195848">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42.83%</w:t>
            </w:r>
          </w:p>
        </w:tc>
        <w:tc>
          <w:tcPr>
            <w:tcW w:w="1617" w:type="dxa"/>
          </w:tcPr>
          <w:p w14:paraId="7FE0A705" w14:textId="1886B90E" w:rsidR="00EF2708" w:rsidRPr="0014159F" w:rsidRDefault="00195848">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98.</w:t>
            </w:r>
            <w:r w:rsidR="00DA6048">
              <w:rPr>
                <w:rFonts w:ascii="Times New Roman" w:eastAsia="Times New Roman" w:hAnsi="Times New Roman" w:cs="Times New Roman"/>
                <w:iCs/>
                <w:sz w:val="20"/>
                <w:szCs w:val="20"/>
              </w:rPr>
              <w:t>40</w:t>
            </w:r>
            <w:r>
              <w:rPr>
                <w:rFonts w:ascii="Times New Roman" w:eastAsia="Times New Roman" w:hAnsi="Times New Roman" w:cs="Times New Roman"/>
                <w:iCs/>
                <w:sz w:val="20"/>
                <w:szCs w:val="20"/>
              </w:rPr>
              <w:t>%</w:t>
            </w:r>
          </w:p>
        </w:tc>
        <w:tc>
          <w:tcPr>
            <w:tcW w:w="2430" w:type="dxa"/>
            <w:noWrap/>
            <w:hideMark/>
          </w:tcPr>
          <w:p w14:paraId="0CD511DB" w14:textId="6FD60091" w:rsidR="00EF2708" w:rsidRPr="0014159F" w:rsidRDefault="00EF2708">
            <w:pPr>
              <w:rPr>
                <w:rFonts w:ascii="Times New Roman" w:eastAsia="Times New Roman" w:hAnsi="Times New Roman" w:cs="Times New Roman"/>
                <w:iCs/>
                <w:sz w:val="20"/>
                <w:szCs w:val="20"/>
              </w:rPr>
            </w:pPr>
            <w:r w:rsidRPr="0014159F">
              <w:rPr>
                <w:rFonts w:ascii="Times New Roman" w:eastAsia="Times New Roman" w:hAnsi="Times New Roman" w:cs="Times New Roman"/>
                <w:iCs/>
                <w:sz w:val="20"/>
                <w:szCs w:val="20"/>
              </w:rPr>
              <w:t>Overestimated Vegetation</w:t>
            </w:r>
          </w:p>
        </w:tc>
      </w:tr>
      <w:tr w:rsidR="00EF2708" w:rsidRPr="0014159F" w14:paraId="65ADDD9A" w14:textId="77777777" w:rsidTr="00EF2708">
        <w:trPr>
          <w:trHeight w:val="300"/>
        </w:trPr>
        <w:tc>
          <w:tcPr>
            <w:tcW w:w="1976" w:type="dxa"/>
            <w:noWrap/>
            <w:hideMark/>
          </w:tcPr>
          <w:p w14:paraId="4CC52E16" w14:textId="77777777" w:rsidR="00EF2708" w:rsidRPr="0014159F" w:rsidRDefault="00EF2708">
            <w:pPr>
              <w:rPr>
                <w:rFonts w:ascii="Times New Roman" w:eastAsia="Times New Roman" w:hAnsi="Times New Roman" w:cs="Times New Roman"/>
                <w:iCs/>
                <w:sz w:val="20"/>
                <w:szCs w:val="20"/>
              </w:rPr>
            </w:pPr>
            <w:r w:rsidRPr="0014159F">
              <w:rPr>
                <w:rFonts w:ascii="Times New Roman" w:eastAsia="Times New Roman" w:hAnsi="Times New Roman" w:cs="Times New Roman"/>
                <w:iCs/>
                <w:sz w:val="20"/>
                <w:szCs w:val="20"/>
              </w:rPr>
              <w:t>Otsu's Method Local</w:t>
            </w:r>
          </w:p>
        </w:tc>
        <w:tc>
          <w:tcPr>
            <w:tcW w:w="1710" w:type="dxa"/>
            <w:noWrap/>
            <w:hideMark/>
          </w:tcPr>
          <w:p w14:paraId="4385E725" w14:textId="5B64FB89" w:rsidR="00EF2708" w:rsidRPr="00A67638" w:rsidRDefault="00EF2708">
            <w:pPr>
              <w:rPr>
                <w:rFonts w:ascii="Times New Roman" w:eastAsia="Times New Roman" w:hAnsi="Times New Roman" w:cs="Times New Roman"/>
                <w:iCs/>
                <w:sz w:val="20"/>
                <w:szCs w:val="20"/>
              </w:rPr>
            </w:pPr>
            <w:r w:rsidRPr="00A67638">
              <w:rPr>
                <w:rFonts w:ascii="Times New Roman" w:hAnsi="Times New Roman" w:cs="Times New Roman"/>
                <w:color w:val="000000"/>
                <w:sz w:val="20"/>
                <w:szCs w:val="20"/>
              </w:rPr>
              <w:t>52.26%</w:t>
            </w:r>
          </w:p>
        </w:tc>
        <w:tc>
          <w:tcPr>
            <w:tcW w:w="1617" w:type="dxa"/>
          </w:tcPr>
          <w:p w14:paraId="0A7538B2" w14:textId="78B1F283" w:rsidR="00EF2708" w:rsidRPr="0014159F" w:rsidRDefault="00EC7312">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34.61%</w:t>
            </w:r>
          </w:p>
        </w:tc>
        <w:tc>
          <w:tcPr>
            <w:tcW w:w="1617" w:type="dxa"/>
          </w:tcPr>
          <w:p w14:paraId="6EFD80E6" w14:textId="639A9906" w:rsidR="00EF2708" w:rsidRPr="0014159F" w:rsidRDefault="00EC7312">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48.04%</w:t>
            </w:r>
          </w:p>
        </w:tc>
        <w:tc>
          <w:tcPr>
            <w:tcW w:w="2430" w:type="dxa"/>
            <w:noWrap/>
            <w:hideMark/>
          </w:tcPr>
          <w:p w14:paraId="03015887" w14:textId="6D9457E9" w:rsidR="00EF2708" w:rsidRPr="0014159F" w:rsidRDefault="00EF2708">
            <w:pPr>
              <w:rPr>
                <w:rFonts w:ascii="Times New Roman" w:eastAsia="Times New Roman" w:hAnsi="Times New Roman" w:cs="Times New Roman"/>
                <w:iCs/>
                <w:sz w:val="20"/>
                <w:szCs w:val="20"/>
              </w:rPr>
            </w:pPr>
            <w:r w:rsidRPr="0014159F">
              <w:rPr>
                <w:rFonts w:ascii="Times New Roman" w:eastAsia="Times New Roman" w:hAnsi="Times New Roman" w:cs="Times New Roman"/>
                <w:iCs/>
                <w:sz w:val="20"/>
                <w:szCs w:val="20"/>
              </w:rPr>
              <w:t>Inconsistent</w:t>
            </w:r>
          </w:p>
        </w:tc>
      </w:tr>
    </w:tbl>
    <w:p w14:paraId="5A1B3D61" w14:textId="77777777" w:rsidR="008C32D5" w:rsidRDefault="008C32D5">
      <w:pPr>
        <w:rPr>
          <w:rFonts w:ascii="Times New Roman" w:eastAsia="Times New Roman" w:hAnsi="Times New Roman" w:cs="Times New Roman"/>
          <w:i/>
          <w:color w:val="D0CECE"/>
          <w:sz w:val="20"/>
          <w:szCs w:val="20"/>
        </w:rPr>
      </w:pPr>
    </w:p>
    <w:p w14:paraId="620E9A50" w14:textId="77777777" w:rsidR="008C32D5" w:rsidRPr="00BD6CF5" w:rsidRDefault="008C32D5">
      <w:pPr>
        <w:rPr>
          <w:rFonts w:ascii="Times New Roman" w:eastAsia="Times New Roman" w:hAnsi="Times New Roman" w:cs="Times New Roman"/>
          <w:b/>
          <w:bCs/>
          <w:i/>
          <w:color w:val="D0CECE"/>
          <w:sz w:val="20"/>
          <w:szCs w:val="20"/>
        </w:rPr>
      </w:pPr>
    </w:p>
    <w:tbl>
      <w:tblPr>
        <w:tblStyle w:val="TableGrid"/>
        <w:tblW w:w="0" w:type="auto"/>
        <w:tblLook w:val="04A0" w:firstRow="1" w:lastRow="0" w:firstColumn="1" w:lastColumn="0" w:noHBand="0" w:noVBand="1"/>
      </w:tblPr>
      <w:tblGrid>
        <w:gridCol w:w="2066"/>
        <w:gridCol w:w="1710"/>
        <w:gridCol w:w="1572"/>
        <w:gridCol w:w="1572"/>
        <w:gridCol w:w="2430"/>
      </w:tblGrid>
      <w:tr w:rsidR="00EC7312" w:rsidRPr="00BD6CF5" w14:paraId="60708F22" w14:textId="77777777" w:rsidTr="00EC7312">
        <w:trPr>
          <w:trHeight w:val="300"/>
        </w:trPr>
        <w:tc>
          <w:tcPr>
            <w:tcW w:w="2066" w:type="dxa"/>
            <w:noWrap/>
            <w:hideMark/>
          </w:tcPr>
          <w:p w14:paraId="6542D45D" w14:textId="77777777" w:rsidR="00EC7312" w:rsidRPr="00BD6CF5" w:rsidRDefault="00EC7312">
            <w:pPr>
              <w:rPr>
                <w:rFonts w:ascii="Times New Roman" w:eastAsia="Times New Roman" w:hAnsi="Times New Roman" w:cs="Times New Roman"/>
                <w:b/>
                <w:bCs/>
                <w:iCs/>
                <w:sz w:val="20"/>
                <w:szCs w:val="20"/>
              </w:rPr>
            </w:pPr>
            <w:proofErr w:type="spellStart"/>
            <w:r w:rsidRPr="00BD6CF5">
              <w:rPr>
                <w:rFonts w:ascii="Times New Roman" w:eastAsia="Times New Roman" w:hAnsi="Times New Roman" w:cs="Times New Roman"/>
                <w:b/>
                <w:bCs/>
                <w:iCs/>
                <w:sz w:val="20"/>
                <w:szCs w:val="20"/>
              </w:rPr>
              <w:t>ExGR</w:t>
            </w:r>
            <w:proofErr w:type="spellEnd"/>
          </w:p>
        </w:tc>
        <w:tc>
          <w:tcPr>
            <w:tcW w:w="1710" w:type="dxa"/>
            <w:noWrap/>
            <w:hideMark/>
          </w:tcPr>
          <w:p w14:paraId="4FD9E3CD" w14:textId="77777777" w:rsidR="00EC7312" w:rsidRPr="00BD6CF5" w:rsidRDefault="00EC7312">
            <w:pPr>
              <w:rPr>
                <w:rFonts w:ascii="Times New Roman" w:eastAsia="Times New Roman" w:hAnsi="Times New Roman" w:cs="Times New Roman"/>
                <w:iCs/>
                <w:sz w:val="20"/>
                <w:szCs w:val="20"/>
              </w:rPr>
            </w:pPr>
            <w:r w:rsidRPr="00BD6CF5">
              <w:rPr>
                <w:rFonts w:ascii="Times New Roman" w:eastAsia="Times New Roman" w:hAnsi="Times New Roman" w:cs="Times New Roman"/>
                <w:iCs/>
                <w:sz w:val="20"/>
                <w:szCs w:val="20"/>
              </w:rPr>
              <w:t>Overall Accuracy</w:t>
            </w:r>
          </w:p>
        </w:tc>
        <w:tc>
          <w:tcPr>
            <w:tcW w:w="1572" w:type="dxa"/>
          </w:tcPr>
          <w:p w14:paraId="1EC1D0F7" w14:textId="096D3E00" w:rsidR="00EC7312" w:rsidRPr="00BD6CF5" w:rsidRDefault="004F3AD1">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Precision</w:t>
            </w:r>
          </w:p>
        </w:tc>
        <w:tc>
          <w:tcPr>
            <w:tcW w:w="1572" w:type="dxa"/>
          </w:tcPr>
          <w:p w14:paraId="12D6E195" w14:textId="1D9193A6" w:rsidR="00EC7312" w:rsidRPr="00BD6CF5" w:rsidRDefault="004F3AD1">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Recall</w:t>
            </w:r>
          </w:p>
        </w:tc>
        <w:tc>
          <w:tcPr>
            <w:tcW w:w="2430" w:type="dxa"/>
            <w:noWrap/>
            <w:hideMark/>
          </w:tcPr>
          <w:p w14:paraId="75051E83" w14:textId="0633F8A7" w:rsidR="00EC7312" w:rsidRPr="00BD6CF5" w:rsidRDefault="00EC7312">
            <w:pPr>
              <w:rPr>
                <w:rFonts w:ascii="Times New Roman" w:eastAsia="Times New Roman" w:hAnsi="Times New Roman" w:cs="Times New Roman"/>
                <w:iCs/>
                <w:sz w:val="20"/>
                <w:szCs w:val="20"/>
              </w:rPr>
            </w:pPr>
            <w:r w:rsidRPr="00BD6CF5">
              <w:rPr>
                <w:rFonts w:ascii="Times New Roman" w:eastAsia="Times New Roman" w:hAnsi="Times New Roman" w:cs="Times New Roman"/>
                <w:iCs/>
                <w:sz w:val="20"/>
                <w:szCs w:val="20"/>
              </w:rPr>
              <w:t>Issue</w:t>
            </w:r>
          </w:p>
        </w:tc>
      </w:tr>
      <w:tr w:rsidR="00EC7312" w:rsidRPr="0038110E" w14:paraId="16949ACC" w14:textId="77777777" w:rsidTr="00EC7312">
        <w:trPr>
          <w:trHeight w:val="300"/>
        </w:trPr>
        <w:tc>
          <w:tcPr>
            <w:tcW w:w="2066" w:type="dxa"/>
            <w:noWrap/>
            <w:hideMark/>
          </w:tcPr>
          <w:p w14:paraId="592FFBD1" w14:textId="77777777" w:rsidR="00EC7312" w:rsidRPr="0038110E" w:rsidRDefault="00EC7312">
            <w:pPr>
              <w:rPr>
                <w:rFonts w:ascii="Times New Roman" w:eastAsia="Times New Roman" w:hAnsi="Times New Roman" w:cs="Times New Roman"/>
                <w:iCs/>
                <w:sz w:val="20"/>
                <w:szCs w:val="20"/>
              </w:rPr>
            </w:pPr>
            <w:r w:rsidRPr="0038110E">
              <w:rPr>
                <w:rFonts w:ascii="Times New Roman" w:eastAsia="Times New Roman" w:hAnsi="Times New Roman" w:cs="Times New Roman"/>
                <w:iCs/>
                <w:sz w:val="20"/>
                <w:szCs w:val="20"/>
              </w:rPr>
              <w:t>Zero</w:t>
            </w:r>
          </w:p>
        </w:tc>
        <w:tc>
          <w:tcPr>
            <w:tcW w:w="1710" w:type="dxa"/>
            <w:noWrap/>
            <w:hideMark/>
          </w:tcPr>
          <w:p w14:paraId="20DC736B" w14:textId="213B17EC" w:rsidR="00EC7312" w:rsidRPr="0038110E" w:rsidRDefault="00EC7312">
            <w:pPr>
              <w:rPr>
                <w:rFonts w:ascii="Times New Roman" w:eastAsia="Times New Roman" w:hAnsi="Times New Roman" w:cs="Times New Roman"/>
                <w:iCs/>
                <w:sz w:val="20"/>
                <w:szCs w:val="20"/>
              </w:rPr>
            </w:pPr>
            <w:r w:rsidRPr="0038110E">
              <w:rPr>
                <w:rFonts w:ascii="Times New Roman" w:eastAsia="Times New Roman" w:hAnsi="Times New Roman" w:cs="Times New Roman"/>
                <w:iCs/>
                <w:sz w:val="20"/>
                <w:szCs w:val="20"/>
              </w:rPr>
              <w:t>84.94%</w:t>
            </w:r>
          </w:p>
        </w:tc>
        <w:tc>
          <w:tcPr>
            <w:tcW w:w="1572" w:type="dxa"/>
          </w:tcPr>
          <w:p w14:paraId="00F25B16" w14:textId="11B29433" w:rsidR="00EC7312" w:rsidRPr="0038110E" w:rsidRDefault="00F6154B">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74.87</w:t>
            </w:r>
            <w:r w:rsidR="002E64F0">
              <w:rPr>
                <w:rFonts w:ascii="Times New Roman" w:eastAsia="Times New Roman" w:hAnsi="Times New Roman" w:cs="Times New Roman"/>
                <w:iCs/>
                <w:sz w:val="20"/>
                <w:szCs w:val="20"/>
              </w:rPr>
              <w:t>%</w:t>
            </w:r>
          </w:p>
        </w:tc>
        <w:tc>
          <w:tcPr>
            <w:tcW w:w="1572" w:type="dxa"/>
          </w:tcPr>
          <w:p w14:paraId="14D01012" w14:textId="3D490EE0" w:rsidR="00EC7312" w:rsidRPr="0038110E" w:rsidRDefault="002E64F0">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82.74%</w:t>
            </w:r>
          </w:p>
        </w:tc>
        <w:tc>
          <w:tcPr>
            <w:tcW w:w="2430" w:type="dxa"/>
            <w:noWrap/>
            <w:hideMark/>
          </w:tcPr>
          <w:p w14:paraId="44449854" w14:textId="2073C818" w:rsidR="00EC7312" w:rsidRPr="0038110E" w:rsidRDefault="00EC7312">
            <w:pPr>
              <w:rPr>
                <w:rFonts w:ascii="Times New Roman" w:eastAsia="Times New Roman" w:hAnsi="Times New Roman" w:cs="Times New Roman"/>
                <w:iCs/>
                <w:sz w:val="20"/>
                <w:szCs w:val="20"/>
              </w:rPr>
            </w:pPr>
            <w:r w:rsidRPr="0038110E">
              <w:rPr>
                <w:rFonts w:ascii="Times New Roman" w:eastAsia="Times New Roman" w:hAnsi="Times New Roman" w:cs="Times New Roman"/>
                <w:iCs/>
                <w:sz w:val="20"/>
                <w:szCs w:val="20"/>
              </w:rPr>
              <w:t>Overestimated Vegetation</w:t>
            </w:r>
          </w:p>
        </w:tc>
      </w:tr>
      <w:tr w:rsidR="00EC7312" w:rsidRPr="0038110E" w14:paraId="70961833" w14:textId="77777777" w:rsidTr="00EC7312">
        <w:trPr>
          <w:trHeight w:val="300"/>
        </w:trPr>
        <w:tc>
          <w:tcPr>
            <w:tcW w:w="2066" w:type="dxa"/>
            <w:noWrap/>
            <w:hideMark/>
          </w:tcPr>
          <w:p w14:paraId="5E033423" w14:textId="77777777" w:rsidR="00EC7312" w:rsidRPr="0038110E" w:rsidRDefault="00EC7312">
            <w:pPr>
              <w:rPr>
                <w:rFonts w:ascii="Times New Roman" w:eastAsia="Times New Roman" w:hAnsi="Times New Roman" w:cs="Times New Roman"/>
                <w:iCs/>
                <w:sz w:val="20"/>
                <w:szCs w:val="20"/>
              </w:rPr>
            </w:pPr>
            <w:r w:rsidRPr="0038110E">
              <w:rPr>
                <w:rFonts w:ascii="Times New Roman" w:eastAsia="Times New Roman" w:hAnsi="Times New Roman" w:cs="Times New Roman"/>
                <w:iCs/>
                <w:sz w:val="20"/>
                <w:szCs w:val="20"/>
              </w:rPr>
              <w:t>Otsu's Method Global</w:t>
            </w:r>
          </w:p>
        </w:tc>
        <w:tc>
          <w:tcPr>
            <w:tcW w:w="1710" w:type="dxa"/>
            <w:noWrap/>
            <w:hideMark/>
          </w:tcPr>
          <w:p w14:paraId="3BF40D1D" w14:textId="77777777" w:rsidR="00EC7312" w:rsidRPr="0038110E" w:rsidRDefault="00EC7312">
            <w:pPr>
              <w:rPr>
                <w:rFonts w:ascii="Times New Roman" w:eastAsia="Times New Roman" w:hAnsi="Times New Roman" w:cs="Times New Roman"/>
                <w:iCs/>
                <w:sz w:val="20"/>
                <w:szCs w:val="20"/>
              </w:rPr>
            </w:pPr>
            <w:r w:rsidRPr="0038110E">
              <w:rPr>
                <w:rFonts w:ascii="Times New Roman" w:eastAsia="Times New Roman" w:hAnsi="Times New Roman" w:cs="Times New Roman"/>
                <w:iCs/>
                <w:sz w:val="20"/>
                <w:szCs w:val="20"/>
              </w:rPr>
              <w:t>81.25%</w:t>
            </w:r>
          </w:p>
        </w:tc>
        <w:tc>
          <w:tcPr>
            <w:tcW w:w="1572" w:type="dxa"/>
          </w:tcPr>
          <w:p w14:paraId="31396767" w14:textId="1E21ADF7" w:rsidR="00EC7312" w:rsidRPr="0038110E" w:rsidRDefault="00C765DC">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83.11%</w:t>
            </w:r>
          </w:p>
        </w:tc>
        <w:tc>
          <w:tcPr>
            <w:tcW w:w="1572" w:type="dxa"/>
          </w:tcPr>
          <w:p w14:paraId="3A53BEC9" w14:textId="27FA1D15" w:rsidR="00EC7312" w:rsidRPr="0038110E" w:rsidRDefault="003F3369">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46.44</w:t>
            </w:r>
            <w:r w:rsidR="002238DD">
              <w:rPr>
                <w:rFonts w:ascii="Times New Roman" w:eastAsia="Times New Roman" w:hAnsi="Times New Roman" w:cs="Times New Roman"/>
                <w:iCs/>
                <w:sz w:val="20"/>
                <w:szCs w:val="20"/>
              </w:rPr>
              <w:t>%</w:t>
            </w:r>
          </w:p>
        </w:tc>
        <w:tc>
          <w:tcPr>
            <w:tcW w:w="2430" w:type="dxa"/>
            <w:noWrap/>
            <w:hideMark/>
          </w:tcPr>
          <w:p w14:paraId="1CA7E8AE" w14:textId="1D1E9C02" w:rsidR="00EC7312" w:rsidRPr="0038110E" w:rsidRDefault="00EC7312">
            <w:pPr>
              <w:rPr>
                <w:rFonts w:ascii="Times New Roman" w:eastAsia="Times New Roman" w:hAnsi="Times New Roman" w:cs="Times New Roman"/>
                <w:iCs/>
                <w:sz w:val="20"/>
                <w:szCs w:val="20"/>
              </w:rPr>
            </w:pPr>
            <w:r w:rsidRPr="0038110E">
              <w:rPr>
                <w:rFonts w:ascii="Times New Roman" w:eastAsia="Times New Roman" w:hAnsi="Times New Roman" w:cs="Times New Roman"/>
                <w:iCs/>
                <w:sz w:val="20"/>
                <w:szCs w:val="20"/>
              </w:rPr>
              <w:t>Underestimated Vegetation</w:t>
            </w:r>
          </w:p>
        </w:tc>
      </w:tr>
      <w:tr w:rsidR="00EC7312" w:rsidRPr="0038110E" w14:paraId="50D05E23" w14:textId="77777777" w:rsidTr="00EC7312">
        <w:trPr>
          <w:trHeight w:val="300"/>
        </w:trPr>
        <w:tc>
          <w:tcPr>
            <w:tcW w:w="2066" w:type="dxa"/>
            <w:noWrap/>
            <w:hideMark/>
          </w:tcPr>
          <w:p w14:paraId="492B572F" w14:textId="77777777" w:rsidR="00EC7312" w:rsidRPr="0038110E" w:rsidRDefault="00EC7312">
            <w:pPr>
              <w:rPr>
                <w:rFonts w:ascii="Times New Roman" w:eastAsia="Times New Roman" w:hAnsi="Times New Roman" w:cs="Times New Roman"/>
                <w:iCs/>
                <w:sz w:val="20"/>
                <w:szCs w:val="20"/>
              </w:rPr>
            </w:pPr>
            <w:r w:rsidRPr="0038110E">
              <w:rPr>
                <w:rFonts w:ascii="Times New Roman" w:eastAsia="Times New Roman" w:hAnsi="Times New Roman" w:cs="Times New Roman"/>
                <w:iCs/>
                <w:sz w:val="20"/>
                <w:szCs w:val="20"/>
              </w:rPr>
              <w:t>Otsu's Method Local</w:t>
            </w:r>
          </w:p>
        </w:tc>
        <w:tc>
          <w:tcPr>
            <w:tcW w:w="1710" w:type="dxa"/>
            <w:noWrap/>
            <w:hideMark/>
          </w:tcPr>
          <w:p w14:paraId="1EBC8D41" w14:textId="07DF3797" w:rsidR="00EC7312" w:rsidRPr="0038110E" w:rsidRDefault="00EC7312">
            <w:pPr>
              <w:rPr>
                <w:rFonts w:ascii="Times New Roman" w:eastAsia="Times New Roman" w:hAnsi="Times New Roman" w:cs="Times New Roman"/>
                <w:iCs/>
                <w:sz w:val="20"/>
                <w:szCs w:val="20"/>
              </w:rPr>
            </w:pPr>
            <w:r w:rsidRPr="00BE66ED">
              <w:rPr>
                <w:rFonts w:ascii="Times New Roman" w:eastAsia="Times New Roman" w:hAnsi="Times New Roman" w:cs="Times New Roman"/>
                <w:iCs/>
                <w:sz w:val="20"/>
                <w:szCs w:val="20"/>
              </w:rPr>
              <w:t>43.99%</w:t>
            </w:r>
          </w:p>
        </w:tc>
        <w:tc>
          <w:tcPr>
            <w:tcW w:w="1572" w:type="dxa"/>
          </w:tcPr>
          <w:p w14:paraId="5D77FCE5" w14:textId="0E6B710B" w:rsidR="00EC7312" w:rsidRPr="0038110E" w:rsidRDefault="002238DD">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31.41%</w:t>
            </w:r>
          </w:p>
        </w:tc>
        <w:tc>
          <w:tcPr>
            <w:tcW w:w="1572" w:type="dxa"/>
          </w:tcPr>
          <w:p w14:paraId="553D74A9" w14:textId="3FD0DD1C" w:rsidR="00EC7312" w:rsidRPr="0038110E" w:rsidRDefault="00156042">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56.93%</w:t>
            </w:r>
          </w:p>
        </w:tc>
        <w:tc>
          <w:tcPr>
            <w:tcW w:w="2430" w:type="dxa"/>
            <w:noWrap/>
            <w:hideMark/>
          </w:tcPr>
          <w:p w14:paraId="4283AEA9" w14:textId="6921EAE6" w:rsidR="00EC7312" w:rsidRPr="0038110E" w:rsidRDefault="00EC7312">
            <w:pPr>
              <w:rPr>
                <w:rFonts w:ascii="Times New Roman" w:eastAsia="Times New Roman" w:hAnsi="Times New Roman" w:cs="Times New Roman"/>
                <w:iCs/>
                <w:sz w:val="20"/>
                <w:szCs w:val="20"/>
              </w:rPr>
            </w:pPr>
            <w:r w:rsidRPr="0038110E">
              <w:rPr>
                <w:rFonts w:ascii="Times New Roman" w:eastAsia="Times New Roman" w:hAnsi="Times New Roman" w:cs="Times New Roman"/>
                <w:iCs/>
                <w:sz w:val="20"/>
                <w:szCs w:val="20"/>
              </w:rPr>
              <w:t xml:space="preserve">Inconsistent </w:t>
            </w:r>
          </w:p>
        </w:tc>
      </w:tr>
    </w:tbl>
    <w:p w14:paraId="64B84F43" w14:textId="77777777" w:rsidR="008C32D5" w:rsidRDefault="008C32D5">
      <w:pPr>
        <w:rPr>
          <w:rFonts w:ascii="Times New Roman" w:eastAsia="Times New Roman" w:hAnsi="Times New Roman" w:cs="Times New Roman"/>
          <w:sz w:val="20"/>
          <w:szCs w:val="20"/>
        </w:rPr>
      </w:pPr>
    </w:p>
    <w:tbl>
      <w:tblPr>
        <w:tblStyle w:val="TableGrid"/>
        <w:tblW w:w="0" w:type="auto"/>
        <w:tblLook w:val="04A0" w:firstRow="1" w:lastRow="0" w:firstColumn="1" w:lastColumn="0" w:noHBand="0" w:noVBand="1"/>
      </w:tblPr>
      <w:tblGrid>
        <w:gridCol w:w="1976"/>
        <w:gridCol w:w="1710"/>
        <w:gridCol w:w="1617"/>
        <w:gridCol w:w="1617"/>
        <w:gridCol w:w="2430"/>
      </w:tblGrid>
      <w:tr w:rsidR="00EC7312" w:rsidRPr="008B0D75" w14:paraId="2AC61DFD" w14:textId="77777777" w:rsidTr="00EC7312">
        <w:trPr>
          <w:trHeight w:val="300"/>
        </w:trPr>
        <w:tc>
          <w:tcPr>
            <w:tcW w:w="1976" w:type="dxa"/>
            <w:noWrap/>
            <w:hideMark/>
          </w:tcPr>
          <w:p w14:paraId="0DC5A26C" w14:textId="77777777" w:rsidR="00EC7312" w:rsidRPr="00BD6CF5" w:rsidRDefault="00EC7312">
            <w:pPr>
              <w:rPr>
                <w:rFonts w:ascii="Times New Roman" w:eastAsia="Times New Roman" w:hAnsi="Times New Roman" w:cs="Times New Roman"/>
                <w:b/>
                <w:bCs/>
                <w:iCs/>
                <w:sz w:val="20"/>
                <w:szCs w:val="20"/>
              </w:rPr>
            </w:pPr>
            <w:r w:rsidRPr="00BD6CF5">
              <w:rPr>
                <w:rFonts w:ascii="Times New Roman" w:eastAsia="Times New Roman" w:hAnsi="Times New Roman" w:cs="Times New Roman"/>
                <w:b/>
                <w:bCs/>
                <w:iCs/>
                <w:sz w:val="20"/>
                <w:szCs w:val="20"/>
              </w:rPr>
              <w:t>GLI</w:t>
            </w:r>
          </w:p>
        </w:tc>
        <w:tc>
          <w:tcPr>
            <w:tcW w:w="1710" w:type="dxa"/>
            <w:noWrap/>
            <w:hideMark/>
          </w:tcPr>
          <w:p w14:paraId="71F4BDFB" w14:textId="77777777" w:rsidR="00EC7312" w:rsidRPr="008B0D75" w:rsidRDefault="00EC7312">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verall Accuracy</w:t>
            </w:r>
          </w:p>
        </w:tc>
        <w:tc>
          <w:tcPr>
            <w:tcW w:w="1617" w:type="dxa"/>
          </w:tcPr>
          <w:p w14:paraId="38055E8B" w14:textId="3575C886" w:rsidR="00EC7312" w:rsidRDefault="00F6154B">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Precision</w:t>
            </w:r>
          </w:p>
        </w:tc>
        <w:tc>
          <w:tcPr>
            <w:tcW w:w="1617" w:type="dxa"/>
          </w:tcPr>
          <w:p w14:paraId="779245EF" w14:textId="17FCD82F" w:rsidR="00EC7312" w:rsidRDefault="00F6154B">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Recall</w:t>
            </w:r>
          </w:p>
        </w:tc>
        <w:tc>
          <w:tcPr>
            <w:tcW w:w="2430" w:type="dxa"/>
            <w:noWrap/>
            <w:hideMark/>
          </w:tcPr>
          <w:p w14:paraId="55294197" w14:textId="0F34CC67" w:rsidR="00EC7312" w:rsidRPr="008B0D75" w:rsidRDefault="00EC7312">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Issue</w:t>
            </w:r>
          </w:p>
        </w:tc>
      </w:tr>
      <w:tr w:rsidR="00EC7312" w:rsidRPr="008B0D75" w14:paraId="6B9CF004" w14:textId="77777777" w:rsidTr="00EC7312">
        <w:trPr>
          <w:trHeight w:val="300"/>
        </w:trPr>
        <w:tc>
          <w:tcPr>
            <w:tcW w:w="1976" w:type="dxa"/>
            <w:noWrap/>
            <w:hideMark/>
          </w:tcPr>
          <w:p w14:paraId="0D794E7A" w14:textId="77777777" w:rsidR="00EC7312" w:rsidRPr="008B0D75" w:rsidRDefault="00EC7312">
            <w:pPr>
              <w:rPr>
                <w:rFonts w:ascii="Times New Roman" w:eastAsia="Times New Roman" w:hAnsi="Times New Roman" w:cs="Times New Roman"/>
                <w:iCs/>
                <w:sz w:val="20"/>
                <w:szCs w:val="20"/>
              </w:rPr>
            </w:pPr>
            <w:r w:rsidRPr="008B0D75">
              <w:rPr>
                <w:rFonts w:ascii="Times New Roman" w:eastAsia="Times New Roman" w:hAnsi="Times New Roman" w:cs="Times New Roman"/>
                <w:iCs/>
                <w:sz w:val="20"/>
                <w:szCs w:val="20"/>
              </w:rPr>
              <w:t>Otsu's Method Global</w:t>
            </w:r>
          </w:p>
        </w:tc>
        <w:tc>
          <w:tcPr>
            <w:tcW w:w="1710" w:type="dxa"/>
            <w:noWrap/>
            <w:hideMark/>
          </w:tcPr>
          <w:p w14:paraId="01C45074" w14:textId="77777777" w:rsidR="00EC7312" w:rsidRPr="008B0D75" w:rsidRDefault="00EC7312">
            <w:pPr>
              <w:rPr>
                <w:rFonts w:ascii="Times New Roman" w:eastAsia="Times New Roman" w:hAnsi="Times New Roman" w:cs="Times New Roman"/>
                <w:iCs/>
                <w:sz w:val="20"/>
                <w:szCs w:val="20"/>
              </w:rPr>
            </w:pPr>
            <w:r w:rsidRPr="008B0D75">
              <w:rPr>
                <w:rFonts w:ascii="Times New Roman" w:eastAsia="Times New Roman" w:hAnsi="Times New Roman" w:cs="Times New Roman"/>
                <w:iCs/>
                <w:sz w:val="20"/>
                <w:szCs w:val="20"/>
              </w:rPr>
              <w:t>81.96%</w:t>
            </w:r>
          </w:p>
        </w:tc>
        <w:tc>
          <w:tcPr>
            <w:tcW w:w="1617" w:type="dxa"/>
          </w:tcPr>
          <w:p w14:paraId="13ADDAEC" w14:textId="5BB06928" w:rsidR="00EC7312" w:rsidRPr="008B0D75" w:rsidRDefault="00C67E24">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80.19%</w:t>
            </w:r>
          </w:p>
        </w:tc>
        <w:tc>
          <w:tcPr>
            <w:tcW w:w="1617" w:type="dxa"/>
          </w:tcPr>
          <w:p w14:paraId="4C36DF57" w14:textId="12C26C9A" w:rsidR="00EC7312" w:rsidRPr="008B0D75" w:rsidRDefault="00C67E24">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61.21%</w:t>
            </w:r>
          </w:p>
        </w:tc>
        <w:tc>
          <w:tcPr>
            <w:tcW w:w="2430" w:type="dxa"/>
            <w:noWrap/>
            <w:hideMark/>
          </w:tcPr>
          <w:p w14:paraId="634F131B" w14:textId="35EFD122" w:rsidR="00EC7312" w:rsidRPr="008B0D75" w:rsidRDefault="00EC7312">
            <w:pPr>
              <w:rPr>
                <w:rFonts w:ascii="Times New Roman" w:eastAsia="Times New Roman" w:hAnsi="Times New Roman" w:cs="Times New Roman"/>
                <w:iCs/>
                <w:sz w:val="20"/>
                <w:szCs w:val="20"/>
              </w:rPr>
            </w:pPr>
            <w:r w:rsidRPr="008B0D75">
              <w:rPr>
                <w:rFonts w:ascii="Times New Roman" w:eastAsia="Times New Roman" w:hAnsi="Times New Roman" w:cs="Times New Roman"/>
                <w:iCs/>
                <w:sz w:val="20"/>
                <w:szCs w:val="20"/>
              </w:rPr>
              <w:t>Underestimated Vegetation</w:t>
            </w:r>
          </w:p>
        </w:tc>
      </w:tr>
      <w:tr w:rsidR="00EC7312" w:rsidRPr="008B0D75" w14:paraId="24C8BA66" w14:textId="77777777" w:rsidTr="00EC7312">
        <w:trPr>
          <w:trHeight w:val="300"/>
        </w:trPr>
        <w:tc>
          <w:tcPr>
            <w:tcW w:w="1976" w:type="dxa"/>
            <w:noWrap/>
            <w:hideMark/>
          </w:tcPr>
          <w:p w14:paraId="7EB0A7EF" w14:textId="77777777" w:rsidR="00EC7312" w:rsidRPr="008B0D75" w:rsidRDefault="00EC7312">
            <w:pPr>
              <w:rPr>
                <w:rFonts w:ascii="Times New Roman" w:eastAsia="Times New Roman" w:hAnsi="Times New Roman" w:cs="Times New Roman"/>
                <w:iCs/>
                <w:sz w:val="20"/>
                <w:szCs w:val="20"/>
              </w:rPr>
            </w:pPr>
            <w:r w:rsidRPr="008B0D75">
              <w:rPr>
                <w:rFonts w:ascii="Times New Roman" w:eastAsia="Times New Roman" w:hAnsi="Times New Roman" w:cs="Times New Roman"/>
                <w:iCs/>
                <w:sz w:val="20"/>
                <w:szCs w:val="20"/>
              </w:rPr>
              <w:t>Zero</w:t>
            </w:r>
          </w:p>
        </w:tc>
        <w:tc>
          <w:tcPr>
            <w:tcW w:w="1710" w:type="dxa"/>
            <w:noWrap/>
            <w:hideMark/>
          </w:tcPr>
          <w:p w14:paraId="5A277DF9" w14:textId="77777777" w:rsidR="00EC7312" w:rsidRPr="008B0D75" w:rsidRDefault="00EC7312">
            <w:pPr>
              <w:rPr>
                <w:rFonts w:ascii="Times New Roman" w:eastAsia="Times New Roman" w:hAnsi="Times New Roman" w:cs="Times New Roman"/>
                <w:iCs/>
                <w:sz w:val="20"/>
                <w:szCs w:val="20"/>
              </w:rPr>
            </w:pPr>
            <w:r w:rsidRPr="008B0D75">
              <w:rPr>
                <w:rFonts w:ascii="Times New Roman" w:eastAsia="Times New Roman" w:hAnsi="Times New Roman" w:cs="Times New Roman"/>
                <w:iCs/>
                <w:sz w:val="20"/>
                <w:szCs w:val="20"/>
              </w:rPr>
              <w:t>55.54%</w:t>
            </w:r>
          </w:p>
        </w:tc>
        <w:tc>
          <w:tcPr>
            <w:tcW w:w="1617" w:type="dxa"/>
          </w:tcPr>
          <w:p w14:paraId="1BF0BE25" w14:textId="0A3179C2" w:rsidR="00EC7312" w:rsidRPr="008B0D75" w:rsidRDefault="0001499F">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42.83%</w:t>
            </w:r>
          </w:p>
        </w:tc>
        <w:tc>
          <w:tcPr>
            <w:tcW w:w="1617" w:type="dxa"/>
          </w:tcPr>
          <w:p w14:paraId="10D1CB50" w14:textId="1EA06438" w:rsidR="00EC7312" w:rsidRPr="008B0D75" w:rsidRDefault="0001499F">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98.40%</w:t>
            </w:r>
          </w:p>
        </w:tc>
        <w:tc>
          <w:tcPr>
            <w:tcW w:w="2430" w:type="dxa"/>
            <w:noWrap/>
            <w:hideMark/>
          </w:tcPr>
          <w:p w14:paraId="3818A6EE" w14:textId="79998009" w:rsidR="00EC7312" w:rsidRPr="008B0D75" w:rsidRDefault="00EC7312">
            <w:pPr>
              <w:rPr>
                <w:rFonts w:ascii="Times New Roman" w:eastAsia="Times New Roman" w:hAnsi="Times New Roman" w:cs="Times New Roman"/>
                <w:iCs/>
                <w:sz w:val="20"/>
                <w:szCs w:val="20"/>
              </w:rPr>
            </w:pPr>
            <w:r w:rsidRPr="008B0D75">
              <w:rPr>
                <w:rFonts w:ascii="Times New Roman" w:eastAsia="Times New Roman" w:hAnsi="Times New Roman" w:cs="Times New Roman"/>
                <w:iCs/>
                <w:sz w:val="20"/>
                <w:szCs w:val="20"/>
              </w:rPr>
              <w:t>Overestimated Vegetation</w:t>
            </w:r>
          </w:p>
        </w:tc>
      </w:tr>
      <w:tr w:rsidR="00EC7312" w:rsidRPr="008B0D75" w14:paraId="5A989BED" w14:textId="77777777" w:rsidTr="00EC7312">
        <w:trPr>
          <w:trHeight w:val="300"/>
        </w:trPr>
        <w:tc>
          <w:tcPr>
            <w:tcW w:w="1976" w:type="dxa"/>
            <w:noWrap/>
            <w:hideMark/>
          </w:tcPr>
          <w:p w14:paraId="43A3AEE6" w14:textId="77777777" w:rsidR="00EC7312" w:rsidRPr="008B0D75" w:rsidRDefault="00EC7312">
            <w:pPr>
              <w:rPr>
                <w:rFonts w:ascii="Times New Roman" w:eastAsia="Times New Roman" w:hAnsi="Times New Roman" w:cs="Times New Roman"/>
                <w:iCs/>
                <w:sz w:val="20"/>
                <w:szCs w:val="20"/>
              </w:rPr>
            </w:pPr>
            <w:r w:rsidRPr="008B0D75">
              <w:rPr>
                <w:rFonts w:ascii="Times New Roman" w:eastAsia="Times New Roman" w:hAnsi="Times New Roman" w:cs="Times New Roman"/>
                <w:iCs/>
                <w:sz w:val="20"/>
                <w:szCs w:val="20"/>
              </w:rPr>
              <w:t>Otsu's Method Local</w:t>
            </w:r>
          </w:p>
        </w:tc>
        <w:tc>
          <w:tcPr>
            <w:tcW w:w="1710" w:type="dxa"/>
            <w:noWrap/>
            <w:hideMark/>
          </w:tcPr>
          <w:p w14:paraId="79799135" w14:textId="60F384E2" w:rsidR="00EC7312" w:rsidRPr="008B0D75" w:rsidRDefault="00EC7312">
            <w:pPr>
              <w:rPr>
                <w:rFonts w:ascii="Times New Roman" w:eastAsia="Times New Roman" w:hAnsi="Times New Roman" w:cs="Times New Roman"/>
                <w:iCs/>
                <w:sz w:val="20"/>
                <w:szCs w:val="20"/>
              </w:rPr>
            </w:pPr>
            <w:r w:rsidRPr="00EF3AE2">
              <w:rPr>
                <w:rFonts w:ascii="Times New Roman" w:eastAsia="Times New Roman" w:hAnsi="Times New Roman" w:cs="Times New Roman"/>
                <w:iCs/>
                <w:sz w:val="20"/>
                <w:szCs w:val="20"/>
              </w:rPr>
              <w:t>45.77%</w:t>
            </w:r>
          </w:p>
        </w:tc>
        <w:tc>
          <w:tcPr>
            <w:tcW w:w="1617" w:type="dxa"/>
          </w:tcPr>
          <w:p w14:paraId="07B96C90" w14:textId="7EADAE6C" w:rsidR="00EC7312" w:rsidRPr="008B0D75" w:rsidRDefault="002D63FB">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33.74</w:t>
            </w:r>
            <w:r w:rsidR="00A75779">
              <w:rPr>
                <w:rFonts w:ascii="Times New Roman" w:eastAsia="Times New Roman" w:hAnsi="Times New Roman" w:cs="Times New Roman"/>
                <w:iCs/>
                <w:sz w:val="20"/>
                <w:szCs w:val="20"/>
              </w:rPr>
              <w:t>%</w:t>
            </w:r>
          </w:p>
        </w:tc>
        <w:tc>
          <w:tcPr>
            <w:tcW w:w="1617" w:type="dxa"/>
          </w:tcPr>
          <w:p w14:paraId="2FA02926" w14:textId="054B2D39" w:rsidR="00EC7312" w:rsidRPr="008B0D75" w:rsidRDefault="00A75779">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64.41%</w:t>
            </w:r>
          </w:p>
        </w:tc>
        <w:tc>
          <w:tcPr>
            <w:tcW w:w="2430" w:type="dxa"/>
            <w:noWrap/>
            <w:hideMark/>
          </w:tcPr>
          <w:p w14:paraId="47C48E6C" w14:textId="741DA06B" w:rsidR="00EC7312" w:rsidRPr="008B0D75" w:rsidRDefault="00EC7312">
            <w:pPr>
              <w:rPr>
                <w:rFonts w:ascii="Times New Roman" w:eastAsia="Times New Roman" w:hAnsi="Times New Roman" w:cs="Times New Roman"/>
                <w:iCs/>
                <w:sz w:val="20"/>
                <w:szCs w:val="20"/>
              </w:rPr>
            </w:pPr>
            <w:r w:rsidRPr="008B0D75">
              <w:rPr>
                <w:rFonts w:ascii="Times New Roman" w:eastAsia="Times New Roman" w:hAnsi="Times New Roman" w:cs="Times New Roman"/>
                <w:iCs/>
                <w:sz w:val="20"/>
                <w:szCs w:val="20"/>
              </w:rPr>
              <w:t>Inconsistent</w:t>
            </w:r>
          </w:p>
        </w:tc>
      </w:tr>
    </w:tbl>
    <w:p w14:paraId="2BA2B302" w14:textId="77777777" w:rsidR="008C32D5" w:rsidRDefault="008C32D5">
      <w:pPr>
        <w:rPr>
          <w:rFonts w:ascii="Times New Roman" w:eastAsia="Times New Roman" w:hAnsi="Times New Roman" w:cs="Times New Roman"/>
          <w:iCs/>
          <w:sz w:val="20"/>
          <w:szCs w:val="20"/>
        </w:rPr>
      </w:pPr>
    </w:p>
    <w:tbl>
      <w:tblPr>
        <w:tblStyle w:val="TableGrid"/>
        <w:tblW w:w="0" w:type="auto"/>
        <w:tblLook w:val="04A0" w:firstRow="1" w:lastRow="0" w:firstColumn="1" w:lastColumn="0" w:noHBand="0" w:noVBand="1"/>
      </w:tblPr>
      <w:tblGrid>
        <w:gridCol w:w="1976"/>
        <w:gridCol w:w="1800"/>
        <w:gridCol w:w="1617"/>
        <w:gridCol w:w="1617"/>
        <w:gridCol w:w="2340"/>
      </w:tblGrid>
      <w:tr w:rsidR="004F3AD1" w:rsidRPr="00094D47" w14:paraId="629C3386" w14:textId="77777777" w:rsidTr="004F3AD1">
        <w:trPr>
          <w:trHeight w:val="300"/>
        </w:trPr>
        <w:tc>
          <w:tcPr>
            <w:tcW w:w="1976" w:type="dxa"/>
            <w:noWrap/>
            <w:hideMark/>
          </w:tcPr>
          <w:p w14:paraId="1BBA1A63" w14:textId="77777777" w:rsidR="004F3AD1" w:rsidRPr="00BD6CF5" w:rsidRDefault="004F3AD1">
            <w:pPr>
              <w:rPr>
                <w:rFonts w:ascii="Times New Roman" w:eastAsia="Times New Roman" w:hAnsi="Times New Roman" w:cs="Times New Roman"/>
                <w:b/>
                <w:bCs/>
                <w:iCs/>
                <w:sz w:val="20"/>
                <w:szCs w:val="20"/>
              </w:rPr>
            </w:pPr>
            <w:r w:rsidRPr="00BD6CF5">
              <w:rPr>
                <w:rFonts w:ascii="Times New Roman" w:eastAsia="Times New Roman" w:hAnsi="Times New Roman" w:cs="Times New Roman"/>
                <w:b/>
                <w:bCs/>
                <w:iCs/>
                <w:sz w:val="20"/>
                <w:szCs w:val="20"/>
              </w:rPr>
              <w:t>VARI</w:t>
            </w:r>
          </w:p>
        </w:tc>
        <w:tc>
          <w:tcPr>
            <w:tcW w:w="1800" w:type="dxa"/>
            <w:noWrap/>
            <w:hideMark/>
          </w:tcPr>
          <w:p w14:paraId="4D930674" w14:textId="77777777" w:rsidR="004F3AD1" w:rsidRPr="00094D47" w:rsidRDefault="004F3AD1">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verall Accuracy</w:t>
            </w:r>
          </w:p>
        </w:tc>
        <w:tc>
          <w:tcPr>
            <w:tcW w:w="1617" w:type="dxa"/>
          </w:tcPr>
          <w:p w14:paraId="45395D1D" w14:textId="5DDC1942" w:rsidR="004F3AD1" w:rsidRPr="00094D47" w:rsidRDefault="00F6154B">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Precision</w:t>
            </w:r>
          </w:p>
        </w:tc>
        <w:tc>
          <w:tcPr>
            <w:tcW w:w="1617" w:type="dxa"/>
          </w:tcPr>
          <w:p w14:paraId="5840EC42" w14:textId="799F5612" w:rsidR="004F3AD1" w:rsidRPr="00094D47" w:rsidRDefault="00F6154B">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Recall</w:t>
            </w:r>
          </w:p>
        </w:tc>
        <w:tc>
          <w:tcPr>
            <w:tcW w:w="2340" w:type="dxa"/>
            <w:noWrap/>
            <w:hideMark/>
          </w:tcPr>
          <w:p w14:paraId="1C6B7CB7" w14:textId="764BF993" w:rsidR="004F3AD1" w:rsidRPr="00094D47" w:rsidRDefault="00427A1A">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Issue</w:t>
            </w:r>
          </w:p>
        </w:tc>
      </w:tr>
      <w:tr w:rsidR="004F3AD1" w:rsidRPr="00094D47" w14:paraId="0618BCFD" w14:textId="77777777" w:rsidTr="004F3AD1">
        <w:trPr>
          <w:trHeight w:val="300"/>
        </w:trPr>
        <w:tc>
          <w:tcPr>
            <w:tcW w:w="1976" w:type="dxa"/>
            <w:noWrap/>
            <w:hideMark/>
          </w:tcPr>
          <w:p w14:paraId="1D717A9E" w14:textId="77777777" w:rsidR="004F3AD1" w:rsidRPr="00094D47" w:rsidRDefault="004F3AD1">
            <w:pPr>
              <w:rPr>
                <w:rFonts w:ascii="Times New Roman" w:eastAsia="Times New Roman" w:hAnsi="Times New Roman" w:cs="Times New Roman"/>
                <w:iCs/>
                <w:sz w:val="20"/>
                <w:szCs w:val="20"/>
              </w:rPr>
            </w:pPr>
            <w:r w:rsidRPr="00094D47">
              <w:rPr>
                <w:rFonts w:ascii="Times New Roman" w:eastAsia="Times New Roman" w:hAnsi="Times New Roman" w:cs="Times New Roman"/>
                <w:iCs/>
                <w:sz w:val="20"/>
                <w:szCs w:val="20"/>
              </w:rPr>
              <w:t>Zero</w:t>
            </w:r>
          </w:p>
        </w:tc>
        <w:tc>
          <w:tcPr>
            <w:tcW w:w="1800" w:type="dxa"/>
            <w:noWrap/>
            <w:hideMark/>
          </w:tcPr>
          <w:p w14:paraId="2579B832" w14:textId="77777777" w:rsidR="004F3AD1" w:rsidRPr="00094D47" w:rsidRDefault="004F3AD1">
            <w:pPr>
              <w:rPr>
                <w:rFonts w:ascii="Times New Roman" w:eastAsia="Times New Roman" w:hAnsi="Times New Roman" w:cs="Times New Roman"/>
                <w:iCs/>
                <w:sz w:val="20"/>
                <w:szCs w:val="20"/>
              </w:rPr>
            </w:pPr>
            <w:r w:rsidRPr="00094D47">
              <w:rPr>
                <w:rFonts w:ascii="Times New Roman" w:eastAsia="Times New Roman" w:hAnsi="Times New Roman" w:cs="Times New Roman"/>
                <w:iCs/>
                <w:sz w:val="20"/>
                <w:szCs w:val="20"/>
              </w:rPr>
              <w:t>79.11%</w:t>
            </w:r>
          </w:p>
        </w:tc>
        <w:tc>
          <w:tcPr>
            <w:tcW w:w="1617" w:type="dxa"/>
          </w:tcPr>
          <w:p w14:paraId="2B394681" w14:textId="66A09CAC" w:rsidR="004F3AD1" w:rsidRPr="00094D47" w:rsidRDefault="009B7F51">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63.54</w:t>
            </w:r>
            <w:r w:rsidR="00F34A62">
              <w:rPr>
                <w:rFonts w:ascii="Times New Roman" w:eastAsia="Times New Roman" w:hAnsi="Times New Roman" w:cs="Times New Roman"/>
                <w:iCs/>
                <w:sz w:val="20"/>
                <w:szCs w:val="20"/>
              </w:rPr>
              <w:t>%</w:t>
            </w:r>
          </w:p>
        </w:tc>
        <w:tc>
          <w:tcPr>
            <w:tcW w:w="1617" w:type="dxa"/>
          </w:tcPr>
          <w:p w14:paraId="642279C5" w14:textId="12154904" w:rsidR="004F3AD1" w:rsidRPr="00094D47" w:rsidRDefault="00F34A62">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88.08%</w:t>
            </w:r>
          </w:p>
        </w:tc>
        <w:tc>
          <w:tcPr>
            <w:tcW w:w="2340" w:type="dxa"/>
            <w:noWrap/>
            <w:hideMark/>
          </w:tcPr>
          <w:p w14:paraId="499C23DD" w14:textId="5B018399" w:rsidR="004F3AD1" w:rsidRPr="00094D47" w:rsidRDefault="004F3AD1">
            <w:pPr>
              <w:rPr>
                <w:rFonts w:ascii="Times New Roman" w:eastAsia="Times New Roman" w:hAnsi="Times New Roman" w:cs="Times New Roman"/>
                <w:iCs/>
                <w:sz w:val="20"/>
                <w:szCs w:val="20"/>
              </w:rPr>
            </w:pPr>
            <w:r w:rsidRPr="00094D47">
              <w:rPr>
                <w:rFonts w:ascii="Times New Roman" w:eastAsia="Times New Roman" w:hAnsi="Times New Roman" w:cs="Times New Roman"/>
                <w:iCs/>
                <w:sz w:val="20"/>
                <w:szCs w:val="20"/>
              </w:rPr>
              <w:t>Overestimated Vegetation</w:t>
            </w:r>
          </w:p>
        </w:tc>
      </w:tr>
      <w:tr w:rsidR="004F3AD1" w:rsidRPr="00094D47" w14:paraId="47328AD4" w14:textId="77777777" w:rsidTr="004F3AD1">
        <w:trPr>
          <w:trHeight w:val="300"/>
        </w:trPr>
        <w:tc>
          <w:tcPr>
            <w:tcW w:w="1976" w:type="dxa"/>
            <w:noWrap/>
          </w:tcPr>
          <w:p w14:paraId="7E16F85E" w14:textId="2083BF8B" w:rsidR="004F3AD1" w:rsidRPr="00094D47" w:rsidRDefault="004F3AD1">
            <w:pPr>
              <w:rPr>
                <w:rFonts w:ascii="Times New Roman" w:eastAsia="Times New Roman" w:hAnsi="Times New Roman" w:cs="Times New Roman"/>
                <w:iCs/>
                <w:sz w:val="20"/>
                <w:szCs w:val="20"/>
              </w:rPr>
            </w:pPr>
            <w:r w:rsidRPr="00094D47">
              <w:rPr>
                <w:rFonts w:ascii="Times New Roman" w:eastAsia="Times New Roman" w:hAnsi="Times New Roman" w:cs="Times New Roman"/>
                <w:iCs/>
                <w:sz w:val="20"/>
                <w:szCs w:val="20"/>
              </w:rPr>
              <w:t>Otsu's Method Global</w:t>
            </w:r>
          </w:p>
        </w:tc>
        <w:tc>
          <w:tcPr>
            <w:tcW w:w="1800" w:type="dxa"/>
            <w:noWrap/>
          </w:tcPr>
          <w:p w14:paraId="524332C5" w14:textId="3540B713" w:rsidR="004F3AD1" w:rsidRPr="00094D47" w:rsidRDefault="004F3AD1">
            <w:pPr>
              <w:rPr>
                <w:rFonts w:ascii="Times New Roman" w:eastAsia="Times New Roman" w:hAnsi="Times New Roman" w:cs="Times New Roman"/>
                <w:iCs/>
                <w:sz w:val="20"/>
                <w:szCs w:val="20"/>
              </w:rPr>
            </w:pPr>
            <w:r w:rsidRPr="00256E39">
              <w:rPr>
                <w:rFonts w:ascii="Times New Roman" w:eastAsia="Times New Roman" w:hAnsi="Times New Roman" w:cs="Times New Roman"/>
                <w:iCs/>
                <w:sz w:val="20"/>
                <w:szCs w:val="20"/>
              </w:rPr>
              <w:t>57.92%</w:t>
            </w:r>
          </w:p>
        </w:tc>
        <w:tc>
          <w:tcPr>
            <w:tcW w:w="1617" w:type="dxa"/>
          </w:tcPr>
          <w:p w14:paraId="240D2D84" w14:textId="73C07D25" w:rsidR="004F3AD1" w:rsidRPr="00094D47" w:rsidRDefault="00031DE0">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44.05%</w:t>
            </w:r>
          </w:p>
        </w:tc>
        <w:tc>
          <w:tcPr>
            <w:tcW w:w="1617" w:type="dxa"/>
          </w:tcPr>
          <w:p w14:paraId="4B33EA8E" w14:textId="308CBC69" w:rsidR="004F3AD1" w:rsidRPr="00094D47" w:rsidRDefault="00031DE0">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95.52%</w:t>
            </w:r>
          </w:p>
        </w:tc>
        <w:tc>
          <w:tcPr>
            <w:tcW w:w="2340" w:type="dxa"/>
            <w:noWrap/>
          </w:tcPr>
          <w:p w14:paraId="76FF9CE2" w14:textId="3B6FCDB8" w:rsidR="004F3AD1" w:rsidRPr="00094D47" w:rsidRDefault="004F3AD1">
            <w:pPr>
              <w:rPr>
                <w:rFonts w:ascii="Times New Roman" w:eastAsia="Times New Roman" w:hAnsi="Times New Roman" w:cs="Times New Roman"/>
                <w:iCs/>
                <w:sz w:val="20"/>
                <w:szCs w:val="20"/>
              </w:rPr>
            </w:pPr>
            <w:r w:rsidRPr="00094D47">
              <w:rPr>
                <w:rFonts w:ascii="Times New Roman" w:eastAsia="Times New Roman" w:hAnsi="Times New Roman" w:cs="Times New Roman"/>
                <w:iCs/>
                <w:sz w:val="20"/>
                <w:szCs w:val="20"/>
              </w:rPr>
              <w:t>Overestimated Vegetation</w:t>
            </w:r>
          </w:p>
        </w:tc>
      </w:tr>
      <w:tr w:rsidR="004F3AD1" w:rsidRPr="00094D47" w14:paraId="323FF0DB" w14:textId="77777777" w:rsidTr="004F3AD1">
        <w:trPr>
          <w:trHeight w:val="300"/>
        </w:trPr>
        <w:tc>
          <w:tcPr>
            <w:tcW w:w="1976" w:type="dxa"/>
            <w:noWrap/>
            <w:hideMark/>
          </w:tcPr>
          <w:p w14:paraId="22965E1F" w14:textId="609A049A" w:rsidR="004F3AD1" w:rsidRPr="00094D47" w:rsidRDefault="004F3AD1" w:rsidP="00E23AEE">
            <w:pPr>
              <w:rPr>
                <w:rFonts w:ascii="Times New Roman" w:eastAsia="Times New Roman" w:hAnsi="Times New Roman" w:cs="Times New Roman"/>
                <w:iCs/>
                <w:sz w:val="20"/>
                <w:szCs w:val="20"/>
              </w:rPr>
            </w:pPr>
            <w:r w:rsidRPr="00094D47">
              <w:rPr>
                <w:rFonts w:ascii="Times New Roman" w:eastAsia="Times New Roman" w:hAnsi="Times New Roman" w:cs="Times New Roman"/>
                <w:iCs/>
                <w:sz w:val="20"/>
                <w:szCs w:val="20"/>
              </w:rPr>
              <w:t>Otsu's Method Local</w:t>
            </w:r>
          </w:p>
        </w:tc>
        <w:tc>
          <w:tcPr>
            <w:tcW w:w="1800" w:type="dxa"/>
            <w:noWrap/>
            <w:hideMark/>
          </w:tcPr>
          <w:p w14:paraId="7DA57E6F" w14:textId="56866AD8" w:rsidR="004F3AD1" w:rsidRPr="00094D47" w:rsidRDefault="004F3AD1" w:rsidP="00E23AEE">
            <w:pPr>
              <w:rPr>
                <w:rFonts w:ascii="Times New Roman" w:eastAsia="Times New Roman" w:hAnsi="Times New Roman" w:cs="Times New Roman"/>
                <w:iCs/>
                <w:sz w:val="20"/>
                <w:szCs w:val="20"/>
              </w:rPr>
            </w:pPr>
            <w:r w:rsidRPr="00EF3AE2">
              <w:rPr>
                <w:rFonts w:ascii="Times New Roman" w:eastAsia="Times New Roman" w:hAnsi="Times New Roman" w:cs="Times New Roman"/>
                <w:iCs/>
                <w:sz w:val="20"/>
                <w:szCs w:val="20"/>
              </w:rPr>
              <w:t>50.42%</w:t>
            </w:r>
          </w:p>
        </w:tc>
        <w:tc>
          <w:tcPr>
            <w:tcW w:w="1617" w:type="dxa"/>
          </w:tcPr>
          <w:p w14:paraId="3921F566" w14:textId="52593A3A" w:rsidR="004F3AD1" w:rsidRPr="00094D47" w:rsidRDefault="00B05254" w:rsidP="00E23AEE">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39.22%</w:t>
            </w:r>
          </w:p>
        </w:tc>
        <w:tc>
          <w:tcPr>
            <w:tcW w:w="1617" w:type="dxa"/>
          </w:tcPr>
          <w:p w14:paraId="0B52EAA2" w14:textId="2BA0165B" w:rsidR="004F3AD1" w:rsidRPr="00094D47" w:rsidRDefault="00BA2208" w:rsidP="00E23AEE">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87.72%</w:t>
            </w:r>
          </w:p>
        </w:tc>
        <w:tc>
          <w:tcPr>
            <w:tcW w:w="2340" w:type="dxa"/>
            <w:noWrap/>
            <w:hideMark/>
          </w:tcPr>
          <w:p w14:paraId="50F06AD9" w14:textId="333ECD33" w:rsidR="004F3AD1" w:rsidRPr="00094D47" w:rsidRDefault="004F3AD1" w:rsidP="00E23AEE">
            <w:pPr>
              <w:rPr>
                <w:rFonts w:ascii="Times New Roman" w:eastAsia="Times New Roman" w:hAnsi="Times New Roman" w:cs="Times New Roman"/>
                <w:iCs/>
                <w:sz w:val="20"/>
                <w:szCs w:val="20"/>
              </w:rPr>
            </w:pPr>
            <w:r w:rsidRPr="00094D47">
              <w:rPr>
                <w:rFonts w:ascii="Times New Roman" w:eastAsia="Times New Roman" w:hAnsi="Times New Roman" w:cs="Times New Roman"/>
                <w:iCs/>
                <w:sz w:val="20"/>
                <w:szCs w:val="20"/>
              </w:rPr>
              <w:t>Overestimated Vegetation</w:t>
            </w:r>
          </w:p>
        </w:tc>
      </w:tr>
    </w:tbl>
    <w:p w14:paraId="18559E15" w14:textId="77777777" w:rsidR="008C32D5" w:rsidRPr="0038110E" w:rsidRDefault="008C32D5">
      <w:pPr>
        <w:rPr>
          <w:rFonts w:ascii="Times New Roman" w:eastAsia="Times New Roman" w:hAnsi="Times New Roman" w:cs="Times New Roman"/>
          <w:iCs/>
          <w:sz w:val="20"/>
          <w:szCs w:val="20"/>
        </w:rPr>
      </w:pPr>
    </w:p>
    <w:p w14:paraId="279E512A" w14:textId="77777777" w:rsidR="008C32D5" w:rsidRPr="00E010FC" w:rsidRDefault="008C32D5" w:rsidP="007228D6">
      <w:pPr>
        <w:pStyle w:val="Heading2"/>
        <w:rPr>
          <w:rFonts w:ascii="Times New Roman" w:hAnsi="Times New Roman" w:cs="Times New Roman"/>
        </w:rPr>
      </w:pPr>
      <w:r w:rsidRPr="00E010FC">
        <w:rPr>
          <w:rFonts w:ascii="Times New Roman" w:hAnsi="Times New Roman" w:cs="Times New Roman"/>
        </w:rPr>
        <w:t>Percent Vegetation Cover</w:t>
      </w:r>
    </w:p>
    <w:p w14:paraId="7F9C814F" w14:textId="65DFBA10" w:rsidR="008C32D5" w:rsidRDefault="008C32D5" w:rsidP="00873C50">
      <w:pPr>
        <w:rPr>
          <w:rFonts w:ascii="Times New Roman" w:hAnsi="Times New Roman" w:cs="Times New Roman"/>
        </w:rPr>
      </w:pPr>
      <w:r w:rsidRPr="00E010FC">
        <w:rPr>
          <w:rFonts w:ascii="Times New Roman" w:hAnsi="Times New Roman" w:cs="Times New Roman"/>
          <w:b/>
          <w:bCs/>
        </w:rPr>
        <w:t xml:space="preserve">Figure </w:t>
      </w:r>
      <w:r w:rsidR="008B1F6C">
        <w:rPr>
          <w:rFonts w:ascii="Times New Roman" w:hAnsi="Times New Roman" w:cs="Times New Roman"/>
          <w:b/>
          <w:bCs/>
        </w:rPr>
        <w:t>6</w:t>
      </w:r>
      <w:r w:rsidRPr="00E010FC">
        <w:rPr>
          <w:rFonts w:ascii="Times New Roman" w:hAnsi="Times New Roman" w:cs="Times New Roman"/>
          <w:b/>
          <w:bCs/>
        </w:rPr>
        <w:t xml:space="preserve"> </w:t>
      </w:r>
      <w:r w:rsidRPr="00E010FC">
        <w:rPr>
          <w:rFonts w:ascii="Times New Roman" w:hAnsi="Times New Roman" w:cs="Times New Roman"/>
        </w:rPr>
        <w:t>shows the average percent of vegetation cover per date</w:t>
      </w:r>
      <w:r>
        <w:rPr>
          <w:rFonts w:ascii="Times New Roman" w:hAnsi="Times New Roman" w:cs="Times New Roman"/>
        </w:rPr>
        <w:t xml:space="preserve"> found through </w:t>
      </w:r>
      <w:proofErr w:type="spellStart"/>
      <w:r>
        <w:rPr>
          <w:rFonts w:ascii="Times New Roman" w:hAnsi="Times New Roman" w:cs="Times New Roman"/>
        </w:rPr>
        <w:t>ExGR</w:t>
      </w:r>
      <w:proofErr w:type="spellEnd"/>
      <w:r w:rsidR="005E0FF4">
        <w:rPr>
          <w:rFonts w:ascii="Times New Roman" w:hAnsi="Times New Roman" w:cs="Times New Roman"/>
        </w:rPr>
        <w:t>-Z</w:t>
      </w:r>
      <w:r>
        <w:rPr>
          <w:rFonts w:ascii="Times New Roman" w:hAnsi="Times New Roman" w:cs="Times New Roman"/>
        </w:rPr>
        <w:t>ero thresh method</w:t>
      </w:r>
      <w:r w:rsidRPr="00E010FC">
        <w:rPr>
          <w:rFonts w:ascii="Times New Roman" w:hAnsi="Times New Roman" w:cs="Times New Roman"/>
        </w:rPr>
        <w:t xml:space="preserve">. Percent vegetation dropped from </w:t>
      </w:r>
      <w:r>
        <w:rPr>
          <w:rFonts w:ascii="Times New Roman" w:hAnsi="Times New Roman" w:cs="Times New Roman"/>
        </w:rPr>
        <w:t>July 8</w:t>
      </w:r>
      <w:r w:rsidRPr="00D743CF">
        <w:rPr>
          <w:rFonts w:ascii="Times New Roman" w:hAnsi="Times New Roman" w:cs="Times New Roman"/>
          <w:vertAlign w:val="superscript"/>
        </w:rPr>
        <w:t>th</w:t>
      </w:r>
      <w:r>
        <w:rPr>
          <w:rFonts w:ascii="Times New Roman" w:hAnsi="Times New Roman" w:cs="Times New Roman"/>
        </w:rPr>
        <w:t xml:space="preserve"> to August 21</w:t>
      </w:r>
      <w:r w:rsidRPr="00315F67">
        <w:rPr>
          <w:rFonts w:ascii="Times New Roman" w:hAnsi="Times New Roman" w:cs="Times New Roman"/>
          <w:vertAlign w:val="superscript"/>
        </w:rPr>
        <w:t>st</w:t>
      </w:r>
      <w:r>
        <w:rPr>
          <w:rFonts w:ascii="Times New Roman" w:hAnsi="Times New Roman" w:cs="Times New Roman"/>
        </w:rPr>
        <w:t xml:space="preserve"> due to crop harvest on August 6</w:t>
      </w:r>
      <w:r w:rsidRPr="00F90435">
        <w:rPr>
          <w:rFonts w:ascii="Times New Roman" w:hAnsi="Times New Roman" w:cs="Times New Roman"/>
          <w:vertAlign w:val="superscript"/>
        </w:rPr>
        <w:t>th</w:t>
      </w:r>
      <w:r>
        <w:rPr>
          <w:rFonts w:ascii="Times New Roman" w:hAnsi="Times New Roman" w:cs="Times New Roman"/>
        </w:rPr>
        <w:t xml:space="preserve">. Clover planted under seed went up sharply until it reached 80% and then stabilized. Post planted clover went up steadily to reach a maximum average cover close to 50%. Areas left fallow consistently stayed under 20% and fluctuated. </w:t>
      </w:r>
    </w:p>
    <w:p w14:paraId="3219B7B9" w14:textId="77777777" w:rsidR="008C32D5" w:rsidRDefault="008C32D5" w:rsidP="00873C50">
      <w:pPr>
        <w:rPr>
          <w:rFonts w:ascii="Times New Roman" w:hAnsi="Times New Roman" w:cs="Times New Roman"/>
        </w:rPr>
      </w:pPr>
    </w:p>
    <w:p w14:paraId="0D5250EE" w14:textId="48EB335A" w:rsidR="00A477AF" w:rsidRDefault="00CC27EF" w:rsidP="00A477AF">
      <w:pPr>
        <w:keepNext/>
      </w:pPr>
      <w:r>
        <w:rPr>
          <w:rFonts w:ascii="Times New Roman" w:hAnsi="Times New Roman" w:cs="Times New Roman"/>
          <w:noProof/>
        </w:rPr>
        <w:lastRenderedPageBreak/>
        <w:drawing>
          <wp:inline distT="0" distB="0" distL="0" distR="0" wp14:anchorId="20E8F964" wp14:editId="49521AC7">
            <wp:extent cx="5943600" cy="3466465"/>
            <wp:effectExtent l="0" t="0" r="0" b="63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466465"/>
                    </a:xfrm>
                    <a:prstGeom prst="rect">
                      <a:avLst/>
                    </a:prstGeom>
                  </pic:spPr>
                </pic:pic>
              </a:graphicData>
            </a:graphic>
          </wp:inline>
        </w:drawing>
      </w:r>
    </w:p>
    <w:p w14:paraId="1FAA1025" w14:textId="7696880A" w:rsidR="008C32D5" w:rsidRPr="00E010FC" w:rsidRDefault="00A477AF" w:rsidP="00A477AF">
      <w:pPr>
        <w:pStyle w:val="Caption"/>
        <w:rPr>
          <w:rFonts w:ascii="Times New Roman" w:hAnsi="Times New Roman" w:cs="Times New Roman"/>
        </w:rPr>
      </w:pPr>
      <w:r>
        <w:t xml:space="preserve">Figure </w:t>
      </w:r>
      <w:fldSimple w:instr=" SEQ Figure \* ARABIC ">
        <w:r w:rsidR="00756D39">
          <w:rPr>
            <w:noProof/>
          </w:rPr>
          <w:t>6</w:t>
        </w:r>
      </w:fldSimple>
      <w:r>
        <w:t>: Percent Vegetation Cover</w:t>
      </w:r>
    </w:p>
    <w:p w14:paraId="4BB8DF2F" w14:textId="74A6712F" w:rsidR="003920D0" w:rsidRDefault="00E11B85" w:rsidP="00CB5BB7">
      <w:pPr>
        <w:pStyle w:val="Heading2"/>
        <w:rPr>
          <w:rFonts w:ascii="Times New Roman" w:hAnsi="Times New Roman" w:cs="Times New Roman"/>
        </w:rPr>
      </w:pPr>
      <w:r>
        <w:rPr>
          <w:rFonts w:ascii="Times New Roman" w:hAnsi="Times New Roman" w:cs="Times New Roman"/>
        </w:rPr>
        <w:t>Clover Harvest Metrics</w:t>
      </w:r>
    </w:p>
    <w:p w14:paraId="6F80EBA8" w14:textId="78402D04" w:rsidR="00D449D2" w:rsidRDefault="006A7984" w:rsidP="00D449D2">
      <w:pPr>
        <w:rPr>
          <w:rFonts w:ascii="Times New Roman" w:hAnsi="Times New Roman" w:cs="Times New Roman"/>
        </w:rPr>
      </w:pPr>
      <w:r>
        <w:rPr>
          <w:rFonts w:ascii="Times New Roman" w:hAnsi="Times New Roman" w:cs="Times New Roman"/>
        </w:rPr>
        <w:t>Measured</w:t>
      </w:r>
      <w:r w:rsidR="00212E2C">
        <w:rPr>
          <w:rFonts w:ascii="Times New Roman" w:hAnsi="Times New Roman" w:cs="Times New Roman"/>
        </w:rPr>
        <w:t xml:space="preserve"> results showed that </w:t>
      </w:r>
      <w:r w:rsidR="004B340B">
        <w:rPr>
          <w:rFonts w:ascii="Times New Roman" w:hAnsi="Times New Roman" w:cs="Times New Roman"/>
        </w:rPr>
        <w:t xml:space="preserve">under-seeded clover </w:t>
      </w:r>
      <w:r w:rsidR="0067662E">
        <w:rPr>
          <w:rFonts w:ascii="Times New Roman" w:hAnsi="Times New Roman" w:cs="Times New Roman"/>
        </w:rPr>
        <w:t xml:space="preserve">overall </w:t>
      </w:r>
      <w:r w:rsidR="004B340B">
        <w:rPr>
          <w:rFonts w:ascii="Times New Roman" w:hAnsi="Times New Roman" w:cs="Times New Roman"/>
        </w:rPr>
        <w:t xml:space="preserve">had a higher biomass than </w:t>
      </w:r>
      <w:r>
        <w:rPr>
          <w:rFonts w:ascii="Times New Roman" w:hAnsi="Times New Roman" w:cs="Times New Roman"/>
        </w:rPr>
        <w:t>post-harv</w:t>
      </w:r>
      <w:r w:rsidR="00067CC6">
        <w:rPr>
          <w:rFonts w:ascii="Times New Roman" w:hAnsi="Times New Roman" w:cs="Times New Roman"/>
        </w:rPr>
        <w:t>est clover</w:t>
      </w:r>
      <w:r w:rsidR="001311CD">
        <w:rPr>
          <w:rFonts w:ascii="Times New Roman" w:hAnsi="Times New Roman" w:cs="Times New Roman"/>
        </w:rPr>
        <w:t>, p</w:t>
      </w:r>
      <w:r w:rsidR="001446CC">
        <w:rPr>
          <w:rFonts w:ascii="Times New Roman" w:hAnsi="Times New Roman" w:cs="Times New Roman"/>
        </w:rPr>
        <w:t xml:space="preserve">ost-harvest clover had higher percent nitrogen than </w:t>
      </w:r>
      <w:r w:rsidR="001311CD">
        <w:rPr>
          <w:rFonts w:ascii="Times New Roman" w:hAnsi="Times New Roman" w:cs="Times New Roman"/>
        </w:rPr>
        <w:t xml:space="preserve">under-seeded clover, and under-seeded clover </w:t>
      </w:r>
      <w:r w:rsidR="00E77F21">
        <w:rPr>
          <w:rFonts w:ascii="Times New Roman" w:hAnsi="Times New Roman" w:cs="Times New Roman"/>
        </w:rPr>
        <w:t>had</w:t>
      </w:r>
      <w:r w:rsidR="00067CC6">
        <w:rPr>
          <w:rFonts w:ascii="Times New Roman" w:hAnsi="Times New Roman" w:cs="Times New Roman"/>
        </w:rPr>
        <w:t xml:space="preserve"> </w:t>
      </w:r>
      <w:r w:rsidR="00577B09">
        <w:rPr>
          <w:rFonts w:ascii="Times New Roman" w:hAnsi="Times New Roman" w:cs="Times New Roman"/>
        </w:rPr>
        <w:t xml:space="preserve">a higher </w:t>
      </w:r>
      <w:r w:rsidR="00CE59C8">
        <w:rPr>
          <w:rFonts w:ascii="Times New Roman" w:hAnsi="Times New Roman" w:cs="Times New Roman"/>
        </w:rPr>
        <w:t>carbon</w:t>
      </w:r>
      <w:r w:rsidR="009F15C9">
        <w:rPr>
          <w:rFonts w:ascii="Times New Roman" w:hAnsi="Times New Roman" w:cs="Times New Roman"/>
        </w:rPr>
        <w:t>-</w:t>
      </w:r>
      <w:r w:rsidR="00CE59C8">
        <w:rPr>
          <w:rFonts w:ascii="Times New Roman" w:hAnsi="Times New Roman" w:cs="Times New Roman"/>
        </w:rPr>
        <w:t>nitrogen ra</w:t>
      </w:r>
      <w:r w:rsidR="009F15C9">
        <w:rPr>
          <w:rFonts w:ascii="Times New Roman" w:hAnsi="Times New Roman" w:cs="Times New Roman"/>
        </w:rPr>
        <w:t xml:space="preserve">tio post-harvested </w:t>
      </w:r>
      <w:r w:rsidR="00B45037">
        <w:rPr>
          <w:rFonts w:ascii="Times New Roman" w:hAnsi="Times New Roman" w:cs="Times New Roman"/>
        </w:rPr>
        <w:t xml:space="preserve">clover. Predicted data </w:t>
      </w:r>
      <w:r w:rsidR="00114516">
        <w:rPr>
          <w:rFonts w:ascii="Times New Roman" w:hAnsi="Times New Roman" w:cs="Times New Roman"/>
        </w:rPr>
        <w:t xml:space="preserve">from 10/25/2021 </w:t>
      </w:r>
      <w:r w:rsidR="00B45037">
        <w:rPr>
          <w:rFonts w:ascii="Times New Roman" w:hAnsi="Times New Roman" w:cs="Times New Roman"/>
        </w:rPr>
        <w:t xml:space="preserve">showed that under-seeded clover </w:t>
      </w:r>
      <w:r w:rsidR="00114516">
        <w:rPr>
          <w:rFonts w:ascii="Times New Roman" w:hAnsi="Times New Roman" w:cs="Times New Roman"/>
        </w:rPr>
        <w:t>had higher vegetation fraction and mean</w:t>
      </w:r>
      <w:r w:rsidR="00CB03FA">
        <w:rPr>
          <w:rFonts w:ascii="Times New Roman" w:hAnsi="Times New Roman" w:cs="Times New Roman"/>
        </w:rPr>
        <w:t xml:space="preserve"> </w:t>
      </w:r>
      <w:r w:rsidR="004F6684">
        <w:rPr>
          <w:rFonts w:ascii="Times New Roman" w:hAnsi="Times New Roman" w:cs="Times New Roman"/>
        </w:rPr>
        <w:t>greenness</w:t>
      </w:r>
      <w:r w:rsidR="002D4F00">
        <w:rPr>
          <w:rFonts w:ascii="Times New Roman" w:hAnsi="Times New Roman" w:cs="Times New Roman"/>
        </w:rPr>
        <w:t xml:space="preserve"> value compared to post-harvested clover. </w:t>
      </w:r>
      <w:r w:rsidR="004F6684">
        <w:rPr>
          <w:rFonts w:ascii="Times New Roman" w:hAnsi="Times New Roman" w:cs="Times New Roman"/>
        </w:rPr>
        <w:t xml:space="preserve"> </w:t>
      </w:r>
      <w:r w:rsidR="00114516">
        <w:rPr>
          <w:rFonts w:ascii="Times New Roman" w:hAnsi="Times New Roman" w:cs="Times New Roman"/>
        </w:rPr>
        <w:t xml:space="preserve"> </w:t>
      </w:r>
    </w:p>
    <w:p w14:paraId="333060F1" w14:textId="77777777" w:rsidR="00A86D03" w:rsidRPr="00EA6D95" w:rsidRDefault="00A86D03" w:rsidP="00D449D2">
      <w:pPr>
        <w:rPr>
          <w:rFonts w:ascii="Times New Roman" w:hAnsi="Times New Roman" w:cs="Times New Roman"/>
        </w:rPr>
      </w:pPr>
    </w:p>
    <w:p w14:paraId="4CAB7BD6" w14:textId="6D9CB7BE" w:rsidR="004C7332" w:rsidRPr="00ED417E" w:rsidRDefault="00960DBB" w:rsidP="004C7332">
      <w:pPr>
        <w:rPr>
          <w:rFonts w:ascii="Times New Roman" w:hAnsi="Times New Roman" w:cs="Times New Roman"/>
        </w:rPr>
      </w:pPr>
      <w:r>
        <w:rPr>
          <w:rFonts w:ascii="Times New Roman" w:hAnsi="Times New Roman" w:cs="Times New Roman"/>
        </w:rPr>
        <w:t xml:space="preserve">Correlating </w:t>
      </w:r>
      <w:r w:rsidR="00D35194">
        <w:rPr>
          <w:rFonts w:ascii="Times New Roman" w:hAnsi="Times New Roman" w:cs="Times New Roman"/>
        </w:rPr>
        <w:t xml:space="preserve">results of the harvested metrics showed weak but </w:t>
      </w:r>
      <w:r w:rsidR="00A50D82">
        <w:rPr>
          <w:rFonts w:ascii="Times New Roman" w:hAnsi="Times New Roman" w:cs="Times New Roman"/>
        </w:rPr>
        <w:t xml:space="preserve">not </w:t>
      </w:r>
      <w:r w:rsidR="00A62D23">
        <w:rPr>
          <w:rFonts w:ascii="Times New Roman" w:hAnsi="Times New Roman" w:cs="Times New Roman"/>
        </w:rPr>
        <w:t>significant trends</w:t>
      </w:r>
      <w:r w:rsidR="00A50D82">
        <w:rPr>
          <w:rFonts w:ascii="Times New Roman" w:hAnsi="Times New Roman" w:cs="Times New Roman"/>
        </w:rPr>
        <w:t xml:space="preserve"> to the predicted data; </w:t>
      </w:r>
      <w:r w:rsidR="00A62D23">
        <w:rPr>
          <w:rFonts w:ascii="Times New Roman" w:hAnsi="Times New Roman" w:cs="Times New Roman"/>
        </w:rPr>
        <w:t>t</w:t>
      </w:r>
      <w:r w:rsidR="0093751D">
        <w:rPr>
          <w:rFonts w:ascii="Times New Roman" w:hAnsi="Times New Roman" w:cs="Times New Roman"/>
        </w:rPr>
        <w:t>he R-Squared value was less than 0.</w:t>
      </w:r>
      <w:r w:rsidR="00A62D23">
        <w:rPr>
          <w:rFonts w:ascii="Times New Roman" w:hAnsi="Times New Roman" w:cs="Times New Roman"/>
        </w:rPr>
        <w:t xml:space="preserve">60 across all metrics. </w:t>
      </w:r>
      <w:r w:rsidR="00076F76" w:rsidRPr="00D35194">
        <w:rPr>
          <w:rFonts w:ascii="Times New Roman" w:hAnsi="Times New Roman" w:cs="Times New Roman"/>
          <w:b/>
          <w:bCs/>
        </w:rPr>
        <w:t>Figure</w:t>
      </w:r>
      <w:r w:rsidR="00AC6BAE">
        <w:rPr>
          <w:rFonts w:ascii="Times New Roman" w:hAnsi="Times New Roman" w:cs="Times New Roman"/>
          <w:b/>
          <w:bCs/>
        </w:rPr>
        <w:t xml:space="preserve"> 7 </w:t>
      </w:r>
      <w:r w:rsidR="00733667">
        <w:rPr>
          <w:rFonts w:ascii="Times New Roman" w:hAnsi="Times New Roman" w:cs="Times New Roman"/>
        </w:rPr>
        <w:t xml:space="preserve">shows </w:t>
      </w:r>
      <w:r w:rsidR="00430929">
        <w:rPr>
          <w:rFonts w:ascii="Times New Roman" w:hAnsi="Times New Roman" w:cs="Times New Roman"/>
        </w:rPr>
        <w:t xml:space="preserve">measured biomass versus the calculated vegetation fraction from </w:t>
      </w:r>
      <w:r w:rsidR="00F703DC">
        <w:rPr>
          <w:rFonts w:ascii="Times New Roman" w:hAnsi="Times New Roman" w:cs="Times New Roman"/>
        </w:rPr>
        <w:t xml:space="preserve">the classified </w:t>
      </w:r>
      <w:proofErr w:type="spellStart"/>
      <w:r w:rsidR="00F703DC">
        <w:rPr>
          <w:rFonts w:ascii="Times New Roman" w:hAnsi="Times New Roman" w:cs="Times New Roman"/>
        </w:rPr>
        <w:t>ExGR</w:t>
      </w:r>
      <w:proofErr w:type="spellEnd"/>
      <w:r w:rsidR="00F703DC">
        <w:rPr>
          <w:rFonts w:ascii="Times New Roman" w:hAnsi="Times New Roman" w:cs="Times New Roman"/>
        </w:rPr>
        <w:t xml:space="preserve">-Zero Threshold. </w:t>
      </w:r>
      <w:r w:rsidR="0076036C">
        <w:rPr>
          <w:rFonts w:ascii="Times New Roman" w:hAnsi="Times New Roman" w:cs="Times New Roman"/>
        </w:rPr>
        <w:t xml:space="preserve">Post-harvest </w:t>
      </w:r>
      <w:r w:rsidR="00512996">
        <w:rPr>
          <w:rFonts w:ascii="Times New Roman" w:hAnsi="Times New Roman" w:cs="Times New Roman"/>
        </w:rPr>
        <w:t>vegetation showed little variation in biomass</w:t>
      </w:r>
      <w:r w:rsidR="000337B5">
        <w:rPr>
          <w:rFonts w:ascii="Times New Roman" w:hAnsi="Times New Roman" w:cs="Times New Roman"/>
        </w:rPr>
        <w:t xml:space="preserve"> regardless of vegetation cover</w:t>
      </w:r>
      <w:r w:rsidR="00C6751E">
        <w:rPr>
          <w:rFonts w:ascii="Times New Roman" w:hAnsi="Times New Roman" w:cs="Times New Roman"/>
        </w:rPr>
        <w:t xml:space="preserve">. Under-seeded vegetation showed </w:t>
      </w:r>
      <w:r w:rsidR="000337B5">
        <w:rPr>
          <w:rFonts w:ascii="Times New Roman" w:hAnsi="Times New Roman" w:cs="Times New Roman"/>
        </w:rPr>
        <w:t xml:space="preserve">a weakly positive relationship between </w:t>
      </w:r>
      <w:r w:rsidR="005B620A">
        <w:rPr>
          <w:rFonts w:ascii="Times New Roman" w:hAnsi="Times New Roman" w:cs="Times New Roman"/>
        </w:rPr>
        <w:t xml:space="preserve">biomass and vegetation fraction. </w:t>
      </w:r>
      <w:r w:rsidR="00C6751E">
        <w:rPr>
          <w:rFonts w:ascii="Times New Roman" w:hAnsi="Times New Roman" w:cs="Times New Roman"/>
        </w:rPr>
        <w:t xml:space="preserve"> </w:t>
      </w:r>
      <w:r w:rsidR="00531CCF">
        <w:rPr>
          <w:rFonts w:ascii="Times New Roman" w:hAnsi="Times New Roman" w:cs="Times New Roman"/>
          <w:b/>
          <w:bCs/>
        </w:rPr>
        <w:t xml:space="preserve">Figure </w:t>
      </w:r>
      <w:r w:rsidR="007F69CB">
        <w:rPr>
          <w:rFonts w:ascii="Times New Roman" w:hAnsi="Times New Roman" w:cs="Times New Roman"/>
          <w:b/>
          <w:bCs/>
        </w:rPr>
        <w:t xml:space="preserve">8 </w:t>
      </w:r>
      <w:r w:rsidR="007F69CB">
        <w:rPr>
          <w:rFonts w:ascii="Times New Roman" w:hAnsi="Times New Roman" w:cs="Times New Roman"/>
        </w:rPr>
        <w:t>shows percent nitrogen by mass</w:t>
      </w:r>
      <w:r w:rsidR="008E06D8">
        <w:rPr>
          <w:rFonts w:ascii="Times New Roman" w:hAnsi="Times New Roman" w:cs="Times New Roman"/>
        </w:rPr>
        <w:t xml:space="preserve"> versus the </w:t>
      </w:r>
      <w:r w:rsidR="007B3B88">
        <w:rPr>
          <w:rFonts w:ascii="Times New Roman" w:hAnsi="Times New Roman" w:cs="Times New Roman"/>
        </w:rPr>
        <w:t xml:space="preserve">calculated vegetation greenness. Both under-seeded and </w:t>
      </w:r>
      <w:r w:rsidR="0025480C">
        <w:rPr>
          <w:rFonts w:ascii="Times New Roman" w:hAnsi="Times New Roman" w:cs="Times New Roman"/>
        </w:rPr>
        <w:t>post</w:t>
      </w:r>
      <w:r w:rsidR="0041336E">
        <w:rPr>
          <w:rFonts w:ascii="Times New Roman" w:hAnsi="Times New Roman" w:cs="Times New Roman"/>
        </w:rPr>
        <w:t xml:space="preserve">-harvest </w:t>
      </w:r>
      <w:r w:rsidR="00943E12">
        <w:rPr>
          <w:rFonts w:ascii="Times New Roman" w:hAnsi="Times New Roman" w:cs="Times New Roman"/>
        </w:rPr>
        <w:t>clover</w:t>
      </w:r>
      <w:r w:rsidR="00006657">
        <w:rPr>
          <w:rFonts w:ascii="Times New Roman" w:hAnsi="Times New Roman" w:cs="Times New Roman"/>
        </w:rPr>
        <w:t xml:space="preserve"> </w:t>
      </w:r>
      <w:r w:rsidR="0041336E">
        <w:rPr>
          <w:rFonts w:ascii="Times New Roman" w:hAnsi="Times New Roman" w:cs="Times New Roman"/>
        </w:rPr>
        <w:t xml:space="preserve">showed a </w:t>
      </w:r>
      <w:r w:rsidR="00E95798">
        <w:rPr>
          <w:rFonts w:ascii="Times New Roman" w:hAnsi="Times New Roman" w:cs="Times New Roman"/>
        </w:rPr>
        <w:t xml:space="preserve">weakly negative relationship. </w:t>
      </w:r>
      <w:r w:rsidR="00031B18">
        <w:rPr>
          <w:rFonts w:ascii="Times New Roman" w:hAnsi="Times New Roman" w:cs="Times New Roman"/>
        </w:rPr>
        <w:t xml:space="preserve">Finally, </w:t>
      </w:r>
      <w:r w:rsidR="00031B18">
        <w:rPr>
          <w:rFonts w:ascii="Times New Roman" w:hAnsi="Times New Roman" w:cs="Times New Roman"/>
          <w:b/>
          <w:bCs/>
        </w:rPr>
        <w:t xml:space="preserve">figure </w:t>
      </w:r>
      <w:r w:rsidR="00ED417E">
        <w:rPr>
          <w:rFonts w:ascii="Times New Roman" w:hAnsi="Times New Roman" w:cs="Times New Roman"/>
          <w:b/>
          <w:bCs/>
        </w:rPr>
        <w:t xml:space="preserve">9 </w:t>
      </w:r>
      <w:r w:rsidR="00ED417E">
        <w:rPr>
          <w:rFonts w:ascii="Times New Roman" w:hAnsi="Times New Roman" w:cs="Times New Roman"/>
        </w:rPr>
        <w:t xml:space="preserve">shows that there is a weakly positive relationship </w:t>
      </w:r>
      <w:r w:rsidR="001A384C">
        <w:rPr>
          <w:rFonts w:ascii="Times New Roman" w:hAnsi="Times New Roman" w:cs="Times New Roman"/>
        </w:rPr>
        <w:t>between carbon</w:t>
      </w:r>
      <w:r w:rsidR="00E93EF0">
        <w:rPr>
          <w:rFonts w:ascii="Times New Roman" w:hAnsi="Times New Roman" w:cs="Times New Roman"/>
        </w:rPr>
        <w:t xml:space="preserve">-nitrogen ratio and </w:t>
      </w:r>
      <w:r w:rsidR="00DA4A18">
        <w:rPr>
          <w:rFonts w:ascii="Times New Roman" w:hAnsi="Times New Roman" w:cs="Times New Roman"/>
        </w:rPr>
        <w:t>vegetation mean greenness.</w:t>
      </w:r>
    </w:p>
    <w:p w14:paraId="46C137DE" w14:textId="77777777" w:rsidR="00A477AF" w:rsidRDefault="005F45E7" w:rsidP="00A477AF">
      <w:pPr>
        <w:keepNext/>
      </w:pPr>
      <w:r>
        <w:rPr>
          <w:noProof/>
        </w:rPr>
        <w:lastRenderedPageBreak/>
        <w:drawing>
          <wp:inline distT="0" distB="0" distL="0" distR="0" wp14:anchorId="681C3EDC" wp14:editId="05B4BC60">
            <wp:extent cx="4572000" cy="2743200"/>
            <wp:effectExtent l="0" t="0" r="0" b="0"/>
            <wp:docPr id="11" name="Chart 11">
              <a:extLst xmlns:a="http://schemas.openxmlformats.org/drawingml/2006/main">
                <a:ext uri="{FF2B5EF4-FFF2-40B4-BE49-F238E27FC236}">
                  <a16:creationId xmlns:a16="http://schemas.microsoft.com/office/drawing/2014/main" id="{27500C65-C68A-EFC6-4C46-9C84F3B3A5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2D24578" w14:textId="7A265004" w:rsidR="00E11B85" w:rsidRDefault="00A477AF" w:rsidP="00A477AF">
      <w:pPr>
        <w:pStyle w:val="Caption"/>
      </w:pPr>
      <w:r>
        <w:t xml:space="preserve">Figure </w:t>
      </w:r>
      <w:fldSimple w:instr=" SEQ Figure \* ARABIC ">
        <w:r w:rsidR="00756D39">
          <w:rPr>
            <w:noProof/>
          </w:rPr>
          <w:t>7</w:t>
        </w:r>
      </w:fldSimple>
      <w:r>
        <w:t>: Biomass vs Vegetation Fraction.</w:t>
      </w:r>
    </w:p>
    <w:p w14:paraId="79A9081D" w14:textId="77777777" w:rsidR="00232573" w:rsidRDefault="00232573" w:rsidP="00E11B85"/>
    <w:p w14:paraId="16CCFD3E" w14:textId="77777777" w:rsidR="00A477AF" w:rsidRDefault="00232573" w:rsidP="00A477AF">
      <w:pPr>
        <w:keepNext/>
      </w:pPr>
      <w:r>
        <w:rPr>
          <w:noProof/>
        </w:rPr>
        <w:drawing>
          <wp:inline distT="0" distB="0" distL="0" distR="0" wp14:anchorId="23C67A18" wp14:editId="6FAD7E86">
            <wp:extent cx="4572000" cy="2876550"/>
            <wp:effectExtent l="0" t="0" r="0" b="0"/>
            <wp:docPr id="8" name="Chart 8">
              <a:extLst xmlns:a="http://schemas.openxmlformats.org/drawingml/2006/main">
                <a:ext uri="{FF2B5EF4-FFF2-40B4-BE49-F238E27FC236}">
                  <a16:creationId xmlns:a16="http://schemas.microsoft.com/office/drawing/2014/main" id="{5676CC83-11EE-4842-AF01-CA3360EF2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90F5B1D" w14:textId="2A1762DA" w:rsidR="006D398C" w:rsidRDefault="00A477AF" w:rsidP="00A477AF">
      <w:pPr>
        <w:pStyle w:val="Caption"/>
      </w:pPr>
      <w:r>
        <w:t xml:space="preserve">Figure </w:t>
      </w:r>
      <w:fldSimple w:instr=" SEQ Figure \* ARABIC ">
        <w:r w:rsidR="00756D39">
          <w:rPr>
            <w:noProof/>
          </w:rPr>
          <w:t>8</w:t>
        </w:r>
      </w:fldSimple>
      <w:r>
        <w:t>: Nitrogen vs Average Greenness.</w:t>
      </w:r>
    </w:p>
    <w:p w14:paraId="102A1D05" w14:textId="77777777" w:rsidR="00756D39" w:rsidRDefault="001C7323" w:rsidP="00756D39">
      <w:pPr>
        <w:keepNext/>
      </w:pPr>
      <w:r>
        <w:rPr>
          <w:noProof/>
        </w:rPr>
        <w:lastRenderedPageBreak/>
        <w:drawing>
          <wp:inline distT="0" distB="0" distL="0" distR="0" wp14:anchorId="574C93B0" wp14:editId="38B1CC02">
            <wp:extent cx="4572000" cy="2880360"/>
            <wp:effectExtent l="0" t="0" r="0" b="15240"/>
            <wp:docPr id="12" name="Chart 12">
              <a:extLst xmlns:a="http://schemas.openxmlformats.org/drawingml/2006/main">
                <a:ext uri="{FF2B5EF4-FFF2-40B4-BE49-F238E27FC236}">
                  <a16:creationId xmlns:a16="http://schemas.microsoft.com/office/drawing/2014/main" id="{8710A012-21A1-430C-BD20-CA67FE909E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A5E53BE" w14:textId="1FB2287E" w:rsidR="006D398C" w:rsidRPr="00E11B85" w:rsidRDefault="00756D39" w:rsidP="00756D39">
      <w:pPr>
        <w:pStyle w:val="Caption"/>
      </w:pPr>
      <w:r>
        <w:t xml:space="preserve">Figure </w:t>
      </w:r>
      <w:fldSimple w:instr=" SEQ Figure \* ARABIC ">
        <w:r>
          <w:rPr>
            <w:noProof/>
          </w:rPr>
          <w:t>9</w:t>
        </w:r>
      </w:fldSimple>
      <w:r>
        <w:t>: Carbon-Nitrogen Ratio vs Average Greenness.</w:t>
      </w:r>
    </w:p>
    <w:p w14:paraId="5A3A3069" w14:textId="062EC7EF" w:rsidR="008C32D5" w:rsidRPr="00E010FC" w:rsidRDefault="008C32D5" w:rsidP="00CB5BB7">
      <w:pPr>
        <w:pStyle w:val="Heading2"/>
        <w:rPr>
          <w:rFonts w:ascii="Times New Roman" w:hAnsi="Times New Roman" w:cs="Times New Roman"/>
        </w:rPr>
      </w:pPr>
      <w:r w:rsidRPr="00E010FC">
        <w:rPr>
          <w:rFonts w:ascii="Times New Roman" w:hAnsi="Times New Roman" w:cs="Times New Roman"/>
        </w:rPr>
        <w:t>Results Verification</w:t>
      </w:r>
    </w:p>
    <w:p w14:paraId="1373177F" w14:textId="19B019EA" w:rsidR="008C32D5" w:rsidRDefault="00D5049F">
      <w:pPr>
        <w:rPr>
          <w:rFonts w:ascii="Times New Roman" w:eastAsia="Times New Roman" w:hAnsi="Times New Roman" w:cs="Times New Roman"/>
          <w:iCs/>
        </w:rPr>
      </w:pPr>
      <w:r>
        <w:rPr>
          <w:rFonts w:ascii="Times New Roman" w:eastAsia="Times New Roman" w:hAnsi="Times New Roman" w:cs="Times New Roman"/>
          <w:iCs/>
        </w:rPr>
        <w:t xml:space="preserve">Looking at the </w:t>
      </w:r>
      <w:r w:rsidR="007B46B3">
        <w:rPr>
          <w:rFonts w:ascii="Times New Roman" w:eastAsia="Times New Roman" w:hAnsi="Times New Roman" w:cs="Times New Roman"/>
          <w:iCs/>
        </w:rPr>
        <w:t>vegetation cover graph</w:t>
      </w:r>
      <w:r w:rsidR="004D4FD1">
        <w:rPr>
          <w:rFonts w:ascii="Times New Roman" w:eastAsia="Times New Roman" w:hAnsi="Times New Roman" w:cs="Times New Roman"/>
          <w:iCs/>
        </w:rPr>
        <w:t xml:space="preserve"> (</w:t>
      </w:r>
      <w:r w:rsidR="004D4FD1">
        <w:rPr>
          <w:rFonts w:ascii="Times New Roman" w:eastAsia="Times New Roman" w:hAnsi="Times New Roman" w:cs="Times New Roman"/>
          <w:b/>
          <w:bCs/>
          <w:iCs/>
        </w:rPr>
        <w:t xml:space="preserve">Figure </w:t>
      </w:r>
      <w:r w:rsidR="008B1F6C">
        <w:rPr>
          <w:rFonts w:ascii="Times New Roman" w:eastAsia="Times New Roman" w:hAnsi="Times New Roman" w:cs="Times New Roman"/>
          <w:b/>
          <w:bCs/>
          <w:iCs/>
        </w:rPr>
        <w:t>6</w:t>
      </w:r>
      <w:r w:rsidR="004D4FD1">
        <w:rPr>
          <w:rFonts w:ascii="Times New Roman" w:eastAsia="Times New Roman" w:hAnsi="Times New Roman" w:cs="Times New Roman"/>
          <w:b/>
          <w:bCs/>
          <w:iCs/>
        </w:rPr>
        <w:t>)</w:t>
      </w:r>
      <w:r w:rsidR="007B46B3">
        <w:rPr>
          <w:rFonts w:ascii="Times New Roman" w:eastAsia="Times New Roman" w:hAnsi="Times New Roman" w:cs="Times New Roman"/>
          <w:iCs/>
        </w:rPr>
        <w:t>, the results appear reasonable: under seeded clover has</w:t>
      </w:r>
      <w:r w:rsidR="00080AF0">
        <w:rPr>
          <w:rFonts w:ascii="Times New Roman" w:eastAsia="Times New Roman" w:hAnsi="Times New Roman" w:cs="Times New Roman"/>
          <w:iCs/>
        </w:rPr>
        <w:t xml:space="preserve"> higher ground cover tha</w:t>
      </w:r>
      <w:r w:rsidR="001B0EA1">
        <w:rPr>
          <w:rFonts w:ascii="Times New Roman" w:eastAsia="Times New Roman" w:hAnsi="Times New Roman" w:cs="Times New Roman"/>
          <w:iCs/>
        </w:rPr>
        <w:t xml:space="preserve">n post seeded cover, which has </w:t>
      </w:r>
      <w:r w:rsidR="002F7F71">
        <w:rPr>
          <w:rFonts w:ascii="Times New Roman" w:eastAsia="Times New Roman" w:hAnsi="Times New Roman" w:cs="Times New Roman"/>
          <w:iCs/>
        </w:rPr>
        <w:t xml:space="preserve">a higher ground cover than fallow. </w:t>
      </w:r>
      <w:r w:rsidR="001C673C">
        <w:rPr>
          <w:rFonts w:ascii="Times New Roman" w:eastAsia="Times New Roman" w:hAnsi="Times New Roman" w:cs="Times New Roman"/>
          <w:iCs/>
        </w:rPr>
        <w:t xml:space="preserve">We also viewed the plot images of each cover type by </w:t>
      </w:r>
      <w:r w:rsidR="004D4FD1">
        <w:rPr>
          <w:rFonts w:ascii="Times New Roman" w:eastAsia="Times New Roman" w:hAnsi="Times New Roman" w:cs="Times New Roman"/>
          <w:iCs/>
        </w:rPr>
        <w:t>date,</w:t>
      </w:r>
      <w:r w:rsidR="001C673C">
        <w:rPr>
          <w:rFonts w:ascii="Times New Roman" w:eastAsia="Times New Roman" w:hAnsi="Times New Roman" w:cs="Times New Roman"/>
          <w:iCs/>
        </w:rPr>
        <w:t xml:space="preserve"> and they </w:t>
      </w:r>
      <w:r w:rsidR="00595955">
        <w:rPr>
          <w:rFonts w:ascii="Times New Roman" w:eastAsia="Times New Roman" w:hAnsi="Times New Roman" w:cs="Times New Roman"/>
          <w:iCs/>
        </w:rPr>
        <w:t xml:space="preserve">appear </w:t>
      </w:r>
      <w:proofErr w:type="gramStart"/>
      <w:r w:rsidR="00595955">
        <w:rPr>
          <w:rFonts w:ascii="Times New Roman" w:eastAsia="Times New Roman" w:hAnsi="Times New Roman" w:cs="Times New Roman"/>
          <w:iCs/>
        </w:rPr>
        <w:t>similar to</w:t>
      </w:r>
      <w:proofErr w:type="gramEnd"/>
      <w:r w:rsidR="001C673C">
        <w:rPr>
          <w:rFonts w:ascii="Times New Roman" w:eastAsia="Times New Roman" w:hAnsi="Times New Roman" w:cs="Times New Roman"/>
          <w:iCs/>
        </w:rPr>
        <w:t xml:space="preserve"> the</w:t>
      </w:r>
      <w:r w:rsidR="00595955">
        <w:rPr>
          <w:rFonts w:ascii="Times New Roman" w:eastAsia="Times New Roman" w:hAnsi="Times New Roman" w:cs="Times New Roman"/>
          <w:iCs/>
        </w:rPr>
        <w:t xml:space="preserve"> predicted</w:t>
      </w:r>
      <w:r w:rsidR="001C673C">
        <w:rPr>
          <w:rFonts w:ascii="Times New Roman" w:eastAsia="Times New Roman" w:hAnsi="Times New Roman" w:cs="Times New Roman"/>
          <w:iCs/>
        </w:rPr>
        <w:t xml:space="preserve"> graph</w:t>
      </w:r>
      <w:r w:rsidR="00595955">
        <w:rPr>
          <w:rFonts w:ascii="Times New Roman" w:eastAsia="Times New Roman" w:hAnsi="Times New Roman" w:cs="Times New Roman"/>
          <w:iCs/>
        </w:rPr>
        <w:t xml:space="preserve">. </w:t>
      </w:r>
      <w:r w:rsidR="005C6090">
        <w:rPr>
          <w:rFonts w:ascii="Times New Roman" w:eastAsia="Times New Roman" w:hAnsi="Times New Roman" w:cs="Times New Roman"/>
          <w:iCs/>
        </w:rPr>
        <w:t xml:space="preserve"> </w:t>
      </w:r>
      <w:r w:rsidR="00874822">
        <w:rPr>
          <w:rFonts w:ascii="Times New Roman" w:eastAsia="Times New Roman" w:hAnsi="Times New Roman" w:cs="Times New Roman"/>
          <w:iCs/>
        </w:rPr>
        <w:t xml:space="preserve">However, </w:t>
      </w:r>
      <w:r w:rsidR="001D280D">
        <w:rPr>
          <w:rFonts w:ascii="Times New Roman" w:eastAsia="Times New Roman" w:hAnsi="Times New Roman" w:cs="Times New Roman"/>
          <w:b/>
          <w:bCs/>
          <w:iCs/>
        </w:rPr>
        <w:t xml:space="preserve">Figure </w:t>
      </w:r>
      <w:r w:rsidR="00D1428A">
        <w:rPr>
          <w:rFonts w:ascii="Times New Roman" w:eastAsia="Times New Roman" w:hAnsi="Times New Roman" w:cs="Times New Roman"/>
          <w:b/>
          <w:bCs/>
          <w:iCs/>
        </w:rPr>
        <w:t>10</w:t>
      </w:r>
      <w:r w:rsidR="007F0206">
        <w:rPr>
          <w:rFonts w:ascii="Times New Roman" w:eastAsia="Times New Roman" w:hAnsi="Times New Roman" w:cs="Times New Roman"/>
          <w:b/>
          <w:bCs/>
          <w:iCs/>
        </w:rPr>
        <w:t xml:space="preserve"> </w:t>
      </w:r>
      <w:r w:rsidR="0098657E">
        <w:rPr>
          <w:rFonts w:ascii="Times New Roman" w:eastAsia="Times New Roman" w:hAnsi="Times New Roman" w:cs="Times New Roman"/>
          <w:iCs/>
        </w:rPr>
        <w:t xml:space="preserve">shows that </w:t>
      </w:r>
      <w:proofErr w:type="spellStart"/>
      <w:r w:rsidR="0013728E">
        <w:rPr>
          <w:rFonts w:ascii="Times New Roman" w:eastAsia="Times New Roman" w:hAnsi="Times New Roman" w:cs="Times New Roman"/>
          <w:iCs/>
        </w:rPr>
        <w:t>ExGR</w:t>
      </w:r>
      <w:proofErr w:type="spellEnd"/>
      <w:r w:rsidR="0013728E">
        <w:rPr>
          <w:rFonts w:ascii="Times New Roman" w:eastAsia="Times New Roman" w:hAnsi="Times New Roman" w:cs="Times New Roman"/>
          <w:iCs/>
        </w:rPr>
        <w:t xml:space="preserve">-Zero </w:t>
      </w:r>
      <w:r w:rsidR="00A11063">
        <w:rPr>
          <w:rFonts w:ascii="Times New Roman" w:eastAsia="Times New Roman" w:hAnsi="Times New Roman" w:cs="Times New Roman"/>
          <w:iCs/>
        </w:rPr>
        <w:t>had</w:t>
      </w:r>
      <w:r w:rsidR="0013728E">
        <w:rPr>
          <w:rFonts w:ascii="Times New Roman" w:eastAsia="Times New Roman" w:hAnsi="Times New Roman" w:cs="Times New Roman"/>
          <w:iCs/>
        </w:rPr>
        <w:t xml:space="preserve"> the strongest accuracy in the middle dates </w:t>
      </w:r>
      <w:r w:rsidR="00A2514E">
        <w:rPr>
          <w:rFonts w:ascii="Times New Roman" w:eastAsia="Times New Roman" w:hAnsi="Times New Roman" w:cs="Times New Roman"/>
          <w:iCs/>
        </w:rPr>
        <w:t>and weaker accur</w:t>
      </w:r>
      <w:r w:rsidR="00437E9B">
        <w:rPr>
          <w:rFonts w:ascii="Times New Roman" w:eastAsia="Times New Roman" w:hAnsi="Times New Roman" w:cs="Times New Roman"/>
          <w:iCs/>
        </w:rPr>
        <w:t xml:space="preserve">acy at the beginning and end dates. This suggests that </w:t>
      </w:r>
      <w:r w:rsidR="00DA26AC">
        <w:rPr>
          <w:rFonts w:ascii="Times New Roman" w:eastAsia="Times New Roman" w:hAnsi="Times New Roman" w:cs="Times New Roman"/>
          <w:iCs/>
        </w:rPr>
        <w:t xml:space="preserve">vegetation may have been omitted especially in dates with high vegetation cover. </w:t>
      </w:r>
    </w:p>
    <w:p w14:paraId="3562E6E2" w14:textId="64FFCEBD" w:rsidR="00756D39" w:rsidRPr="009759C2" w:rsidRDefault="007D2637" w:rsidP="009759C2">
      <w:pPr>
        <w:rPr>
          <w:rFonts w:ascii="Times New Roman" w:eastAsia="Times New Roman" w:hAnsi="Times New Roman" w:cs="Times New Roman"/>
          <w:iCs/>
        </w:rPr>
      </w:pPr>
      <w:r>
        <w:rPr>
          <w:rFonts w:ascii="Times New Roman" w:eastAsia="Times New Roman" w:hAnsi="Times New Roman" w:cs="Times New Roman"/>
          <w:iCs/>
          <w:noProof/>
        </w:rPr>
        <w:drawing>
          <wp:inline distT="0" distB="0" distL="0" distR="0" wp14:anchorId="3FD75893" wp14:editId="2E7EDB4A">
            <wp:extent cx="3276600" cy="2951725"/>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85649" cy="2959877"/>
                    </a:xfrm>
                    <a:prstGeom prst="rect">
                      <a:avLst/>
                    </a:prstGeom>
                  </pic:spPr>
                </pic:pic>
              </a:graphicData>
            </a:graphic>
          </wp:inline>
        </w:drawing>
      </w:r>
    </w:p>
    <w:p w14:paraId="093C5B34" w14:textId="44B88FAE" w:rsidR="00226FC0" w:rsidRDefault="00756D39" w:rsidP="00756D39">
      <w:pPr>
        <w:pStyle w:val="Caption"/>
        <w:rPr>
          <w:rFonts w:ascii="Times New Roman" w:hAnsi="Times New Roman" w:cs="Times New Roman"/>
        </w:rPr>
      </w:pPr>
      <w:r>
        <w:t xml:space="preserve">Figure </w:t>
      </w:r>
      <w:fldSimple w:instr=" SEQ Figure \* ARABIC ">
        <w:r>
          <w:rPr>
            <w:noProof/>
          </w:rPr>
          <w:t>10</w:t>
        </w:r>
      </w:fldSimple>
      <w:r>
        <w:t xml:space="preserve">: </w:t>
      </w:r>
      <w:proofErr w:type="spellStart"/>
      <w:r>
        <w:t>ExGR</w:t>
      </w:r>
      <w:proofErr w:type="spellEnd"/>
      <w:r>
        <w:t>-Zero Accuracy.</w:t>
      </w:r>
    </w:p>
    <w:p w14:paraId="41592BBE" w14:textId="4B6BA302" w:rsidR="008C32D5" w:rsidRPr="00E010FC" w:rsidRDefault="008C32D5" w:rsidP="00CB5BB7">
      <w:pPr>
        <w:pStyle w:val="Heading1"/>
        <w:rPr>
          <w:rFonts w:ascii="Times New Roman" w:hAnsi="Times New Roman" w:cs="Times New Roman"/>
        </w:rPr>
      </w:pPr>
      <w:r w:rsidRPr="00E010FC">
        <w:rPr>
          <w:rFonts w:ascii="Times New Roman" w:hAnsi="Times New Roman" w:cs="Times New Roman"/>
        </w:rPr>
        <w:lastRenderedPageBreak/>
        <w:t xml:space="preserve">Discussion </w:t>
      </w:r>
    </w:p>
    <w:p w14:paraId="14EFF23D" w14:textId="0F0FBA57" w:rsidR="008C32D5" w:rsidRDefault="00A867CF" w:rsidP="00881D21">
      <w:pPr>
        <w:pStyle w:val="Heading2"/>
        <w:rPr>
          <w:rFonts w:ascii="Times New Roman" w:hAnsi="Times New Roman" w:cs="Times New Roman"/>
        </w:rPr>
      </w:pPr>
      <w:r>
        <w:rPr>
          <w:rFonts w:ascii="Times New Roman" w:hAnsi="Times New Roman" w:cs="Times New Roman"/>
        </w:rPr>
        <w:t xml:space="preserve"> </w:t>
      </w:r>
      <w:r w:rsidR="0051509A">
        <w:rPr>
          <w:rFonts w:ascii="Times New Roman" w:hAnsi="Times New Roman" w:cs="Times New Roman"/>
        </w:rPr>
        <w:t>RGB Indices</w:t>
      </w:r>
    </w:p>
    <w:p w14:paraId="7A6D9272" w14:textId="5DF5588C" w:rsidR="0051509A" w:rsidRDefault="009949BA" w:rsidP="0051509A">
      <w:pPr>
        <w:rPr>
          <w:rFonts w:ascii="Times New Roman" w:hAnsi="Times New Roman" w:cs="Times New Roman"/>
        </w:rPr>
      </w:pPr>
      <w:r>
        <w:rPr>
          <w:rFonts w:ascii="Times New Roman" w:hAnsi="Times New Roman" w:cs="Times New Roman"/>
        </w:rPr>
        <w:t xml:space="preserve">This study showed that </w:t>
      </w:r>
      <w:r w:rsidR="00381265">
        <w:rPr>
          <w:rFonts w:ascii="Times New Roman" w:hAnsi="Times New Roman" w:cs="Times New Roman"/>
        </w:rPr>
        <w:t xml:space="preserve">Using </w:t>
      </w:r>
      <w:proofErr w:type="spellStart"/>
      <w:r w:rsidR="00381265">
        <w:rPr>
          <w:rFonts w:ascii="Times New Roman" w:hAnsi="Times New Roman" w:cs="Times New Roman"/>
        </w:rPr>
        <w:t>ExGR</w:t>
      </w:r>
      <w:proofErr w:type="spellEnd"/>
      <w:r w:rsidR="00381265">
        <w:rPr>
          <w:rFonts w:ascii="Times New Roman" w:hAnsi="Times New Roman" w:cs="Times New Roman"/>
        </w:rPr>
        <w:t xml:space="preserve"> with a zero threshold</w:t>
      </w:r>
      <w:r w:rsidR="00087F5F">
        <w:rPr>
          <w:rFonts w:ascii="Times New Roman" w:hAnsi="Times New Roman" w:cs="Times New Roman"/>
        </w:rPr>
        <w:t xml:space="preserve"> did better than </w:t>
      </w:r>
      <w:proofErr w:type="spellStart"/>
      <w:r w:rsidR="00087F5F">
        <w:rPr>
          <w:rFonts w:ascii="Times New Roman" w:hAnsi="Times New Roman" w:cs="Times New Roman"/>
        </w:rPr>
        <w:t>ExG</w:t>
      </w:r>
      <w:proofErr w:type="spellEnd"/>
      <w:r w:rsidR="00087F5F">
        <w:rPr>
          <w:rFonts w:ascii="Times New Roman" w:hAnsi="Times New Roman" w:cs="Times New Roman"/>
        </w:rPr>
        <w:t xml:space="preserve"> using Otsu’s method. </w:t>
      </w:r>
      <w:r w:rsidR="00965BD1">
        <w:rPr>
          <w:rFonts w:ascii="Times New Roman" w:hAnsi="Times New Roman" w:cs="Times New Roman"/>
        </w:rPr>
        <w:t xml:space="preserve">This result is </w:t>
      </w:r>
      <w:proofErr w:type="gramStart"/>
      <w:r w:rsidR="00965BD1">
        <w:rPr>
          <w:rFonts w:ascii="Times New Roman" w:hAnsi="Times New Roman" w:cs="Times New Roman"/>
        </w:rPr>
        <w:t>similar to</w:t>
      </w:r>
      <w:proofErr w:type="gramEnd"/>
      <w:r w:rsidR="00965BD1">
        <w:rPr>
          <w:rFonts w:ascii="Times New Roman" w:hAnsi="Times New Roman" w:cs="Times New Roman"/>
        </w:rPr>
        <w:t xml:space="preserve"> Meyer and </w:t>
      </w:r>
      <w:r w:rsidR="006A455B">
        <w:rPr>
          <w:rFonts w:ascii="Times New Roman" w:hAnsi="Times New Roman" w:cs="Times New Roman"/>
        </w:rPr>
        <w:t>Neto’s study</w:t>
      </w:r>
      <w:r w:rsidR="006A455B" w:rsidRPr="007441FD">
        <w:rPr>
          <w:rFonts w:ascii="Times New Roman" w:hAnsi="Times New Roman" w:cs="Times New Roman"/>
        </w:rPr>
        <w:t xml:space="preserve"> </w:t>
      </w:r>
      <w:r w:rsidR="006A455B">
        <w:rPr>
          <w:rFonts w:ascii="Times New Roman" w:hAnsi="Times New Roman" w:cs="Times New Roman"/>
        </w:rPr>
        <w:t>that</w:t>
      </w:r>
      <w:r w:rsidR="00F87338">
        <w:rPr>
          <w:rFonts w:ascii="Times New Roman" w:hAnsi="Times New Roman" w:cs="Times New Roman"/>
        </w:rPr>
        <w:t xml:space="preserve"> compared </w:t>
      </w:r>
      <w:proofErr w:type="spellStart"/>
      <w:r w:rsidR="00F87338">
        <w:rPr>
          <w:rFonts w:ascii="Times New Roman" w:hAnsi="Times New Roman" w:cs="Times New Roman"/>
        </w:rPr>
        <w:t>ExGR</w:t>
      </w:r>
      <w:proofErr w:type="spellEnd"/>
      <w:r w:rsidR="00F87338">
        <w:rPr>
          <w:rFonts w:ascii="Times New Roman" w:hAnsi="Times New Roman" w:cs="Times New Roman"/>
        </w:rPr>
        <w:t xml:space="preserve"> with a zero threshold </w:t>
      </w:r>
      <w:r w:rsidR="003A74FD">
        <w:rPr>
          <w:rFonts w:ascii="Times New Roman" w:hAnsi="Times New Roman" w:cs="Times New Roman"/>
        </w:rPr>
        <w:t xml:space="preserve">and </w:t>
      </w:r>
      <w:proofErr w:type="spellStart"/>
      <w:r w:rsidR="003A74FD">
        <w:rPr>
          <w:rFonts w:ascii="Times New Roman" w:hAnsi="Times New Roman" w:cs="Times New Roman"/>
        </w:rPr>
        <w:t>ExG</w:t>
      </w:r>
      <w:proofErr w:type="spellEnd"/>
      <w:r w:rsidR="003A74FD">
        <w:rPr>
          <w:rFonts w:ascii="Times New Roman" w:hAnsi="Times New Roman" w:cs="Times New Roman"/>
        </w:rPr>
        <w:t xml:space="preserve"> with Otsu’s method on various vegetation</w:t>
      </w:r>
      <w:r w:rsidR="00FB157E" w:rsidRPr="00FB157E">
        <w:rPr>
          <w:rFonts w:ascii="Times New Roman" w:hAnsi="Times New Roman" w:cs="Times New Roman"/>
          <w:color w:val="000000"/>
        </w:rPr>
        <w:t xml:space="preserve"> </w:t>
      </w:r>
      <w:sdt>
        <w:sdtPr>
          <w:rPr>
            <w:rFonts w:ascii="Times New Roman" w:hAnsi="Times New Roman" w:cs="Times New Roman"/>
            <w:color w:val="000000"/>
          </w:rPr>
          <w:tag w:val="MENDELEY_CITATION_v3_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"/>
          <w:id w:val="1160732241"/>
          <w:placeholder>
            <w:docPart w:val="BFAC1EB26B5642F8911C7EBD89F04331"/>
          </w:placeholder>
        </w:sdtPr>
        <w:sdtEndPr/>
        <w:sdtContent>
          <w:r w:rsidR="008F6165">
            <w:rPr>
              <w:rFonts w:eastAsia="Times New Roman"/>
            </w:rPr>
            <w:t>(Meyer &amp; Neto, 2008)</w:t>
          </w:r>
        </w:sdtContent>
      </w:sdt>
      <w:r w:rsidR="003A74FD">
        <w:rPr>
          <w:rFonts w:ascii="Times New Roman" w:hAnsi="Times New Roman" w:cs="Times New Roman"/>
        </w:rPr>
        <w:t xml:space="preserve">. </w:t>
      </w:r>
      <w:r w:rsidR="00B26E5B">
        <w:rPr>
          <w:rFonts w:ascii="Times New Roman" w:hAnsi="Times New Roman" w:cs="Times New Roman"/>
        </w:rPr>
        <w:t xml:space="preserve">They also </w:t>
      </w:r>
      <w:r w:rsidR="00056C9B">
        <w:rPr>
          <w:rFonts w:ascii="Times New Roman" w:hAnsi="Times New Roman" w:cs="Times New Roman"/>
        </w:rPr>
        <w:t xml:space="preserve">found that both </w:t>
      </w:r>
      <w:proofErr w:type="spellStart"/>
      <w:r w:rsidR="00056C9B">
        <w:rPr>
          <w:rFonts w:ascii="Times New Roman" w:hAnsi="Times New Roman" w:cs="Times New Roman"/>
        </w:rPr>
        <w:t>ExGR</w:t>
      </w:r>
      <w:proofErr w:type="spellEnd"/>
      <w:r w:rsidR="00056C9B">
        <w:rPr>
          <w:rFonts w:ascii="Times New Roman" w:hAnsi="Times New Roman" w:cs="Times New Roman"/>
        </w:rPr>
        <w:t xml:space="preserve"> and </w:t>
      </w:r>
      <w:proofErr w:type="spellStart"/>
      <w:r w:rsidR="00056C9B">
        <w:rPr>
          <w:rFonts w:ascii="Times New Roman" w:hAnsi="Times New Roman" w:cs="Times New Roman"/>
        </w:rPr>
        <w:t>ExG</w:t>
      </w:r>
      <w:proofErr w:type="spellEnd"/>
      <w:r w:rsidR="00056C9B">
        <w:rPr>
          <w:rFonts w:ascii="Times New Roman" w:hAnsi="Times New Roman" w:cs="Times New Roman"/>
        </w:rPr>
        <w:t xml:space="preserve"> work better </w:t>
      </w:r>
      <w:r w:rsidR="00F967BF">
        <w:rPr>
          <w:rFonts w:ascii="Times New Roman" w:hAnsi="Times New Roman" w:cs="Times New Roman"/>
        </w:rPr>
        <w:t xml:space="preserve">in areas of bare soil rather than areas of residue. </w:t>
      </w:r>
    </w:p>
    <w:p w14:paraId="77BDFC2A" w14:textId="77777777" w:rsidR="00B92E62" w:rsidRDefault="00B92E62" w:rsidP="0051509A">
      <w:pPr>
        <w:rPr>
          <w:rFonts w:ascii="Times New Roman" w:hAnsi="Times New Roman" w:cs="Times New Roman"/>
        </w:rPr>
      </w:pPr>
    </w:p>
    <w:p w14:paraId="39750F95" w14:textId="7C399B39" w:rsidR="00FB157E" w:rsidRDefault="00CA2E58" w:rsidP="0051509A">
      <w:pPr>
        <w:rPr>
          <w:rFonts w:ascii="Times New Roman" w:hAnsi="Times New Roman" w:cs="Times New Roman"/>
        </w:rPr>
      </w:pPr>
      <w:proofErr w:type="spellStart"/>
      <w:r>
        <w:rPr>
          <w:rFonts w:ascii="Times New Roman" w:hAnsi="Times New Roman" w:cs="Times New Roman"/>
        </w:rPr>
        <w:t>Louhaichi</w:t>
      </w:r>
      <w:proofErr w:type="spellEnd"/>
      <w:r>
        <w:rPr>
          <w:rFonts w:ascii="Times New Roman" w:hAnsi="Times New Roman" w:cs="Times New Roman"/>
        </w:rPr>
        <w:t xml:space="preserve"> et</w:t>
      </w:r>
      <w:r w:rsidR="00684C79">
        <w:rPr>
          <w:rFonts w:ascii="Times New Roman" w:hAnsi="Times New Roman" w:cs="Times New Roman"/>
        </w:rPr>
        <w:t>.</w:t>
      </w:r>
      <w:r>
        <w:rPr>
          <w:rFonts w:ascii="Times New Roman" w:hAnsi="Times New Roman" w:cs="Times New Roman"/>
        </w:rPr>
        <w:t xml:space="preserve"> </w:t>
      </w:r>
      <w:r w:rsidR="00344A71">
        <w:rPr>
          <w:rFonts w:ascii="Times New Roman" w:hAnsi="Times New Roman" w:cs="Times New Roman"/>
        </w:rPr>
        <w:t>al</w:t>
      </w:r>
      <w:r w:rsidR="00E97DE1">
        <w:rPr>
          <w:rFonts w:ascii="Times New Roman" w:hAnsi="Times New Roman" w:cs="Times New Roman"/>
        </w:rPr>
        <w:t xml:space="preserve"> </w:t>
      </w:r>
      <w:r w:rsidR="003118AF">
        <w:rPr>
          <w:rFonts w:ascii="Times New Roman" w:hAnsi="Times New Roman" w:cs="Times New Roman"/>
        </w:rPr>
        <w:t xml:space="preserve">(2001) </w:t>
      </w:r>
      <w:r w:rsidR="00E97DE1">
        <w:rPr>
          <w:rFonts w:ascii="Times New Roman" w:hAnsi="Times New Roman" w:cs="Times New Roman"/>
        </w:rPr>
        <w:t xml:space="preserve">used GLI </w:t>
      </w:r>
      <w:r w:rsidR="00E40A96">
        <w:rPr>
          <w:rFonts w:ascii="Times New Roman" w:hAnsi="Times New Roman" w:cs="Times New Roman"/>
        </w:rPr>
        <w:t xml:space="preserve">and </w:t>
      </w:r>
      <w:r w:rsidR="00E97DE1">
        <w:rPr>
          <w:rFonts w:ascii="Times New Roman" w:hAnsi="Times New Roman" w:cs="Times New Roman"/>
        </w:rPr>
        <w:t xml:space="preserve">found that </w:t>
      </w:r>
      <w:r w:rsidR="00F85F22">
        <w:rPr>
          <w:rFonts w:ascii="Times New Roman" w:hAnsi="Times New Roman" w:cs="Times New Roman"/>
        </w:rPr>
        <w:t xml:space="preserve">areas with high vegetation worked better with a threshold of zero and areas </w:t>
      </w:r>
      <w:r w:rsidR="002A59D6">
        <w:rPr>
          <w:rFonts w:ascii="Times New Roman" w:hAnsi="Times New Roman" w:cs="Times New Roman"/>
        </w:rPr>
        <w:t xml:space="preserve">with low vegetation work better with a slightly positive threshold between 0.1 and 0.25. Our global threshold of 0.16 </w:t>
      </w:r>
      <w:r w:rsidR="00405F2A">
        <w:rPr>
          <w:rFonts w:ascii="Times New Roman" w:hAnsi="Times New Roman" w:cs="Times New Roman"/>
        </w:rPr>
        <w:t xml:space="preserve">is </w:t>
      </w:r>
      <w:r w:rsidR="00750B91">
        <w:rPr>
          <w:rFonts w:ascii="Times New Roman" w:hAnsi="Times New Roman" w:cs="Times New Roman"/>
        </w:rPr>
        <w:t xml:space="preserve">consistent with their findings. </w:t>
      </w:r>
    </w:p>
    <w:p w14:paraId="50E271AA" w14:textId="77777777" w:rsidR="00750B91" w:rsidRDefault="00750B91" w:rsidP="0051509A">
      <w:pPr>
        <w:rPr>
          <w:rFonts w:ascii="Times New Roman" w:hAnsi="Times New Roman" w:cs="Times New Roman"/>
        </w:rPr>
      </w:pPr>
    </w:p>
    <w:p w14:paraId="06ACA573" w14:textId="698F803D" w:rsidR="00027D0E" w:rsidRDefault="00750B91" w:rsidP="0051509A">
      <w:pPr>
        <w:rPr>
          <w:rFonts w:ascii="Times New Roman" w:hAnsi="Times New Roman" w:cs="Times New Roman"/>
          <w:color w:val="000000"/>
        </w:rPr>
      </w:pPr>
      <w:r>
        <w:rPr>
          <w:rFonts w:ascii="Times New Roman" w:hAnsi="Times New Roman" w:cs="Times New Roman"/>
        </w:rPr>
        <w:t xml:space="preserve">Finally, VARI </w:t>
      </w:r>
      <w:r w:rsidR="00116E6A">
        <w:rPr>
          <w:rFonts w:ascii="Times New Roman" w:hAnsi="Times New Roman" w:cs="Times New Roman"/>
        </w:rPr>
        <w:t>is usually done on low resolution imagery from either aircra</w:t>
      </w:r>
      <w:r w:rsidR="005C04DF">
        <w:rPr>
          <w:rFonts w:ascii="Times New Roman" w:hAnsi="Times New Roman" w:cs="Times New Roman"/>
        </w:rPr>
        <w:t>ft or</w:t>
      </w:r>
      <w:r w:rsidR="007154B6">
        <w:rPr>
          <w:rFonts w:ascii="Times New Roman" w:hAnsi="Times New Roman" w:cs="Times New Roman"/>
        </w:rPr>
        <w:t xml:space="preserve"> </w:t>
      </w:r>
      <w:r w:rsidR="005C04DF">
        <w:rPr>
          <w:rFonts w:ascii="Times New Roman" w:hAnsi="Times New Roman" w:cs="Times New Roman"/>
        </w:rPr>
        <w:t xml:space="preserve">satellites </w:t>
      </w:r>
      <w:sdt>
        <w:sdtPr>
          <w:rPr>
            <w:rFonts w:ascii="Times New Roman" w:hAnsi="Times New Roman" w:cs="Times New Roman"/>
            <w:color w:val="000000"/>
          </w:rPr>
          <w:tag w:val="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"/>
          <w:id w:val="-1808010703"/>
          <w:placeholder>
            <w:docPart w:val="DefaultPlaceholder_-1854013440"/>
          </w:placeholder>
        </w:sdtPr>
        <w:sdtEndPr/>
        <w:sdtContent>
          <w:r w:rsidR="00EE6D1D" w:rsidRPr="00EE6D1D">
            <w:rPr>
              <w:rFonts w:ascii="Times New Roman" w:hAnsi="Times New Roman" w:cs="Times New Roman"/>
              <w:color w:val="000000"/>
            </w:rPr>
            <w:t>(</w:t>
          </w:r>
          <w:proofErr w:type="spellStart"/>
          <w:r w:rsidR="00EE6D1D" w:rsidRPr="00EE6D1D">
            <w:rPr>
              <w:rFonts w:ascii="Times New Roman" w:hAnsi="Times New Roman" w:cs="Times New Roman"/>
              <w:color w:val="000000"/>
            </w:rPr>
            <w:t>Gitelson</w:t>
          </w:r>
          <w:proofErr w:type="spellEnd"/>
          <w:r w:rsidR="00EE6D1D" w:rsidRPr="00EE6D1D">
            <w:rPr>
              <w:rFonts w:ascii="Times New Roman" w:hAnsi="Times New Roman" w:cs="Times New Roman"/>
              <w:color w:val="000000"/>
            </w:rPr>
            <w:t xml:space="preserve">, Kaufman, et al., 2002; </w:t>
          </w:r>
          <w:proofErr w:type="spellStart"/>
          <w:r w:rsidR="00EE6D1D" w:rsidRPr="00EE6D1D">
            <w:rPr>
              <w:rFonts w:ascii="Times New Roman" w:hAnsi="Times New Roman" w:cs="Times New Roman"/>
              <w:color w:val="000000"/>
            </w:rPr>
            <w:t>Gitelson</w:t>
          </w:r>
          <w:proofErr w:type="spellEnd"/>
          <w:r w:rsidR="00EE6D1D" w:rsidRPr="00EE6D1D">
            <w:rPr>
              <w:rFonts w:ascii="Times New Roman" w:hAnsi="Times New Roman" w:cs="Times New Roman"/>
              <w:color w:val="000000"/>
            </w:rPr>
            <w:t>, Stark, et al., 2002)</w:t>
          </w:r>
        </w:sdtContent>
      </w:sdt>
      <w:r w:rsidR="00DD4C0C">
        <w:rPr>
          <w:rFonts w:ascii="Times New Roman" w:hAnsi="Times New Roman" w:cs="Times New Roman"/>
          <w:color w:val="000000"/>
        </w:rPr>
        <w:t xml:space="preserve">. </w:t>
      </w:r>
      <w:r w:rsidR="00FB50EC">
        <w:rPr>
          <w:rFonts w:ascii="Times New Roman" w:hAnsi="Times New Roman" w:cs="Times New Roman"/>
          <w:color w:val="000000"/>
        </w:rPr>
        <w:t xml:space="preserve"> </w:t>
      </w:r>
      <w:r w:rsidR="004E2306">
        <w:rPr>
          <w:rFonts w:ascii="Times New Roman" w:hAnsi="Times New Roman" w:cs="Times New Roman"/>
          <w:color w:val="000000"/>
        </w:rPr>
        <w:t xml:space="preserve">This reasoning is to remove blue noise from the atmosphere. </w:t>
      </w:r>
      <w:r w:rsidR="00627B12">
        <w:rPr>
          <w:rFonts w:ascii="Times New Roman" w:hAnsi="Times New Roman" w:cs="Times New Roman"/>
          <w:color w:val="000000"/>
        </w:rPr>
        <w:t xml:space="preserve">Because our images were only 8’ from the ground, atmospheric effects were unlikely to be an issue causing the index to result in errors. </w:t>
      </w:r>
      <w:r w:rsidR="009608A6">
        <w:rPr>
          <w:rFonts w:ascii="Times New Roman" w:hAnsi="Times New Roman" w:cs="Times New Roman"/>
          <w:color w:val="000000"/>
        </w:rPr>
        <w:t>Wang et al. used VARI</w:t>
      </w:r>
      <w:r w:rsidR="005E11BF">
        <w:rPr>
          <w:rFonts w:ascii="Times New Roman" w:hAnsi="Times New Roman" w:cs="Times New Roman"/>
          <w:color w:val="000000"/>
        </w:rPr>
        <w:t xml:space="preserve"> with a zero threshold</w:t>
      </w:r>
      <w:r w:rsidR="009608A6">
        <w:rPr>
          <w:rFonts w:ascii="Times New Roman" w:hAnsi="Times New Roman" w:cs="Times New Roman"/>
          <w:color w:val="000000"/>
        </w:rPr>
        <w:t xml:space="preserve"> from a UAV and found low accuracy (</w:t>
      </w:r>
      <w:r w:rsidR="005E11BF">
        <w:rPr>
          <w:rFonts w:ascii="Times New Roman" w:hAnsi="Times New Roman" w:cs="Times New Roman"/>
          <w:color w:val="000000"/>
        </w:rPr>
        <w:t xml:space="preserve">~66%) compared to other RGB indices. </w:t>
      </w:r>
    </w:p>
    <w:p w14:paraId="36DCF79F" w14:textId="77777777" w:rsidR="00027D0E" w:rsidRDefault="00027D0E" w:rsidP="0051509A">
      <w:pPr>
        <w:rPr>
          <w:rFonts w:ascii="Times New Roman" w:hAnsi="Times New Roman" w:cs="Times New Roman"/>
          <w:color w:val="000000"/>
        </w:rPr>
      </w:pPr>
    </w:p>
    <w:p w14:paraId="3C010B10" w14:textId="77777777" w:rsidR="00D000BC" w:rsidRPr="001F2304" w:rsidRDefault="007E0EC3" w:rsidP="001F2304">
      <w:pPr>
        <w:pStyle w:val="Heading1"/>
        <w:rPr>
          <w:rFonts w:ascii="Times New Roman" w:hAnsi="Times New Roman" w:cs="Times New Roman"/>
        </w:rPr>
      </w:pPr>
      <w:r w:rsidRPr="001F2304">
        <w:rPr>
          <w:rFonts w:ascii="Times New Roman" w:hAnsi="Times New Roman" w:cs="Times New Roman"/>
        </w:rPr>
        <w:t>Conclusion</w:t>
      </w:r>
    </w:p>
    <w:p w14:paraId="28236D8A" w14:textId="1D94D86E" w:rsidR="00750B91" w:rsidRPr="00964C5F" w:rsidRDefault="00964C5F" w:rsidP="00D000BC">
      <w:pPr>
        <w:rPr>
          <w:rFonts w:ascii="Times New Roman" w:hAnsi="Times New Roman" w:cs="Times New Roman"/>
        </w:rPr>
      </w:pPr>
      <w:r>
        <w:rPr>
          <w:rFonts w:ascii="Times New Roman" w:hAnsi="Times New Roman" w:cs="Times New Roman"/>
        </w:rPr>
        <w:t xml:space="preserve">Our study showed that </w:t>
      </w:r>
      <w:r w:rsidR="000E3C2F">
        <w:rPr>
          <w:rFonts w:ascii="Times New Roman" w:hAnsi="Times New Roman" w:cs="Times New Roman"/>
        </w:rPr>
        <w:t xml:space="preserve">RGB indices </w:t>
      </w:r>
      <w:r w:rsidR="002D06F8">
        <w:rPr>
          <w:rFonts w:ascii="Times New Roman" w:hAnsi="Times New Roman" w:cs="Times New Roman"/>
        </w:rPr>
        <w:t>were able to classify vegetation from non-vege</w:t>
      </w:r>
      <w:r w:rsidR="009A6CD7">
        <w:rPr>
          <w:rFonts w:ascii="Times New Roman" w:hAnsi="Times New Roman" w:cs="Times New Roman"/>
        </w:rPr>
        <w:t>tation</w:t>
      </w:r>
      <w:r w:rsidR="002D06F8">
        <w:rPr>
          <w:rFonts w:ascii="Times New Roman" w:hAnsi="Times New Roman" w:cs="Times New Roman"/>
        </w:rPr>
        <w:t>.</w:t>
      </w:r>
      <w:r w:rsidR="009A6CD7">
        <w:rPr>
          <w:rFonts w:ascii="Times New Roman" w:hAnsi="Times New Roman" w:cs="Times New Roman"/>
        </w:rPr>
        <w:t xml:space="preserve"> While each index did well in at least one threshold, </w:t>
      </w:r>
      <w:proofErr w:type="spellStart"/>
      <w:r w:rsidR="009A6CD7">
        <w:rPr>
          <w:rFonts w:ascii="Times New Roman" w:hAnsi="Times New Roman" w:cs="Times New Roman"/>
        </w:rPr>
        <w:t>ExGR</w:t>
      </w:r>
      <w:proofErr w:type="spellEnd"/>
      <w:r w:rsidR="009A6CD7">
        <w:rPr>
          <w:rFonts w:ascii="Times New Roman" w:hAnsi="Times New Roman" w:cs="Times New Roman"/>
        </w:rPr>
        <w:t xml:space="preserve"> with a zero threshold </w:t>
      </w:r>
      <w:r w:rsidR="00B90551">
        <w:rPr>
          <w:rFonts w:ascii="Times New Roman" w:hAnsi="Times New Roman" w:cs="Times New Roman"/>
        </w:rPr>
        <w:t>was the most accurate.</w:t>
      </w:r>
      <w:r w:rsidR="00555A0D">
        <w:rPr>
          <w:rFonts w:ascii="Times New Roman" w:hAnsi="Times New Roman" w:cs="Times New Roman"/>
        </w:rPr>
        <w:t xml:space="preserve"> Furthermore, using </w:t>
      </w:r>
      <w:r w:rsidR="00DC661D">
        <w:rPr>
          <w:rFonts w:ascii="Times New Roman" w:hAnsi="Times New Roman" w:cs="Times New Roman"/>
        </w:rPr>
        <w:t xml:space="preserve">classified images, we were able to get </w:t>
      </w:r>
      <w:r w:rsidR="00DF5965">
        <w:rPr>
          <w:rFonts w:ascii="Times New Roman" w:hAnsi="Times New Roman" w:cs="Times New Roman"/>
        </w:rPr>
        <w:t>ground cover that appears reasonable</w:t>
      </w:r>
      <w:r w:rsidR="00C91ACA">
        <w:rPr>
          <w:rFonts w:ascii="Times New Roman" w:hAnsi="Times New Roman" w:cs="Times New Roman"/>
        </w:rPr>
        <w:t>. This may mean that simple RGB imagery can be used to make correlations and predictions to in f</w:t>
      </w:r>
      <w:r w:rsidR="005C2134">
        <w:rPr>
          <w:rFonts w:ascii="Times New Roman" w:hAnsi="Times New Roman" w:cs="Times New Roman"/>
        </w:rPr>
        <w:t xml:space="preserve">ield parameters. </w:t>
      </w:r>
    </w:p>
    <w:p w14:paraId="45CCE3F8" w14:textId="77777777" w:rsidR="008C32D5" w:rsidRPr="00E010FC" w:rsidRDefault="008C32D5">
      <w:pPr>
        <w:rPr>
          <w:rFonts w:ascii="Times New Roman" w:eastAsia="Times New Roman" w:hAnsi="Times New Roman" w:cs="Times New Roman"/>
          <w:i/>
          <w:color w:val="D0CECE"/>
          <w:sz w:val="20"/>
          <w:szCs w:val="20"/>
        </w:rPr>
      </w:pPr>
    </w:p>
    <w:p w14:paraId="60527922" w14:textId="77777777" w:rsidR="008C32D5" w:rsidRDefault="008C32D5" w:rsidP="00CB5BB7">
      <w:pPr>
        <w:pStyle w:val="Heading3"/>
        <w:rPr>
          <w:rFonts w:ascii="Times New Roman" w:hAnsi="Times New Roman" w:cs="Times New Roman"/>
        </w:rPr>
      </w:pPr>
      <w:r w:rsidRPr="00E010FC">
        <w:rPr>
          <w:rFonts w:ascii="Times New Roman" w:hAnsi="Times New Roman" w:cs="Times New Roman"/>
        </w:rPr>
        <w:t>References</w:t>
      </w:r>
    </w:p>
    <w:sdt>
      <w:sdtPr>
        <w:rPr>
          <w:sz w:val="20"/>
          <w:szCs w:val="20"/>
        </w:rPr>
        <w:tag w:val="MENDELEY_BIBLIOGRAPHY"/>
        <w:id w:val="1883134365"/>
        <w:placeholder>
          <w:docPart w:val="DefaultPlaceholder_-1854013440"/>
        </w:placeholder>
      </w:sdtPr>
      <w:sdtEndPr>
        <w:rPr>
          <w:rFonts w:ascii="Times New Roman" w:eastAsia="Times New Roman" w:hAnsi="Times New Roman" w:cs="Times New Roman"/>
        </w:rPr>
      </w:sdtEndPr>
      <w:sdtContent>
        <w:p w14:paraId="19B7B66E" w14:textId="77777777" w:rsidR="00FA5B0A" w:rsidRPr="00FA5B0A" w:rsidRDefault="00FA5B0A">
          <w:pPr>
            <w:autoSpaceDE w:val="0"/>
            <w:autoSpaceDN w:val="0"/>
            <w:ind w:hanging="480"/>
            <w:divId w:val="439186189"/>
            <w:rPr>
              <w:rFonts w:ascii="Times New Roman" w:eastAsia="Times New Roman" w:hAnsi="Times New Roman" w:cs="Times New Roman"/>
              <w:sz w:val="20"/>
              <w:szCs w:val="20"/>
            </w:rPr>
          </w:pPr>
          <w:proofErr w:type="spellStart"/>
          <w:r w:rsidRPr="00FA5B0A">
            <w:rPr>
              <w:rFonts w:ascii="Times New Roman" w:eastAsia="Times New Roman" w:hAnsi="Times New Roman" w:cs="Times New Roman"/>
              <w:sz w:val="20"/>
              <w:szCs w:val="20"/>
            </w:rPr>
            <w:t>Gitelson</w:t>
          </w:r>
          <w:proofErr w:type="spellEnd"/>
          <w:r w:rsidRPr="00FA5B0A">
            <w:rPr>
              <w:rFonts w:ascii="Times New Roman" w:eastAsia="Times New Roman" w:hAnsi="Times New Roman" w:cs="Times New Roman"/>
              <w:sz w:val="20"/>
              <w:szCs w:val="20"/>
            </w:rPr>
            <w:t xml:space="preserve">, A. A., Kaufman, Y. J., Stark, R., &amp; </w:t>
          </w:r>
          <w:proofErr w:type="spellStart"/>
          <w:r w:rsidRPr="00FA5B0A">
            <w:rPr>
              <w:rFonts w:ascii="Times New Roman" w:eastAsia="Times New Roman" w:hAnsi="Times New Roman" w:cs="Times New Roman"/>
              <w:sz w:val="20"/>
              <w:szCs w:val="20"/>
            </w:rPr>
            <w:t>Rundquist</w:t>
          </w:r>
          <w:proofErr w:type="spellEnd"/>
          <w:r w:rsidRPr="00FA5B0A">
            <w:rPr>
              <w:rFonts w:ascii="Times New Roman" w:eastAsia="Times New Roman" w:hAnsi="Times New Roman" w:cs="Times New Roman"/>
              <w:sz w:val="20"/>
              <w:szCs w:val="20"/>
            </w:rPr>
            <w:t xml:space="preserve">, D. (2002). Novel algorithms for remote estimation of vegetation fraction. </w:t>
          </w:r>
          <w:r w:rsidRPr="00FA5B0A">
            <w:rPr>
              <w:rFonts w:ascii="Times New Roman" w:eastAsia="Times New Roman" w:hAnsi="Times New Roman" w:cs="Times New Roman"/>
              <w:i/>
              <w:iCs/>
              <w:sz w:val="20"/>
              <w:szCs w:val="20"/>
            </w:rPr>
            <w:t>Remote Sensing of Environment</w:t>
          </w:r>
          <w:r w:rsidRPr="00FA5B0A">
            <w:rPr>
              <w:rFonts w:ascii="Times New Roman" w:eastAsia="Times New Roman" w:hAnsi="Times New Roman" w:cs="Times New Roman"/>
              <w:sz w:val="20"/>
              <w:szCs w:val="20"/>
            </w:rPr>
            <w:t xml:space="preserve">, </w:t>
          </w:r>
          <w:r w:rsidRPr="00FA5B0A">
            <w:rPr>
              <w:rFonts w:ascii="Times New Roman" w:eastAsia="Times New Roman" w:hAnsi="Times New Roman" w:cs="Times New Roman"/>
              <w:i/>
              <w:iCs/>
              <w:sz w:val="20"/>
              <w:szCs w:val="20"/>
            </w:rPr>
            <w:t>80</w:t>
          </w:r>
          <w:r w:rsidRPr="00FA5B0A">
            <w:rPr>
              <w:rFonts w:ascii="Times New Roman" w:eastAsia="Times New Roman" w:hAnsi="Times New Roman" w:cs="Times New Roman"/>
              <w:sz w:val="20"/>
              <w:szCs w:val="20"/>
            </w:rPr>
            <w:t>(1), 76–87. https://doi.org/10.1016/S0034-4257(01)00289-9</w:t>
          </w:r>
        </w:p>
        <w:p w14:paraId="37DE4C63" w14:textId="77777777" w:rsidR="00FA5B0A" w:rsidRPr="00FA5B0A" w:rsidRDefault="00FA5B0A">
          <w:pPr>
            <w:autoSpaceDE w:val="0"/>
            <w:autoSpaceDN w:val="0"/>
            <w:ind w:hanging="480"/>
            <w:divId w:val="1475219745"/>
            <w:rPr>
              <w:rFonts w:ascii="Times New Roman" w:eastAsia="Times New Roman" w:hAnsi="Times New Roman" w:cs="Times New Roman"/>
              <w:sz w:val="20"/>
              <w:szCs w:val="20"/>
            </w:rPr>
          </w:pPr>
          <w:proofErr w:type="spellStart"/>
          <w:r w:rsidRPr="00FA5B0A">
            <w:rPr>
              <w:rFonts w:ascii="Times New Roman" w:eastAsia="Times New Roman" w:hAnsi="Times New Roman" w:cs="Times New Roman"/>
              <w:sz w:val="20"/>
              <w:szCs w:val="20"/>
            </w:rPr>
            <w:t>Gitelson</w:t>
          </w:r>
          <w:proofErr w:type="spellEnd"/>
          <w:r w:rsidRPr="00FA5B0A">
            <w:rPr>
              <w:rFonts w:ascii="Times New Roman" w:eastAsia="Times New Roman" w:hAnsi="Times New Roman" w:cs="Times New Roman"/>
              <w:sz w:val="20"/>
              <w:szCs w:val="20"/>
            </w:rPr>
            <w:t xml:space="preserve">, A. A., Stark, R., Grits, U., </w:t>
          </w:r>
          <w:proofErr w:type="spellStart"/>
          <w:r w:rsidRPr="00FA5B0A">
            <w:rPr>
              <w:rFonts w:ascii="Times New Roman" w:eastAsia="Times New Roman" w:hAnsi="Times New Roman" w:cs="Times New Roman"/>
              <w:sz w:val="20"/>
              <w:szCs w:val="20"/>
            </w:rPr>
            <w:t>Rundquist</w:t>
          </w:r>
          <w:proofErr w:type="spellEnd"/>
          <w:r w:rsidRPr="00FA5B0A">
            <w:rPr>
              <w:rFonts w:ascii="Times New Roman" w:eastAsia="Times New Roman" w:hAnsi="Times New Roman" w:cs="Times New Roman"/>
              <w:sz w:val="20"/>
              <w:szCs w:val="20"/>
            </w:rPr>
            <w:t xml:space="preserve">, D., Kaufman, Y., &amp; Derry, D. (2002). Vegetation and soil lines in visible spectral space: A concept and technique for remote estimation of vegetation fraction. </w:t>
          </w:r>
          <w:r w:rsidRPr="00FA5B0A">
            <w:rPr>
              <w:rFonts w:ascii="Times New Roman" w:eastAsia="Times New Roman" w:hAnsi="Times New Roman" w:cs="Times New Roman"/>
              <w:i/>
              <w:iCs/>
              <w:sz w:val="20"/>
              <w:szCs w:val="20"/>
            </w:rPr>
            <w:t>International Journal of Remote Sensing</w:t>
          </w:r>
          <w:r w:rsidRPr="00FA5B0A">
            <w:rPr>
              <w:rFonts w:ascii="Times New Roman" w:eastAsia="Times New Roman" w:hAnsi="Times New Roman" w:cs="Times New Roman"/>
              <w:sz w:val="20"/>
              <w:szCs w:val="20"/>
            </w:rPr>
            <w:t xml:space="preserve">, </w:t>
          </w:r>
          <w:r w:rsidRPr="00FA5B0A">
            <w:rPr>
              <w:rFonts w:ascii="Times New Roman" w:eastAsia="Times New Roman" w:hAnsi="Times New Roman" w:cs="Times New Roman"/>
              <w:i/>
              <w:iCs/>
              <w:sz w:val="20"/>
              <w:szCs w:val="20"/>
            </w:rPr>
            <w:t>23</w:t>
          </w:r>
          <w:r w:rsidRPr="00FA5B0A">
            <w:rPr>
              <w:rFonts w:ascii="Times New Roman" w:eastAsia="Times New Roman" w:hAnsi="Times New Roman" w:cs="Times New Roman"/>
              <w:sz w:val="20"/>
              <w:szCs w:val="20"/>
            </w:rPr>
            <w:t>(13), 2537–2562. https://doi.org/10.1080/01431160110107806</w:t>
          </w:r>
        </w:p>
        <w:p w14:paraId="6625552B" w14:textId="77777777" w:rsidR="00FA5B0A" w:rsidRPr="00FA5B0A" w:rsidRDefault="00FA5B0A">
          <w:pPr>
            <w:autoSpaceDE w:val="0"/>
            <w:autoSpaceDN w:val="0"/>
            <w:ind w:hanging="480"/>
            <w:divId w:val="537164960"/>
            <w:rPr>
              <w:rFonts w:ascii="Times New Roman" w:eastAsia="Times New Roman" w:hAnsi="Times New Roman" w:cs="Times New Roman"/>
              <w:sz w:val="20"/>
              <w:szCs w:val="20"/>
            </w:rPr>
          </w:pPr>
          <w:r w:rsidRPr="00FA5B0A">
            <w:rPr>
              <w:rFonts w:ascii="Times New Roman" w:eastAsia="Times New Roman" w:hAnsi="Times New Roman" w:cs="Times New Roman"/>
              <w:sz w:val="20"/>
              <w:szCs w:val="20"/>
            </w:rPr>
            <w:t xml:space="preserve">Li, B., Xu, X., Han, J., Zhang, L., </w:t>
          </w:r>
          <w:proofErr w:type="spellStart"/>
          <w:r w:rsidRPr="00FA5B0A">
            <w:rPr>
              <w:rFonts w:ascii="Times New Roman" w:eastAsia="Times New Roman" w:hAnsi="Times New Roman" w:cs="Times New Roman"/>
              <w:sz w:val="20"/>
              <w:szCs w:val="20"/>
            </w:rPr>
            <w:t>Bian</w:t>
          </w:r>
          <w:proofErr w:type="spellEnd"/>
          <w:r w:rsidRPr="00FA5B0A">
            <w:rPr>
              <w:rFonts w:ascii="Times New Roman" w:eastAsia="Times New Roman" w:hAnsi="Times New Roman" w:cs="Times New Roman"/>
              <w:sz w:val="20"/>
              <w:szCs w:val="20"/>
            </w:rPr>
            <w:t xml:space="preserve">, C., </w:t>
          </w:r>
          <w:proofErr w:type="spellStart"/>
          <w:r w:rsidRPr="00FA5B0A">
            <w:rPr>
              <w:rFonts w:ascii="Times New Roman" w:eastAsia="Times New Roman" w:hAnsi="Times New Roman" w:cs="Times New Roman"/>
              <w:sz w:val="20"/>
              <w:szCs w:val="20"/>
            </w:rPr>
            <w:t>Jin</w:t>
          </w:r>
          <w:proofErr w:type="spellEnd"/>
          <w:r w:rsidRPr="00FA5B0A">
            <w:rPr>
              <w:rFonts w:ascii="Times New Roman" w:eastAsia="Times New Roman" w:hAnsi="Times New Roman" w:cs="Times New Roman"/>
              <w:sz w:val="20"/>
              <w:szCs w:val="20"/>
            </w:rPr>
            <w:t xml:space="preserve">, L., &amp; Liu, J. (2019). The estimation of crop emergence in potatoes by UAV RGB imagery. </w:t>
          </w:r>
          <w:r w:rsidRPr="00FA5B0A">
            <w:rPr>
              <w:rFonts w:ascii="Times New Roman" w:eastAsia="Times New Roman" w:hAnsi="Times New Roman" w:cs="Times New Roman"/>
              <w:i/>
              <w:iCs/>
              <w:sz w:val="20"/>
              <w:szCs w:val="20"/>
            </w:rPr>
            <w:t>Plant Methods</w:t>
          </w:r>
          <w:r w:rsidRPr="00FA5B0A">
            <w:rPr>
              <w:rFonts w:ascii="Times New Roman" w:eastAsia="Times New Roman" w:hAnsi="Times New Roman" w:cs="Times New Roman"/>
              <w:sz w:val="20"/>
              <w:szCs w:val="20"/>
            </w:rPr>
            <w:t xml:space="preserve">, </w:t>
          </w:r>
          <w:r w:rsidRPr="00FA5B0A">
            <w:rPr>
              <w:rFonts w:ascii="Times New Roman" w:eastAsia="Times New Roman" w:hAnsi="Times New Roman" w:cs="Times New Roman"/>
              <w:i/>
              <w:iCs/>
              <w:sz w:val="20"/>
              <w:szCs w:val="20"/>
            </w:rPr>
            <w:t>15</w:t>
          </w:r>
          <w:r w:rsidRPr="00FA5B0A">
            <w:rPr>
              <w:rFonts w:ascii="Times New Roman" w:eastAsia="Times New Roman" w:hAnsi="Times New Roman" w:cs="Times New Roman"/>
              <w:sz w:val="20"/>
              <w:szCs w:val="20"/>
            </w:rPr>
            <w:t>(1), 1–13. https://doi.org/10.1186/s13007-019-0399-7</w:t>
          </w:r>
        </w:p>
        <w:p w14:paraId="41413F58" w14:textId="77777777" w:rsidR="00FA5B0A" w:rsidRPr="00FA5B0A" w:rsidRDefault="00FA5B0A">
          <w:pPr>
            <w:autoSpaceDE w:val="0"/>
            <w:autoSpaceDN w:val="0"/>
            <w:ind w:hanging="480"/>
            <w:divId w:val="565337427"/>
            <w:rPr>
              <w:rFonts w:ascii="Times New Roman" w:eastAsia="Times New Roman" w:hAnsi="Times New Roman" w:cs="Times New Roman"/>
              <w:sz w:val="20"/>
              <w:szCs w:val="20"/>
            </w:rPr>
          </w:pPr>
          <w:proofErr w:type="spellStart"/>
          <w:r w:rsidRPr="00FA5B0A">
            <w:rPr>
              <w:rFonts w:ascii="Times New Roman" w:eastAsia="Times New Roman" w:hAnsi="Times New Roman" w:cs="Times New Roman"/>
              <w:sz w:val="20"/>
              <w:szCs w:val="20"/>
            </w:rPr>
            <w:t>Louhaichi</w:t>
          </w:r>
          <w:proofErr w:type="spellEnd"/>
          <w:r w:rsidRPr="00FA5B0A">
            <w:rPr>
              <w:rFonts w:ascii="Times New Roman" w:eastAsia="Times New Roman" w:hAnsi="Times New Roman" w:cs="Times New Roman"/>
              <w:sz w:val="20"/>
              <w:szCs w:val="20"/>
            </w:rPr>
            <w:t xml:space="preserve">, M., Borman, M. M., &amp; Johnson, D. E. (2001). Spatially located platform and aerial photography for documentation of grazing impacts on wheat. </w:t>
          </w:r>
          <w:proofErr w:type="spellStart"/>
          <w:r w:rsidRPr="00FA5B0A">
            <w:rPr>
              <w:rFonts w:ascii="Times New Roman" w:eastAsia="Times New Roman" w:hAnsi="Times New Roman" w:cs="Times New Roman"/>
              <w:i/>
              <w:iCs/>
              <w:sz w:val="20"/>
              <w:szCs w:val="20"/>
            </w:rPr>
            <w:t>Geocarto</w:t>
          </w:r>
          <w:proofErr w:type="spellEnd"/>
          <w:r w:rsidRPr="00FA5B0A">
            <w:rPr>
              <w:rFonts w:ascii="Times New Roman" w:eastAsia="Times New Roman" w:hAnsi="Times New Roman" w:cs="Times New Roman"/>
              <w:i/>
              <w:iCs/>
              <w:sz w:val="20"/>
              <w:szCs w:val="20"/>
            </w:rPr>
            <w:t xml:space="preserve"> International</w:t>
          </w:r>
          <w:r w:rsidRPr="00FA5B0A">
            <w:rPr>
              <w:rFonts w:ascii="Times New Roman" w:eastAsia="Times New Roman" w:hAnsi="Times New Roman" w:cs="Times New Roman"/>
              <w:sz w:val="20"/>
              <w:szCs w:val="20"/>
            </w:rPr>
            <w:t xml:space="preserve">, </w:t>
          </w:r>
          <w:r w:rsidRPr="00FA5B0A">
            <w:rPr>
              <w:rFonts w:ascii="Times New Roman" w:eastAsia="Times New Roman" w:hAnsi="Times New Roman" w:cs="Times New Roman"/>
              <w:i/>
              <w:iCs/>
              <w:sz w:val="20"/>
              <w:szCs w:val="20"/>
            </w:rPr>
            <w:t>16</w:t>
          </w:r>
          <w:r w:rsidRPr="00FA5B0A">
            <w:rPr>
              <w:rFonts w:ascii="Times New Roman" w:eastAsia="Times New Roman" w:hAnsi="Times New Roman" w:cs="Times New Roman"/>
              <w:sz w:val="20"/>
              <w:szCs w:val="20"/>
            </w:rPr>
            <w:t>(1), 65–70. https://doi.org/10.1080/10106040108542184</w:t>
          </w:r>
        </w:p>
        <w:p w14:paraId="7F27DBF2" w14:textId="77777777" w:rsidR="00FA5B0A" w:rsidRPr="00FA5B0A" w:rsidRDefault="00FA5B0A">
          <w:pPr>
            <w:autoSpaceDE w:val="0"/>
            <w:autoSpaceDN w:val="0"/>
            <w:ind w:hanging="480"/>
            <w:divId w:val="1620716823"/>
            <w:rPr>
              <w:rFonts w:ascii="Times New Roman" w:eastAsia="Times New Roman" w:hAnsi="Times New Roman" w:cs="Times New Roman"/>
              <w:sz w:val="20"/>
              <w:szCs w:val="20"/>
            </w:rPr>
          </w:pPr>
          <w:r w:rsidRPr="00FA5B0A">
            <w:rPr>
              <w:rFonts w:ascii="Times New Roman" w:eastAsia="Times New Roman" w:hAnsi="Times New Roman" w:cs="Times New Roman"/>
              <w:sz w:val="20"/>
              <w:szCs w:val="20"/>
            </w:rPr>
            <w:t xml:space="preserve">Meyer, G. E., &amp; Neto, J. C. (2008). Verification of color vegetation indices for automated crop imaging applications. </w:t>
          </w:r>
          <w:r w:rsidRPr="00FA5B0A">
            <w:rPr>
              <w:rFonts w:ascii="Times New Roman" w:eastAsia="Times New Roman" w:hAnsi="Times New Roman" w:cs="Times New Roman"/>
              <w:i/>
              <w:iCs/>
              <w:sz w:val="20"/>
              <w:szCs w:val="20"/>
            </w:rPr>
            <w:t>Computers and Electronics in Agriculture</w:t>
          </w:r>
          <w:r w:rsidRPr="00FA5B0A">
            <w:rPr>
              <w:rFonts w:ascii="Times New Roman" w:eastAsia="Times New Roman" w:hAnsi="Times New Roman" w:cs="Times New Roman"/>
              <w:sz w:val="20"/>
              <w:szCs w:val="20"/>
            </w:rPr>
            <w:t xml:space="preserve">, </w:t>
          </w:r>
          <w:r w:rsidRPr="00FA5B0A">
            <w:rPr>
              <w:rFonts w:ascii="Times New Roman" w:eastAsia="Times New Roman" w:hAnsi="Times New Roman" w:cs="Times New Roman"/>
              <w:i/>
              <w:iCs/>
              <w:sz w:val="20"/>
              <w:szCs w:val="20"/>
            </w:rPr>
            <w:t>63</w:t>
          </w:r>
          <w:r w:rsidRPr="00FA5B0A">
            <w:rPr>
              <w:rFonts w:ascii="Times New Roman" w:eastAsia="Times New Roman" w:hAnsi="Times New Roman" w:cs="Times New Roman"/>
              <w:sz w:val="20"/>
              <w:szCs w:val="20"/>
            </w:rPr>
            <w:t>(2), 282–293. https://doi.org/10.1016/j.compag.2008.03.009</w:t>
          </w:r>
        </w:p>
        <w:p w14:paraId="57F01F9B" w14:textId="77777777" w:rsidR="002D169F" w:rsidRDefault="00FA5B0A" w:rsidP="002D169F">
          <w:pPr>
            <w:autoSpaceDE w:val="0"/>
            <w:autoSpaceDN w:val="0"/>
            <w:ind w:hanging="480"/>
            <w:divId w:val="1766151942"/>
            <w:rPr>
              <w:rFonts w:ascii="Times New Roman" w:eastAsia="Times New Roman" w:hAnsi="Times New Roman" w:cs="Times New Roman"/>
              <w:sz w:val="20"/>
              <w:szCs w:val="20"/>
            </w:rPr>
          </w:pPr>
          <w:r w:rsidRPr="00FA5B0A">
            <w:rPr>
              <w:rFonts w:ascii="Times New Roman" w:eastAsia="Times New Roman" w:hAnsi="Times New Roman" w:cs="Times New Roman"/>
              <w:sz w:val="20"/>
              <w:szCs w:val="20"/>
            </w:rPr>
            <w:lastRenderedPageBreak/>
            <w:t xml:space="preserve">Otsu, N. (1979). A Threshold Selection Method from Gray-Level Histograms. </w:t>
          </w:r>
          <w:r w:rsidRPr="00FA5B0A">
            <w:rPr>
              <w:rFonts w:ascii="Times New Roman" w:eastAsia="Times New Roman" w:hAnsi="Times New Roman" w:cs="Times New Roman"/>
              <w:i/>
              <w:iCs/>
              <w:sz w:val="20"/>
              <w:szCs w:val="20"/>
            </w:rPr>
            <w:t>IEEE Transactions on Systems, Man and Cybernetics</w:t>
          </w:r>
          <w:r w:rsidRPr="00FA5B0A">
            <w:rPr>
              <w:rFonts w:ascii="Times New Roman" w:eastAsia="Times New Roman" w:hAnsi="Times New Roman" w:cs="Times New Roman"/>
              <w:sz w:val="20"/>
              <w:szCs w:val="20"/>
            </w:rPr>
            <w:t xml:space="preserve">, </w:t>
          </w:r>
          <w:r w:rsidRPr="00FA5B0A">
            <w:rPr>
              <w:rFonts w:ascii="Times New Roman" w:eastAsia="Times New Roman" w:hAnsi="Times New Roman" w:cs="Times New Roman"/>
              <w:i/>
              <w:iCs/>
              <w:sz w:val="20"/>
              <w:szCs w:val="20"/>
            </w:rPr>
            <w:t>20</w:t>
          </w:r>
          <w:r w:rsidRPr="00FA5B0A">
            <w:rPr>
              <w:rFonts w:ascii="Times New Roman" w:eastAsia="Times New Roman" w:hAnsi="Times New Roman" w:cs="Times New Roman"/>
              <w:sz w:val="20"/>
              <w:szCs w:val="20"/>
            </w:rPr>
            <w:t>(1), 62–66.</w:t>
          </w:r>
        </w:p>
        <w:p w14:paraId="3C99C617" w14:textId="5CDE51AC" w:rsidR="00F4524F" w:rsidRPr="00F4524F" w:rsidRDefault="00F4524F" w:rsidP="002D169F">
          <w:pPr>
            <w:autoSpaceDE w:val="0"/>
            <w:autoSpaceDN w:val="0"/>
            <w:ind w:hanging="480"/>
            <w:divId w:val="1766151942"/>
            <w:rPr>
              <w:rFonts w:ascii="Times New Roman" w:eastAsia="Times New Roman" w:hAnsi="Times New Roman" w:cs="Times New Roman"/>
              <w:sz w:val="20"/>
              <w:szCs w:val="20"/>
            </w:rPr>
          </w:pPr>
          <w:r w:rsidRPr="00F4524F">
            <w:rPr>
              <w:rFonts w:ascii="Times New Roman" w:eastAsia="Times New Roman" w:hAnsi="Times New Roman" w:cs="Times New Roman"/>
              <w:sz w:val="20"/>
              <w:szCs w:val="20"/>
            </w:rPr>
            <w:t xml:space="preserve">Snapp, S. S., Swinton, S. M., </w:t>
          </w:r>
          <w:proofErr w:type="spellStart"/>
          <w:r w:rsidRPr="00F4524F">
            <w:rPr>
              <w:rFonts w:ascii="Times New Roman" w:eastAsia="Times New Roman" w:hAnsi="Times New Roman" w:cs="Times New Roman"/>
              <w:sz w:val="20"/>
              <w:szCs w:val="20"/>
            </w:rPr>
            <w:t>Labarta</w:t>
          </w:r>
          <w:proofErr w:type="spellEnd"/>
          <w:r w:rsidRPr="00F4524F">
            <w:rPr>
              <w:rFonts w:ascii="Times New Roman" w:eastAsia="Times New Roman" w:hAnsi="Times New Roman" w:cs="Times New Roman"/>
              <w:sz w:val="20"/>
              <w:szCs w:val="20"/>
            </w:rPr>
            <w:t xml:space="preserve">, R., </w:t>
          </w:r>
          <w:proofErr w:type="spellStart"/>
          <w:r w:rsidRPr="00F4524F">
            <w:rPr>
              <w:rFonts w:ascii="Times New Roman" w:eastAsia="Times New Roman" w:hAnsi="Times New Roman" w:cs="Times New Roman"/>
              <w:sz w:val="20"/>
              <w:szCs w:val="20"/>
            </w:rPr>
            <w:t>Mutch</w:t>
          </w:r>
          <w:proofErr w:type="spellEnd"/>
          <w:r w:rsidRPr="00F4524F">
            <w:rPr>
              <w:rFonts w:ascii="Times New Roman" w:eastAsia="Times New Roman" w:hAnsi="Times New Roman" w:cs="Times New Roman"/>
              <w:sz w:val="20"/>
              <w:szCs w:val="20"/>
            </w:rPr>
            <w:t xml:space="preserve">, D., Black, J. R., </w:t>
          </w:r>
          <w:proofErr w:type="spellStart"/>
          <w:r w:rsidRPr="00F4524F">
            <w:rPr>
              <w:rFonts w:ascii="Times New Roman" w:eastAsia="Times New Roman" w:hAnsi="Times New Roman" w:cs="Times New Roman"/>
              <w:sz w:val="20"/>
              <w:szCs w:val="20"/>
            </w:rPr>
            <w:t>Leep</w:t>
          </w:r>
          <w:proofErr w:type="spellEnd"/>
          <w:r w:rsidRPr="00F4524F">
            <w:rPr>
              <w:rFonts w:ascii="Times New Roman" w:eastAsia="Times New Roman" w:hAnsi="Times New Roman" w:cs="Times New Roman"/>
              <w:sz w:val="20"/>
              <w:szCs w:val="20"/>
            </w:rPr>
            <w:t xml:space="preserve">, R., … O’Neil, K. (2005). Evaluating cover crops for benefits, </w:t>
          </w:r>
          <w:proofErr w:type="gramStart"/>
          <w:r w:rsidRPr="00F4524F">
            <w:rPr>
              <w:rFonts w:ascii="Times New Roman" w:eastAsia="Times New Roman" w:hAnsi="Times New Roman" w:cs="Times New Roman"/>
              <w:sz w:val="20"/>
              <w:szCs w:val="20"/>
            </w:rPr>
            <w:t>costs</w:t>
          </w:r>
          <w:proofErr w:type="gramEnd"/>
          <w:r w:rsidRPr="00F4524F">
            <w:rPr>
              <w:rFonts w:ascii="Times New Roman" w:eastAsia="Times New Roman" w:hAnsi="Times New Roman" w:cs="Times New Roman"/>
              <w:sz w:val="20"/>
              <w:szCs w:val="20"/>
            </w:rPr>
            <w:t xml:space="preserve"> and performance within cropping system niches. </w:t>
          </w:r>
          <w:r w:rsidRPr="00F4524F">
            <w:rPr>
              <w:rFonts w:ascii="Times New Roman" w:eastAsia="Times New Roman" w:hAnsi="Times New Roman" w:cs="Times New Roman"/>
              <w:i/>
              <w:iCs/>
              <w:sz w:val="20"/>
              <w:szCs w:val="20"/>
            </w:rPr>
            <w:t>Agronomy Journal</w:t>
          </w:r>
          <w:r w:rsidRPr="00F4524F">
            <w:rPr>
              <w:rFonts w:ascii="Times New Roman" w:eastAsia="Times New Roman" w:hAnsi="Times New Roman" w:cs="Times New Roman"/>
              <w:sz w:val="20"/>
              <w:szCs w:val="20"/>
            </w:rPr>
            <w:t xml:space="preserve">, </w:t>
          </w:r>
          <w:r w:rsidRPr="00F4524F">
            <w:rPr>
              <w:rFonts w:ascii="Times New Roman" w:eastAsia="Times New Roman" w:hAnsi="Times New Roman" w:cs="Times New Roman"/>
              <w:i/>
              <w:iCs/>
              <w:sz w:val="20"/>
              <w:szCs w:val="20"/>
            </w:rPr>
            <w:t>97</w:t>
          </w:r>
          <w:r w:rsidRPr="00F4524F">
            <w:rPr>
              <w:rFonts w:ascii="Times New Roman" w:eastAsia="Times New Roman" w:hAnsi="Times New Roman" w:cs="Times New Roman"/>
              <w:sz w:val="20"/>
              <w:szCs w:val="20"/>
            </w:rPr>
            <w:t>(1), 322–332. https://doi.org/10.2134/agronj2005.0322a</w:t>
          </w:r>
        </w:p>
        <w:p w14:paraId="73903D13" w14:textId="77777777" w:rsidR="00FA5B0A" w:rsidRPr="00FA5B0A" w:rsidRDefault="00FA5B0A">
          <w:pPr>
            <w:autoSpaceDE w:val="0"/>
            <w:autoSpaceDN w:val="0"/>
            <w:ind w:hanging="480"/>
            <w:divId w:val="768426291"/>
            <w:rPr>
              <w:rFonts w:ascii="Times New Roman" w:eastAsia="Times New Roman" w:hAnsi="Times New Roman" w:cs="Times New Roman"/>
              <w:sz w:val="20"/>
              <w:szCs w:val="20"/>
            </w:rPr>
          </w:pPr>
          <w:r w:rsidRPr="00FA5B0A">
            <w:rPr>
              <w:rFonts w:ascii="Times New Roman" w:eastAsia="Times New Roman" w:hAnsi="Times New Roman" w:cs="Times New Roman"/>
              <w:sz w:val="20"/>
              <w:szCs w:val="20"/>
            </w:rPr>
            <w:t xml:space="preserve">Wang, T., Chandra, A., Jung, J., &amp; Chang, A. (2022). UAV remote </w:t>
          </w:r>
          <w:proofErr w:type="gramStart"/>
          <w:r w:rsidRPr="00FA5B0A">
            <w:rPr>
              <w:rFonts w:ascii="Times New Roman" w:eastAsia="Times New Roman" w:hAnsi="Times New Roman" w:cs="Times New Roman"/>
              <w:sz w:val="20"/>
              <w:szCs w:val="20"/>
            </w:rPr>
            <w:t>sensing based</w:t>
          </w:r>
          <w:proofErr w:type="gramEnd"/>
          <w:r w:rsidRPr="00FA5B0A">
            <w:rPr>
              <w:rFonts w:ascii="Times New Roman" w:eastAsia="Times New Roman" w:hAnsi="Times New Roman" w:cs="Times New Roman"/>
              <w:sz w:val="20"/>
              <w:szCs w:val="20"/>
            </w:rPr>
            <w:t xml:space="preserve"> estimation of green cover during turfgrass establishment. </w:t>
          </w:r>
          <w:r w:rsidRPr="00FA5B0A">
            <w:rPr>
              <w:rFonts w:ascii="Times New Roman" w:eastAsia="Times New Roman" w:hAnsi="Times New Roman" w:cs="Times New Roman"/>
              <w:i/>
              <w:iCs/>
              <w:sz w:val="20"/>
              <w:szCs w:val="20"/>
            </w:rPr>
            <w:t>Computers and Electronics in Agriculture</w:t>
          </w:r>
          <w:r w:rsidRPr="00FA5B0A">
            <w:rPr>
              <w:rFonts w:ascii="Times New Roman" w:eastAsia="Times New Roman" w:hAnsi="Times New Roman" w:cs="Times New Roman"/>
              <w:sz w:val="20"/>
              <w:szCs w:val="20"/>
            </w:rPr>
            <w:t xml:space="preserve">, </w:t>
          </w:r>
          <w:r w:rsidRPr="00FA5B0A">
            <w:rPr>
              <w:rFonts w:ascii="Times New Roman" w:eastAsia="Times New Roman" w:hAnsi="Times New Roman" w:cs="Times New Roman"/>
              <w:i/>
              <w:iCs/>
              <w:sz w:val="20"/>
              <w:szCs w:val="20"/>
            </w:rPr>
            <w:t>194</w:t>
          </w:r>
          <w:r w:rsidRPr="00FA5B0A">
            <w:rPr>
              <w:rFonts w:ascii="Times New Roman" w:eastAsia="Times New Roman" w:hAnsi="Times New Roman" w:cs="Times New Roman"/>
              <w:sz w:val="20"/>
              <w:szCs w:val="20"/>
            </w:rPr>
            <w:t>, 106721. https://doi.org/10.1016/j.compag.2022.106721</w:t>
          </w:r>
        </w:p>
        <w:p w14:paraId="5FA9D566" w14:textId="7F83F5E3" w:rsidR="008C32D5" w:rsidRPr="00FA5B0A" w:rsidRDefault="00FA5B0A" w:rsidP="00A37454">
          <w:pPr>
            <w:spacing w:before="100" w:beforeAutospacing="1" w:after="100" w:afterAutospacing="1"/>
            <w:ind w:left="480" w:hanging="480"/>
            <w:rPr>
              <w:rFonts w:ascii="Times New Roman" w:eastAsia="Times New Roman" w:hAnsi="Times New Roman" w:cs="Times New Roman"/>
              <w:sz w:val="20"/>
              <w:szCs w:val="20"/>
            </w:rPr>
          </w:pPr>
          <w:r w:rsidRPr="00FA5B0A">
            <w:rPr>
              <w:rFonts w:ascii="Times New Roman" w:eastAsia="Times New Roman" w:hAnsi="Times New Roman" w:cs="Times New Roman"/>
            </w:rPr>
            <w:t> </w:t>
          </w:r>
        </w:p>
      </w:sdtContent>
    </w:sdt>
    <w:p w14:paraId="116CA3F7" w14:textId="77777777" w:rsidR="008C32D5" w:rsidRPr="00E010FC" w:rsidRDefault="008C32D5">
      <w:pPr>
        <w:rPr>
          <w:rFonts w:ascii="Times New Roman" w:eastAsia="Times New Roman" w:hAnsi="Times New Roman" w:cs="Times New Roman"/>
          <w:i/>
          <w:color w:val="D0CECE"/>
          <w:sz w:val="20"/>
          <w:szCs w:val="20"/>
        </w:rPr>
      </w:pPr>
    </w:p>
    <w:p w14:paraId="0FDB0284" w14:textId="77777777" w:rsidR="008C32D5" w:rsidRPr="00E010FC" w:rsidRDefault="008C32D5">
      <w:pPr>
        <w:rPr>
          <w:rFonts w:ascii="Times New Roman" w:eastAsia="Times New Roman" w:hAnsi="Times New Roman" w:cs="Times New Roman"/>
          <w:b/>
        </w:rPr>
      </w:pPr>
      <w:r w:rsidRPr="00E010FC">
        <w:rPr>
          <w:rFonts w:ascii="Times New Roman" w:eastAsia="Times New Roman" w:hAnsi="Times New Roman" w:cs="Times New Roman"/>
          <w:b/>
        </w:rPr>
        <w:t>Self-score</w:t>
      </w:r>
    </w:p>
    <w:p w14:paraId="5FFC35E0" w14:textId="77777777" w:rsidR="008C32D5" w:rsidRPr="00E010FC" w:rsidRDefault="008C32D5">
      <w:pPr>
        <w:rPr>
          <w:rFonts w:ascii="Times New Roman" w:eastAsia="Times New Roman" w:hAnsi="Times New Roman" w:cs="Times New Roman"/>
          <w:b/>
        </w:rPr>
      </w:pPr>
      <w:r w:rsidRPr="00E010FC">
        <w:rPr>
          <w:rFonts w:ascii="Times New Roman" w:eastAsia="Times New Roman" w:hAnsi="Times New Roman" w:cs="Times New Roman"/>
          <w:i/>
          <w:color w:val="D0CECE"/>
          <w:sz w:val="20"/>
          <w:szCs w:val="20"/>
        </w:rPr>
        <w:t>Fill out this rubric for yourself and include it in your lab report. The same rubric will be used to generate a grade in proportion to the points assigned in the syllabus to the assignment.</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920"/>
        <w:gridCol w:w="4730"/>
        <w:gridCol w:w="1765"/>
        <w:gridCol w:w="945"/>
      </w:tblGrid>
      <w:tr w:rsidR="008C32D5" w:rsidRPr="00E010FC" w14:paraId="62458505" w14:textId="77777777">
        <w:tc>
          <w:tcPr>
            <w:tcW w:w="1920" w:type="dxa"/>
            <w:shd w:val="clear" w:color="auto" w:fill="auto"/>
            <w:tcMar>
              <w:top w:w="100" w:type="dxa"/>
              <w:left w:w="100" w:type="dxa"/>
              <w:bottom w:w="100" w:type="dxa"/>
              <w:right w:w="100" w:type="dxa"/>
            </w:tcMar>
          </w:tcPr>
          <w:p w14:paraId="69ABCDDB"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000000"/>
              </w:rPr>
            </w:pPr>
            <w:r w:rsidRPr="00E010FC">
              <w:rPr>
                <w:rFonts w:ascii="Times New Roman" w:eastAsia="Times New Roman" w:hAnsi="Times New Roman" w:cs="Times New Roman"/>
                <w:b/>
                <w:color w:val="000000"/>
              </w:rPr>
              <w:t>Category</w:t>
            </w:r>
          </w:p>
        </w:tc>
        <w:tc>
          <w:tcPr>
            <w:tcW w:w="4730" w:type="dxa"/>
            <w:shd w:val="clear" w:color="auto" w:fill="auto"/>
            <w:tcMar>
              <w:top w:w="100" w:type="dxa"/>
              <w:left w:w="100" w:type="dxa"/>
              <w:bottom w:w="100" w:type="dxa"/>
              <w:right w:w="100" w:type="dxa"/>
            </w:tcMar>
          </w:tcPr>
          <w:p w14:paraId="7F053195"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000000"/>
              </w:rPr>
            </w:pPr>
            <w:r w:rsidRPr="00E010FC">
              <w:rPr>
                <w:rFonts w:ascii="Times New Roman" w:eastAsia="Times New Roman" w:hAnsi="Times New Roman" w:cs="Times New Roman"/>
                <w:b/>
                <w:color w:val="000000"/>
              </w:rPr>
              <w:t>Description</w:t>
            </w:r>
          </w:p>
        </w:tc>
        <w:tc>
          <w:tcPr>
            <w:tcW w:w="1765" w:type="dxa"/>
            <w:shd w:val="clear" w:color="auto" w:fill="auto"/>
            <w:tcMar>
              <w:top w:w="100" w:type="dxa"/>
              <w:left w:w="100" w:type="dxa"/>
              <w:bottom w:w="100" w:type="dxa"/>
              <w:right w:w="100" w:type="dxa"/>
            </w:tcMar>
          </w:tcPr>
          <w:p w14:paraId="054C17F8"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000000"/>
              </w:rPr>
            </w:pPr>
            <w:r w:rsidRPr="00E010FC">
              <w:rPr>
                <w:rFonts w:ascii="Times New Roman" w:eastAsia="Times New Roman" w:hAnsi="Times New Roman" w:cs="Times New Roman"/>
                <w:b/>
                <w:color w:val="000000"/>
              </w:rPr>
              <w:t>Points Possible</w:t>
            </w:r>
          </w:p>
        </w:tc>
        <w:tc>
          <w:tcPr>
            <w:tcW w:w="945" w:type="dxa"/>
            <w:shd w:val="clear" w:color="auto" w:fill="auto"/>
            <w:tcMar>
              <w:top w:w="100" w:type="dxa"/>
              <w:left w:w="100" w:type="dxa"/>
              <w:bottom w:w="100" w:type="dxa"/>
              <w:right w:w="100" w:type="dxa"/>
            </w:tcMar>
          </w:tcPr>
          <w:p w14:paraId="53403BDE"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000000"/>
              </w:rPr>
            </w:pPr>
            <w:r w:rsidRPr="00E010FC">
              <w:rPr>
                <w:rFonts w:ascii="Times New Roman" w:eastAsia="Times New Roman" w:hAnsi="Times New Roman" w:cs="Times New Roman"/>
                <w:b/>
                <w:color w:val="000000"/>
              </w:rPr>
              <w:t>Score</w:t>
            </w:r>
          </w:p>
        </w:tc>
      </w:tr>
      <w:tr w:rsidR="008C32D5" w:rsidRPr="00E010FC" w14:paraId="115B9801" w14:textId="77777777">
        <w:tc>
          <w:tcPr>
            <w:tcW w:w="1920" w:type="dxa"/>
            <w:shd w:val="clear" w:color="auto" w:fill="auto"/>
            <w:tcMar>
              <w:top w:w="100" w:type="dxa"/>
              <w:left w:w="100" w:type="dxa"/>
              <w:bottom w:w="100" w:type="dxa"/>
              <w:right w:w="100" w:type="dxa"/>
            </w:tcMar>
          </w:tcPr>
          <w:p w14:paraId="200CF4B3"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000000"/>
              </w:rPr>
            </w:pPr>
            <w:r w:rsidRPr="00E010FC">
              <w:rPr>
                <w:rFonts w:ascii="Times New Roman" w:eastAsia="Times New Roman" w:hAnsi="Times New Roman" w:cs="Times New Roman"/>
                <w:b/>
                <w:color w:val="000000"/>
              </w:rPr>
              <w:t>Structural Elements</w:t>
            </w:r>
          </w:p>
        </w:tc>
        <w:tc>
          <w:tcPr>
            <w:tcW w:w="4730" w:type="dxa"/>
            <w:shd w:val="clear" w:color="auto" w:fill="auto"/>
            <w:tcMar>
              <w:top w:w="100" w:type="dxa"/>
              <w:left w:w="100" w:type="dxa"/>
              <w:bottom w:w="100" w:type="dxa"/>
              <w:right w:w="100" w:type="dxa"/>
            </w:tcMar>
          </w:tcPr>
          <w:p w14:paraId="2C142F60"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color w:val="000000"/>
                <w:sz w:val="16"/>
                <w:szCs w:val="16"/>
              </w:rPr>
            </w:pPr>
            <w:r w:rsidRPr="00E010FC">
              <w:rPr>
                <w:rFonts w:ascii="Times New Roman" w:eastAsia="Times New Roman" w:hAnsi="Times New Roman" w:cs="Times New Roman"/>
                <w:color w:val="000000"/>
                <w:sz w:val="16"/>
                <w:szCs w:val="16"/>
              </w:rPr>
              <w:t xml:space="preserve">All elements of a lab report are included </w:t>
            </w:r>
            <w:r w:rsidRPr="00E010FC">
              <w:rPr>
                <w:rFonts w:ascii="Times New Roman" w:eastAsia="Times New Roman" w:hAnsi="Times New Roman" w:cs="Times New Roman"/>
                <w:b/>
                <w:color w:val="000000"/>
                <w:sz w:val="16"/>
                <w:szCs w:val="16"/>
              </w:rPr>
              <w:t>(2 points each)</w:t>
            </w:r>
            <w:r w:rsidRPr="00E010FC">
              <w:rPr>
                <w:rFonts w:ascii="Times New Roman" w:eastAsia="Times New Roman" w:hAnsi="Times New Roman" w:cs="Times New Roman"/>
                <w:color w:val="000000"/>
                <w:sz w:val="16"/>
                <w:szCs w:val="16"/>
              </w:rPr>
              <w:t xml:space="preserve">: </w:t>
            </w:r>
          </w:p>
          <w:p w14:paraId="1D6A4022" w14:textId="77777777" w:rsidR="008C32D5" w:rsidRPr="00E010FC" w:rsidRDefault="008C32D5">
            <w:pPr>
              <w:rPr>
                <w:rFonts w:ascii="Times New Roman" w:eastAsia="Times New Roman" w:hAnsi="Times New Roman" w:cs="Times New Roman"/>
                <w:color w:val="000000"/>
                <w:sz w:val="16"/>
                <w:szCs w:val="16"/>
              </w:rPr>
            </w:pPr>
            <w:r w:rsidRPr="00E010FC">
              <w:rPr>
                <w:rFonts w:ascii="Times New Roman" w:eastAsia="Times New Roman" w:hAnsi="Times New Roman" w:cs="Times New Roman"/>
                <w:color w:val="000000"/>
                <w:sz w:val="16"/>
                <w:szCs w:val="16"/>
              </w:rPr>
              <w:t xml:space="preserve">Title, Notice: Dr. Bryan </w:t>
            </w:r>
            <w:proofErr w:type="spellStart"/>
            <w:r w:rsidRPr="00E010FC">
              <w:rPr>
                <w:rFonts w:ascii="Times New Roman" w:eastAsia="Times New Roman" w:hAnsi="Times New Roman" w:cs="Times New Roman"/>
                <w:color w:val="000000"/>
                <w:sz w:val="16"/>
                <w:szCs w:val="16"/>
              </w:rPr>
              <w:t>Runck</w:t>
            </w:r>
            <w:proofErr w:type="spellEnd"/>
            <w:r w:rsidRPr="00E010FC">
              <w:rPr>
                <w:rFonts w:ascii="Times New Roman" w:eastAsia="Times New Roman" w:hAnsi="Times New Roman" w:cs="Times New Roman"/>
                <w:color w:val="000000"/>
                <w:sz w:val="16"/>
                <w:szCs w:val="16"/>
              </w:rPr>
              <w:t>,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102B0C0E" w14:textId="77777777" w:rsidR="008C32D5" w:rsidRPr="00E010FC" w:rsidRDefault="008C32D5">
            <w:pPr>
              <w:widowControl w:val="0"/>
              <w:pBdr>
                <w:top w:val="nil"/>
                <w:left w:val="nil"/>
                <w:bottom w:val="nil"/>
                <w:right w:val="nil"/>
                <w:between w:val="nil"/>
              </w:pBdr>
              <w:jc w:val="center"/>
              <w:rPr>
                <w:rFonts w:ascii="Times New Roman" w:eastAsia="Times New Roman" w:hAnsi="Times New Roman" w:cs="Times New Roman"/>
                <w:color w:val="000000"/>
              </w:rPr>
            </w:pPr>
            <w:r w:rsidRPr="00E010FC">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5E7A354C"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D9D9D9"/>
              </w:rPr>
            </w:pPr>
          </w:p>
        </w:tc>
      </w:tr>
      <w:tr w:rsidR="008C32D5" w:rsidRPr="00E010FC" w14:paraId="38C010DD" w14:textId="77777777">
        <w:tc>
          <w:tcPr>
            <w:tcW w:w="1920" w:type="dxa"/>
            <w:shd w:val="clear" w:color="auto" w:fill="auto"/>
            <w:tcMar>
              <w:top w:w="100" w:type="dxa"/>
              <w:left w:w="100" w:type="dxa"/>
              <w:bottom w:w="100" w:type="dxa"/>
              <w:right w:w="100" w:type="dxa"/>
            </w:tcMar>
          </w:tcPr>
          <w:p w14:paraId="01E3075A"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color w:val="000000"/>
              </w:rPr>
            </w:pPr>
            <w:r w:rsidRPr="00E010FC">
              <w:rPr>
                <w:rFonts w:ascii="Times New Roman" w:eastAsia="Times New Roman" w:hAnsi="Times New Roman" w:cs="Times New Roman"/>
                <w:b/>
                <w:color w:val="000000"/>
              </w:rPr>
              <w:t>Clarity of Content</w:t>
            </w:r>
          </w:p>
        </w:tc>
        <w:tc>
          <w:tcPr>
            <w:tcW w:w="4730" w:type="dxa"/>
            <w:shd w:val="clear" w:color="auto" w:fill="auto"/>
            <w:tcMar>
              <w:top w:w="100" w:type="dxa"/>
              <w:left w:w="100" w:type="dxa"/>
              <w:bottom w:w="100" w:type="dxa"/>
              <w:right w:w="100" w:type="dxa"/>
            </w:tcMar>
          </w:tcPr>
          <w:p w14:paraId="7D9DC8E1"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color w:val="000000"/>
                <w:sz w:val="16"/>
                <w:szCs w:val="16"/>
              </w:rPr>
            </w:pPr>
            <w:r w:rsidRPr="00E010FC">
              <w:rPr>
                <w:rFonts w:ascii="Times New Roman" w:eastAsia="Times New Roman" w:hAnsi="Times New Roman" w:cs="Times New Roman"/>
                <w:color w:val="000000"/>
                <w:sz w:val="16"/>
                <w:szCs w:val="16"/>
              </w:rPr>
              <w:t xml:space="preserve">Each element above is executed at a professional level so that someone can understand the goal, data, methods, results, and their validity and implications in a </w:t>
            </w:r>
            <w:proofErr w:type="gramStart"/>
            <w:r w:rsidRPr="00E010FC">
              <w:rPr>
                <w:rFonts w:ascii="Times New Roman" w:eastAsia="Times New Roman" w:hAnsi="Times New Roman" w:cs="Times New Roman"/>
                <w:color w:val="000000"/>
                <w:sz w:val="16"/>
                <w:szCs w:val="16"/>
              </w:rPr>
              <w:t>5 minute</w:t>
            </w:r>
            <w:proofErr w:type="gramEnd"/>
            <w:r w:rsidRPr="00E010FC">
              <w:rPr>
                <w:rFonts w:ascii="Times New Roman" w:eastAsia="Times New Roman" w:hAnsi="Times New Roman" w:cs="Times New Roman"/>
                <w:color w:val="000000"/>
                <w:sz w:val="16"/>
                <w:szCs w:val="16"/>
              </w:rPr>
              <w:t xml:space="preserve"> reading at a cursory-level, and in a 30 minute meeting at a deep level </w:t>
            </w:r>
            <w:r w:rsidRPr="00E010FC">
              <w:rPr>
                <w:rFonts w:ascii="Times New Roman" w:eastAsia="Times New Roman" w:hAnsi="Times New Roman" w:cs="Times New Roman"/>
                <w:b/>
                <w:color w:val="000000"/>
                <w:sz w:val="16"/>
                <w:szCs w:val="16"/>
              </w:rPr>
              <w:t>(12 points)</w:t>
            </w:r>
            <w:r w:rsidRPr="00E010FC">
              <w:rPr>
                <w:rFonts w:ascii="Times New Roman" w:eastAsia="Times New Roman" w:hAnsi="Times New Roman" w:cs="Times New Roman"/>
                <w:color w:val="000000"/>
                <w:sz w:val="16"/>
                <w:szCs w:val="16"/>
              </w:rPr>
              <w:t xml:space="preserve">. There is a clear connection from data to results to discussion and conclusion </w:t>
            </w:r>
            <w:r w:rsidRPr="00E010FC">
              <w:rPr>
                <w:rFonts w:ascii="Times New Roman" w:eastAsia="Times New Roman" w:hAnsi="Times New Roman" w:cs="Times New Roman"/>
                <w:b/>
                <w:color w:val="000000"/>
                <w:sz w:val="16"/>
                <w:szCs w:val="16"/>
              </w:rPr>
              <w:t>(12 points)</w:t>
            </w:r>
            <w:r w:rsidRPr="00E010FC">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293060FE" w14:textId="77777777" w:rsidR="008C32D5" w:rsidRPr="00E010FC" w:rsidRDefault="008C32D5">
            <w:pPr>
              <w:widowControl w:val="0"/>
              <w:pBdr>
                <w:top w:val="nil"/>
                <w:left w:val="nil"/>
                <w:bottom w:val="nil"/>
                <w:right w:val="nil"/>
                <w:between w:val="nil"/>
              </w:pBdr>
              <w:jc w:val="center"/>
              <w:rPr>
                <w:rFonts w:ascii="Times New Roman" w:eastAsia="Times New Roman" w:hAnsi="Times New Roman" w:cs="Times New Roman"/>
                <w:color w:val="000000"/>
              </w:rPr>
            </w:pPr>
            <w:r w:rsidRPr="00E010FC">
              <w:rPr>
                <w:rFonts w:ascii="Times New Roman" w:eastAsia="Times New Roman" w:hAnsi="Times New Roman" w:cs="Times New Roman"/>
                <w:color w:val="000000"/>
              </w:rPr>
              <w:t>24</w:t>
            </w:r>
          </w:p>
        </w:tc>
        <w:tc>
          <w:tcPr>
            <w:tcW w:w="945" w:type="dxa"/>
            <w:shd w:val="clear" w:color="auto" w:fill="auto"/>
            <w:tcMar>
              <w:top w:w="100" w:type="dxa"/>
              <w:left w:w="100" w:type="dxa"/>
              <w:bottom w:w="100" w:type="dxa"/>
              <w:right w:w="100" w:type="dxa"/>
            </w:tcMar>
          </w:tcPr>
          <w:p w14:paraId="4005C76A"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D9D9D9"/>
              </w:rPr>
            </w:pPr>
          </w:p>
        </w:tc>
      </w:tr>
      <w:tr w:rsidR="008C32D5" w:rsidRPr="00E010FC" w14:paraId="6EC14F84" w14:textId="77777777">
        <w:tc>
          <w:tcPr>
            <w:tcW w:w="1920" w:type="dxa"/>
            <w:shd w:val="clear" w:color="auto" w:fill="auto"/>
            <w:tcMar>
              <w:top w:w="100" w:type="dxa"/>
              <w:left w:w="100" w:type="dxa"/>
              <w:bottom w:w="100" w:type="dxa"/>
              <w:right w:w="100" w:type="dxa"/>
            </w:tcMar>
          </w:tcPr>
          <w:p w14:paraId="3B53C295"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color w:val="000000"/>
              </w:rPr>
            </w:pPr>
            <w:r w:rsidRPr="00E010FC">
              <w:rPr>
                <w:rFonts w:ascii="Times New Roman" w:eastAsia="Times New Roman" w:hAnsi="Times New Roman" w:cs="Times New Roman"/>
                <w:b/>
                <w:color w:val="000000"/>
              </w:rPr>
              <w:t>Reproducibility</w:t>
            </w:r>
          </w:p>
        </w:tc>
        <w:tc>
          <w:tcPr>
            <w:tcW w:w="4730" w:type="dxa"/>
            <w:shd w:val="clear" w:color="auto" w:fill="auto"/>
            <w:tcMar>
              <w:top w:w="100" w:type="dxa"/>
              <w:left w:w="100" w:type="dxa"/>
              <w:bottom w:w="100" w:type="dxa"/>
              <w:right w:w="100" w:type="dxa"/>
            </w:tcMar>
          </w:tcPr>
          <w:p w14:paraId="175C8EDF"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color w:val="000000"/>
                <w:sz w:val="16"/>
                <w:szCs w:val="16"/>
              </w:rPr>
            </w:pPr>
            <w:r w:rsidRPr="00E010FC">
              <w:rPr>
                <w:rFonts w:ascii="Times New Roman" w:eastAsia="Times New Roman" w:hAnsi="Times New Roman" w:cs="Times New Roman"/>
                <w:color w:val="000000"/>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54E1B217" w14:textId="77777777" w:rsidR="008C32D5" w:rsidRPr="00E010FC" w:rsidRDefault="008C32D5">
            <w:pPr>
              <w:widowControl w:val="0"/>
              <w:pBdr>
                <w:top w:val="nil"/>
                <w:left w:val="nil"/>
                <w:bottom w:val="nil"/>
                <w:right w:val="nil"/>
                <w:between w:val="nil"/>
              </w:pBdr>
              <w:jc w:val="center"/>
              <w:rPr>
                <w:rFonts w:ascii="Times New Roman" w:eastAsia="Times New Roman" w:hAnsi="Times New Roman" w:cs="Times New Roman"/>
                <w:color w:val="000000"/>
              </w:rPr>
            </w:pPr>
            <w:r w:rsidRPr="00E010FC">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7179F538"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D9D9D9"/>
              </w:rPr>
            </w:pPr>
          </w:p>
        </w:tc>
      </w:tr>
      <w:tr w:rsidR="008C32D5" w:rsidRPr="00E010FC" w14:paraId="629E18C4" w14:textId="77777777">
        <w:tc>
          <w:tcPr>
            <w:tcW w:w="1920" w:type="dxa"/>
            <w:shd w:val="clear" w:color="auto" w:fill="auto"/>
            <w:tcMar>
              <w:top w:w="100" w:type="dxa"/>
              <w:left w:w="100" w:type="dxa"/>
              <w:bottom w:w="100" w:type="dxa"/>
              <w:right w:w="100" w:type="dxa"/>
            </w:tcMar>
          </w:tcPr>
          <w:p w14:paraId="091463A2"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000000"/>
              </w:rPr>
            </w:pPr>
            <w:r w:rsidRPr="00E010FC">
              <w:rPr>
                <w:rFonts w:ascii="Times New Roman" w:eastAsia="Times New Roman" w:hAnsi="Times New Roman" w:cs="Times New Roman"/>
                <w:b/>
                <w:color w:val="000000"/>
              </w:rPr>
              <w:t>Verification</w:t>
            </w:r>
          </w:p>
        </w:tc>
        <w:tc>
          <w:tcPr>
            <w:tcW w:w="4730" w:type="dxa"/>
            <w:shd w:val="clear" w:color="auto" w:fill="auto"/>
            <w:tcMar>
              <w:top w:w="100" w:type="dxa"/>
              <w:left w:w="100" w:type="dxa"/>
              <w:bottom w:w="100" w:type="dxa"/>
              <w:right w:w="100" w:type="dxa"/>
            </w:tcMar>
          </w:tcPr>
          <w:p w14:paraId="6E3EE7E2"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color w:val="000000"/>
                <w:sz w:val="16"/>
                <w:szCs w:val="16"/>
              </w:rPr>
            </w:pPr>
            <w:r w:rsidRPr="00E010FC">
              <w:rPr>
                <w:rFonts w:ascii="Times New Roman" w:eastAsia="Times New Roman" w:hAnsi="Times New Roman" w:cs="Times New Roman"/>
                <w:color w:val="000000"/>
                <w:sz w:val="16"/>
                <w:szCs w:val="16"/>
              </w:rPr>
              <w:t xml:space="preserve">Results are correct in that they have been verified in comparison to some standard. The standard is clearly stated </w:t>
            </w:r>
            <w:r w:rsidRPr="00E010FC">
              <w:rPr>
                <w:rFonts w:ascii="Times New Roman" w:eastAsia="Times New Roman" w:hAnsi="Times New Roman" w:cs="Times New Roman"/>
                <w:b/>
                <w:color w:val="000000"/>
                <w:sz w:val="16"/>
                <w:szCs w:val="16"/>
              </w:rPr>
              <w:t>(10 points)</w:t>
            </w:r>
            <w:r w:rsidRPr="00E010FC">
              <w:rPr>
                <w:rFonts w:ascii="Times New Roman" w:eastAsia="Times New Roman" w:hAnsi="Times New Roman" w:cs="Times New Roman"/>
                <w:color w:val="000000"/>
                <w:sz w:val="16"/>
                <w:szCs w:val="16"/>
              </w:rPr>
              <w:t xml:space="preserve">, the method of comparison is clearly stated </w:t>
            </w:r>
            <w:r w:rsidRPr="00E010FC">
              <w:rPr>
                <w:rFonts w:ascii="Times New Roman" w:eastAsia="Times New Roman" w:hAnsi="Times New Roman" w:cs="Times New Roman"/>
                <w:b/>
                <w:color w:val="000000"/>
                <w:sz w:val="16"/>
                <w:szCs w:val="16"/>
              </w:rPr>
              <w:t>(5 points)</w:t>
            </w:r>
            <w:r w:rsidRPr="00E010FC">
              <w:rPr>
                <w:rFonts w:ascii="Times New Roman" w:eastAsia="Times New Roman" w:hAnsi="Times New Roman" w:cs="Times New Roman"/>
                <w:color w:val="000000"/>
                <w:sz w:val="16"/>
                <w:szCs w:val="16"/>
              </w:rPr>
              <w:t xml:space="preserve">, and the result of verification is clearly stated </w:t>
            </w:r>
            <w:r w:rsidRPr="00E010FC">
              <w:rPr>
                <w:rFonts w:ascii="Times New Roman" w:eastAsia="Times New Roman" w:hAnsi="Times New Roman" w:cs="Times New Roman"/>
                <w:b/>
                <w:color w:val="000000"/>
                <w:sz w:val="16"/>
                <w:szCs w:val="16"/>
              </w:rPr>
              <w:t>(5 points)</w:t>
            </w:r>
            <w:r w:rsidRPr="00E010FC">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7E52C57B" w14:textId="77777777" w:rsidR="008C32D5" w:rsidRPr="00E010FC" w:rsidRDefault="008C32D5">
            <w:pPr>
              <w:widowControl w:val="0"/>
              <w:pBdr>
                <w:top w:val="nil"/>
                <w:left w:val="nil"/>
                <w:bottom w:val="nil"/>
                <w:right w:val="nil"/>
                <w:between w:val="nil"/>
              </w:pBdr>
              <w:jc w:val="center"/>
              <w:rPr>
                <w:rFonts w:ascii="Times New Roman" w:eastAsia="Times New Roman" w:hAnsi="Times New Roman" w:cs="Times New Roman"/>
                <w:color w:val="000000"/>
              </w:rPr>
            </w:pPr>
            <w:r w:rsidRPr="00E010FC">
              <w:rPr>
                <w:rFonts w:ascii="Times New Roman" w:eastAsia="Times New Roman" w:hAnsi="Times New Roman" w:cs="Times New Roman"/>
                <w:color w:val="000000"/>
              </w:rPr>
              <w:t>20</w:t>
            </w:r>
          </w:p>
        </w:tc>
        <w:tc>
          <w:tcPr>
            <w:tcW w:w="945" w:type="dxa"/>
            <w:shd w:val="clear" w:color="auto" w:fill="auto"/>
            <w:tcMar>
              <w:top w:w="100" w:type="dxa"/>
              <w:left w:w="100" w:type="dxa"/>
              <w:bottom w:w="100" w:type="dxa"/>
              <w:right w:w="100" w:type="dxa"/>
            </w:tcMar>
          </w:tcPr>
          <w:p w14:paraId="486EED9A"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D9D9D9"/>
              </w:rPr>
            </w:pPr>
          </w:p>
        </w:tc>
      </w:tr>
      <w:tr w:rsidR="008C32D5" w:rsidRPr="00E010FC" w14:paraId="3C2092A2" w14:textId="77777777">
        <w:tc>
          <w:tcPr>
            <w:tcW w:w="1920" w:type="dxa"/>
            <w:shd w:val="clear" w:color="auto" w:fill="auto"/>
            <w:tcMar>
              <w:top w:w="100" w:type="dxa"/>
              <w:left w:w="100" w:type="dxa"/>
              <w:bottom w:w="100" w:type="dxa"/>
              <w:right w:w="100" w:type="dxa"/>
            </w:tcMar>
          </w:tcPr>
          <w:p w14:paraId="6628FFA7"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D9D9D9"/>
              </w:rPr>
            </w:pPr>
          </w:p>
        </w:tc>
        <w:tc>
          <w:tcPr>
            <w:tcW w:w="4730" w:type="dxa"/>
            <w:shd w:val="clear" w:color="auto" w:fill="auto"/>
            <w:tcMar>
              <w:top w:w="100" w:type="dxa"/>
              <w:left w:w="100" w:type="dxa"/>
              <w:bottom w:w="100" w:type="dxa"/>
              <w:right w:w="100" w:type="dxa"/>
            </w:tcMar>
          </w:tcPr>
          <w:p w14:paraId="4DE48B73" w14:textId="77777777" w:rsidR="008C32D5" w:rsidRPr="00E010FC" w:rsidRDefault="008C32D5">
            <w:pPr>
              <w:widowControl w:val="0"/>
              <w:pBdr>
                <w:top w:val="nil"/>
                <w:left w:val="nil"/>
                <w:bottom w:val="nil"/>
                <w:right w:val="nil"/>
                <w:between w:val="nil"/>
              </w:pBdr>
              <w:jc w:val="right"/>
              <w:rPr>
                <w:rFonts w:ascii="Times New Roman" w:eastAsia="Times New Roman" w:hAnsi="Times New Roman" w:cs="Times New Roman"/>
                <w:b/>
                <w:color w:val="D9D9D9"/>
              </w:rPr>
            </w:pPr>
          </w:p>
        </w:tc>
        <w:tc>
          <w:tcPr>
            <w:tcW w:w="1765" w:type="dxa"/>
            <w:shd w:val="clear" w:color="auto" w:fill="auto"/>
            <w:tcMar>
              <w:top w:w="100" w:type="dxa"/>
              <w:left w:w="100" w:type="dxa"/>
              <w:bottom w:w="100" w:type="dxa"/>
              <w:right w:w="100" w:type="dxa"/>
            </w:tcMar>
          </w:tcPr>
          <w:p w14:paraId="53C69630" w14:textId="77777777" w:rsidR="008C32D5" w:rsidRPr="00E010FC" w:rsidRDefault="008C32D5">
            <w:pPr>
              <w:widowControl w:val="0"/>
              <w:pBdr>
                <w:top w:val="nil"/>
                <w:left w:val="nil"/>
                <w:bottom w:val="nil"/>
                <w:right w:val="nil"/>
                <w:between w:val="nil"/>
              </w:pBdr>
              <w:jc w:val="center"/>
              <w:rPr>
                <w:rFonts w:ascii="Times New Roman" w:eastAsia="Times New Roman" w:hAnsi="Times New Roman" w:cs="Times New Roman"/>
                <w:color w:val="D9D9D9"/>
              </w:rPr>
            </w:pPr>
            <w:r w:rsidRPr="00E010FC">
              <w:rPr>
                <w:rFonts w:ascii="Times New Roman" w:eastAsia="Times New Roman" w:hAnsi="Times New Roman" w:cs="Times New Roman"/>
                <w:color w:val="000000"/>
              </w:rPr>
              <w:t>100</w:t>
            </w:r>
          </w:p>
        </w:tc>
        <w:tc>
          <w:tcPr>
            <w:tcW w:w="945" w:type="dxa"/>
            <w:shd w:val="clear" w:color="auto" w:fill="auto"/>
            <w:tcMar>
              <w:top w:w="100" w:type="dxa"/>
              <w:left w:w="100" w:type="dxa"/>
              <w:bottom w:w="100" w:type="dxa"/>
              <w:right w:w="100" w:type="dxa"/>
            </w:tcMar>
          </w:tcPr>
          <w:p w14:paraId="047CA05C" w14:textId="77777777" w:rsidR="008C32D5" w:rsidRPr="00E010FC" w:rsidRDefault="008C32D5">
            <w:pPr>
              <w:widowControl w:val="0"/>
              <w:pBdr>
                <w:top w:val="nil"/>
                <w:left w:val="nil"/>
                <w:bottom w:val="nil"/>
                <w:right w:val="nil"/>
                <w:between w:val="nil"/>
              </w:pBdr>
              <w:rPr>
                <w:rFonts w:ascii="Times New Roman" w:eastAsia="Times New Roman" w:hAnsi="Times New Roman" w:cs="Times New Roman"/>
                <w:b/>
                <w:color w:val="D9D9D9"/>
              </w:rPr>
            </w:pPr>
          </w:p>
        </w:tc>
      </w:tr>
    </w:tbl>
    <w:p w14:paraId="48A626F2" w14:textId="77777777" w:rsidR="008C32D5" w:rsidRDefault="008C32D5">
      <w:pPr>
        <w:rPr>
          <w:rFonts w:ascii="Times New Roman" w:eastAsia="Times New Roman" w:hAnsi="Times New Roman" w:cs="Times New Roman"/>
          <w:b/>
          <w:color w:val="D9D9D9"/>
        </w:rPr>
      </w:pPr>
    </w:p>
    <w:sectPr w:rsidR="008C32D5" w:rsidSect="00776CA8">
      <w:pgSz w:w="12240" w:h="15840"/>
      <w:pgMar w:top="1440" w:right="1440" w:bottom="1440" w:left="1440" w:header="720" w:footer="720"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E9518C"/>
    <w:multiLevelType w:val="multilevel"/>
    <w:tmpl w:val="76A878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3937720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4F9D"/>
    <w:rsid w:val="00000101"/>
    <w:rsid w:val="00005BBC"/>
    <w:rsid w:val="000060D3"/>
    <w:rsid w:val="00006657"/>
    <w:rsid w:val="00007009"/>
    <w:rsid w:val="00011761"/>
    <w:rsid w:val="00013961"/>
    <w:rsid w:val="000140EA"/>
    <w:rsid w:val="00014944"/>
    <w:rsid w:val="0001499F"/>
    <w:rsid w:val="0001624C"/>
    <w:rsid w:val="00017260"/>
    <w:rsid w:val="00021524"/>
    <w:rsid w:val="00025191"/>
    <w:rsid w:val="0002536F"/>
    <w:rsid w:val="00027D0E"/>
    <w:rsid w:val="00027E47"/>
    <w:rsid w:val="00031B18"/>
    <w:rsid w:val="00031DE0"/>
    <w:rsid w:val="00031F17"/>
    <w:rsid w:val="000337B5"/>
    <w:rsid w:val="00041A43"/>
    <w:rsid w:val="00041F1A"/>
    <w:rsid w:val="000431C8"/>
    <w:rsid w:val="00047B3D"/>
    <w:rsid w:val="00055597"/>
    <w:rsid w:val="00056BFE"/>
    <w:rsid w:val="00056C9B"/>
    <w:rsid w:val="00061727"/>
    <w:rsid w:val="00062809"/>
    <w:rsid w:val="00062AF8"/>
    <w:rsid w:val="00062F98"/>
    <w:rsid w:val="00066553"/>
    <w:rsid w:val="00067CC6"/>
    <w:rsid w:val="00070824"/>
    <w:rsid w:val="000736AC"/>
    <w:rsid w:val="000765F8"/>
    <w:rsid w:val="00076F76"/>
    <w:rsid w:val="00080AF0"/>
    <w:rsid w:val="00082056"/>
    <w:rsid w:val="000829CF"/>
    <w:rsid w:val="00086072"/>
    <w:rsid w:val="00087F5F"/>
    <w:rsid w:val="00094D47"/>
    <w:rsid w:val="0009795F"/>
    <w:rsid w:val="000A2BE4"/>
    <w:rsid w:val="000A3D12"/>
    <w:rsid w:val="000A4181"/>
    <w:rsid w:val="000A49C2"/>
    <w:rsid w:val="000A625B"/>
    <w:rsid w:val="000B0441"/>
    <w:rsid w:val="000B3045"/>
    <w:rsid w:val="000B363F"/>
    <w:rsid w:val="000B633D"/>
    <w:rsid w:val="000B6487"/>
    <w:rsid w:val="000C37EA"/>
    <w:rsid w:val="000C50DE"/>
    <w:rsid w:val="000C53AB"/>
    <w:rsid w:val="000C5E66"/>
    <w:rsid w:val="000D0983"/>
    <w:rsid w:val="000D2774"/>
    <w:rsid w:val="000E051E"/>
    <w:rsid w:val="000E0AE9"/>
    <w:rsid w:val="000E2128"/>
    <w:rsid w:val="000E3529"/>
    <w:rsid w:val="000E3C2F"/>
    <w:rsid w:val="000E58FE"/>
    <w:rsid w:val="000F237E"/>
    <w:rsid w:val="000F59C9"/>
    <w:rsid w:val="000F6E89"/>
    <w:rsid w:val="0010768A"/>
    <w:rsid w:val="00111849"/>
    <w:rsid w:val="00114516"/>
    <w:rsid w:val="00114E7D"/>
    <w:rsid w:val="00116E6A"/>
    <w:rsid w:val="0012369E"/>
    <w:rsid w:val="0012442E"/>
    <w:rsid w:val="0012535E"/>
    <w:rsid w:val="001311CD"/>
    <w:rsid w:val="00133869"/>
    <w:rsid w:val="0013480F"/>
    <w:rsid w:val="001348F6"/>
    <w:rsid w:val="00135E1B"/>
    <w:rsid w:val="0013728E"/>
    <w:rsid w:val="001414B6"/>
    <w:rsid w:val="0014159F"/>
    <w:rsid w:val="00141910"/>
    <w:rsid w:val="001446CC"/>
    <w:rsid w:val="00147CE4"/>
    <w:rsid w:val="00147FF1"/>
    <w:rsid w:val="00151815"/>
    <w:rsid w:val="00156042"/>
    <w:rsid w:val="00156FC2"/>
    <w:rsid w:val="00164D28"/>
    <w:rsid w:val="0017386D"/>
    <w:rsid w:val="00174000"/>
    <w:rsid w:val="00174F56"/>
    <w:rsid w:val="00181165"/>
    <w:rsid w:val="00181D22"/>
    <w:rsid w:val="00182858"/>
    <w:rsid w:val="001852D3"/>
    <w:rsid w:val="001926E4"/>
    <w:rsid w:val="00193017"/>
    <w:rsid w:val="00193632"/>
    <w:rsid w:val="00194A59"/>
    <w:rsid w:val="00195848"/>
    <w:rsid w:val="00195B94"/>
    <w:rsid w:val="00196284"/>
    <w:rsid w:val="001A1473"/>
    <w:rsid w:val="001A384C"/>
    <w:rsid w:val="001A537A"/>
    <w:rsid w:val="001A6CD6"/>
    <w:rsid w:val="001B0EA1"/>
    <w:rsid w:val="001B1982"/>
    <w:rsid w:val="001B4B0D"/>
    <w:rsid w:val="001B5AFC"/>
    <w:rsid w:val="001C03C7"/>
    <w:rsid w:val="001C0EF0"/>
    <w:rsid w:val="001C2C03"/>
    <w:rsid w:val="001C3AE7"/>
    <w:rsid w:val="001C673C"/>
    <w:rsid w:val="001C7323"/>
    <w:rsid w:val="001C7B63"/>
    <w:rsid w:val="001D152D"/>
    <w:rsid w:val="001D280D"/>
    <w:rsid w:val="001E3088"/>
    <w:rsid w:val="001E5198"/>
    <w:rsid w:val="001E542B"/>
    <w:rsid w:val="001F2304"/>
    <w:rsid w:val="001F276C"/>
    <w:rsid w:val="002012D9"/>
    <w:rsid w:val="00202249"/>
    <w:rsid w:val="0020438A"/>
    <w:rsid w:val="002067DE"/>
    <w:rsid w:val="002070DA"/>
    <w:rsid w:val="00207FE7"/>
    <w:rsid w:val="00211EC9"/>
    <w:rsid w:val="00212E2C"/>
    <w:rsid w:val="002142C4"/>
    <w:rsid w:val="00214640"/>
    <w:rsid w:val="00216A8C"/>
    <w:rsid w:val="00216D3A"/>
    <w:rsid w:val="00217032"/>
    <w:rsid w:val="00221ED3"/>
    <w:rsid w:val="00222605"/>
    <w:rsid w:val="002238DD"/>
    <w:rsid w:val="002245BE"/>
    <w:rsid w:val="002249A8"/>
    <w:rsid w:val="00225E15"/>
    <w:rsid w:val="00226FC0"/>
    <w:rsid w:val="002273C4"/>
    <w:rsid w:val="002308A5"/>
    <w:rsid w:val="00231013"/>
    <w:rsid w:val="002318F3"/>
    <w:rsid w:val="00231B20"/>
    <w:rsid w:val="00232573"/>
    <w:rsid w:val="0023340A"/>
    <w:rsid w:val="00233819"/>
    <w:rsid w:val="00234213"/>
    <w:rsid w:val="0024085A"/>
    <w:rsid w:val="00244DA4"/>
    <w:rsid w:val="0025480C"/>
    <w:rsid w:val="00256E39"/>
    <w:rsid w:val="0026384B"/>
    <w:rsid w:val="0026486D"/>
    <w:rsid w:val="0027380E"/>
    <w:rsid w:val="00280D79"/>
    <w:rsid w:val="002816C0"/>
    <w:rsid w:val="002850D1"/>
    <w:rsid w:val="00287FBF"/>
    <w:rsid w:val="00290543"/>
    <w:rsid w:val="00292038"/>
    <w:rsid w:val="002924E8"/>
    <w:rsid w:val="0029250B"/>
    <w:rsid w:val="00293322"/>
    <w:rsid w:val="002937BD"/>
    <w:rsid w:val="00295FB2"/>
    <w:rsid w:val="00296B49"/>
    <w:rsid w:val="002A1DFD"/>
    <w:rsid w:val="002A59D6"/>
    <w:rsid w:val="002A6E89"/>
    <w:rsid w:val="002B0032"/>
    <w:rsid w:val="002B225F"/>
    <w:rsid w:val="002B2DD4"/>
    <w:rsid w:val="002B45C0"/>
    <w:rsid w:val="002B546F"/>
    <w:rsid w:val="002C0E38"/>
    <w:rsid w:val="002C159D"/>
    <w:rsid w:val="002C36BC"/>
    <w:rsid w:val="002C564D"/>
    <w:rsid w:val="002C62ED"/>
    <w:rsid w:val="002D06F8"/>
    <w:rsid w:val="002D169F"/>
    <w:rsid w:val="002D30A6"/>
    <w:rsid w:val="002D3C98"/>
    <w:rsid w:val="002D4F00"/>
    <w:rsid w:val="002D583D"/>
    <w:rsid w:val="002D635C"/>
    <w:rsid w:val="002D63FB"/>
    <w:rsid w:val="002E0B32"/>
    <w:rsid w:val="002E213C"/>
    <w:rsid w:val="002E330B"/>
    <w:rsid w:val="002E64F0"/>
    <w:rsid w:val="002F1819"/>
    <w:rsid w:val="002F4747"/>
    <w:rsid w:val="002F5962"/>
    <w:rsid w:val="002F795A"/>
    <w:rsid w:val="002F7F71"/>
    <w:rsid w:val="00303D36"/>
    <w:rsid w:val="003058DF"/>
    <w:rsid w:val="00305A66"/>
    <w:rsid w:val="003118AF"/>
    <w:rsid w:val="00312D7F"/>
    <w:rsid w:val="00313118"/>
    <w:rsid w:val="00313E58"/>
    <w:rsid w:val="00315F67"/>
    <w:rsid w:val="00316257"/>
    <w:rsid w:val="003168AC"/>
    <w:rsid w:val="003202B4"/>
    <w:rsid w:val="00333ADA"/>
    <w:rsid w:val="00335DA3"/>
    <w:rsid w:val="00336A2B"/>
    <w:rsid w:val="00336EDE"/>
    <w:rsid w:val="003371A9"/>
    <w:rsid w:val="00337CD9"/>
    <w:rsid w:val="0034219A"/>
    <w:rsid w:val="00344A71"/>
    <w:rsid w:val="00346715"/>
    <w:rsid w:val="003472D7"/>
    <w:rsid w:val="0035105B"/>
    <w:rsid w:val="003536E5"/>
    <w:rsid w:val="003537A1"/>
    <w:rsid w:val="00354CAE"/>
    <w:rsid w:val="003553E7"/>
    <w:rsid w:val="0035657D"/>
    <w:rsid w:val="00357D49"/>
    <w:rsid w:val="0036174C"/>
    <w:rsid w:val="00362AA1"/>
    <w:rsid w:val="00363621"/>
    <w:rsid w:val="00365086"/>
    <w:rsid w:val="0036659F"/>
    <w:rsid w:val="00370148"/>
    <w:rsid w:val="00374F29"/>
    <w:rsid w:val="003750B5"/>
    <w:rsid w:val="00377A48"/>
    <w:rsid w:val="003807A2"/>
    <w:rsid w:val="0038110E"/>
    <w:rsid w:val="00381265"/>
    <w:rsid w:val="00381B6D"/>
    <w:rsid w:val="003850E0"/>
    <w:rsid w:val="003850FB"/>
    <w:rsid w:val="003875BD"/>
    <w:rsid w:val="00390327"/>
    <w:rsid w:val="00390643"/>
    <w:rsid w:val="003920D0"/>
    <w:rsid w:val="00393EC1"/>
    <w:rsid w:val="0039557C"/>
    <w:rsid w:val="00395E0B"/>
    <w:rsid w:val="003A1FA3"/>
    <w:rsid w:val="003A74FD"/>
    <w:rsid w:val="003B0D93"/>
    <w:rsid w:val="003B110B"/>
    <w:rsid w:val="003B2EB4"/>
    <w:rsid w:val="003B5AE4"/>
    <w:rsid w:val="003C5995"/>
    <w:rsid w:val="003C6B19"/>
    <w:rsid w:val="003D4E40"/>
    <w:rsid w:val="003D57B1"/>
    <w:rsid w:val="003E16DF"/>
    <w:rsid w:val="003E61AD"/>
    <w:rsid w:val="003F0906"/>
    <w:rsid w:val="003F13C5"/>
    <w:rsid w:val="003F3369"/>
    <w:rsid w:val="003F4CC9"/>
    <w:rsid w:val="003F5C1C"/>
    <w:rsid w:val="003F6B6F"/>
    <w:rsid w:val="003F6F67"/>
    <w:rsid w:val="00400E79"/>
    <w:rsid w:val="00405F2A"/>
    <w:rsid w:val="004064C5"/>
    <w:rsid w:val="0041069A"/>
    <w:rsid w:val="0041336E"/>
    <w:rsid w:val="00413937"/>
    <w:rsid w:val="00420A68"/>
    <w:rsid w:val="00420EA7"/>
    <w:rsid w:val="00427A1A"/>
    <w:rsid w:val="00430929"/>
    <w:rsid w:val="00433078"/>
    <w:rsid w:val="00434FC0"/>
    <w:rsid w:val="004355BB"/>
    <w:rsid w:val="00437E9B"/>
    <w:rsid w:val="0044040C"/>
    <w:rsid w:val="00443868"/>
    <w:rsid w:val="00444802"/>
    <w:rsid w:val="00444E60"/>
    <w:rsid w:val="00444F9A"/>
    <w:rsid w:val="004453EA"/>
    <w:rsid w:val="00450D50"/>
    <w:rsid w:val="0045380E"/>
    <w:rsid w:val="00456020"/>
    <w:rsid w:val="00457116"/>
    <w:rsid w:val="004603DD"/>
    <w:rsid w:val="00461543"/>
    <w:rsid w:val="00461646"/>
    <w:rsid w:val="00462E3A"/>
    <w:rsid w:val="00464F90"/>
    <w:rsid w:val="00464F9D"/>
    <w:rsid w:val="00467454"/>
    <w:rsid w:val="004702CC"/>
    <w:rsid w:val="00471D11"/>
    <w:rsid w:val="0047398D"/>
    <w:rsid w:val="0047507A"/>
    <w:rsid w:val="00483AE5"/>
    <w:rsid w:val="00487537"/>
    <w:rsid w:val="00487D36"/>
    <w:rsid w:val="004926D7"/>
    <w:rsid w:val="00492851"/>
    <w:rsid w:val="00495ED9"/>
    <w:rsid w:val="004975AA"/>
    <w:rsid w:val="004A2083"/>
    <w:rsid w:val="004A3997"/>
    <w:rsid w:val="004A602C"/>
    <w:rsid w:val="004A75DE"/>
    <w:rsid w:val="004B0015"/>
    <w:rsid w:val="004B0110"/>
    <w:rsid w:val="004B043E"/>
    <w:rsid w:val="004B1CD0"/>
    <w:rsid w:val="004B2230"/>
    <w:rsid w:val="004B2446"/>
    <w:rsid w:val="004B2BC0"/>
    <w:rsid w:val="004B308E"/>
    <w:rsid w:val="004B340B"/>
    <w:rsid w:val="004B5B3C"/>
    <w:rsid w:val="004B6CBC"/>
    <w:rsid w:val="004C3918"/>
    <w:rsid w:val="004C67FB"/>
    <w:rsid w:val="004C7332"/>
    <w:rsid w:val="004D1E43"/>
    <w:rsid w:val="004D3B7B"/>
    <w:rsid w:val="004D40FE"/>
    <w:rsid w:val="004D4FD1"/>
    <w:rsid w:val="004D5AF1"/>
    <w:rsid w:val="004D73D1"/>
    <w:rsid w:val="004E2306"/>
    <w:rsid w:val="004E6EE6"/>
    <w:rsid w:val="004E7D15"/>
    <w:rsid w:val="004F19FC"/>
    <w:rsid w:val="004F3AD1"/>
    <w:rsid w:val="004F596F"/>
    <w:rsid w:val="004F6684"/>
    <w:rsid w:val="00500B7A"/>
    <w:rsid w:val="00500BFD"/>
    <w:rsid w:val="00502F26"/>
    <w:rsid w:val="00512996"/>
    <w:rsid w:val="0051335B"/>
    <w:rsid w:val="00513AFA"/>
    <w:rsid w:val="0051509A"/>
    <w:rsid w:val="0051701D"/>
    <w:rsid w:val="00522312"/>
    <w:rsid w:val="005234FE"/>
    <w:rsid w:val="00524923"/>
    <w:rsid w:val="00525201"/>
    <w:rsid w:val="00527E89"/>
    <w:rsid w:val="00531CCF"/>
    <w:rsid w:val="005326E2"/>
    <w:rsid w:val="005333A6"/>
    <w:rsid w:val="00536D95"/>
    <w:rsid w:val="00536F1E"/>
    <w:rsid w:val="00540B71"/>
    <w:rsid w:val="0054154F"/>
    <w:rsid w:val="0054511E"/>
    <w:rsid w:val="00545F78"/>
    <w:rsid w:val="005534A4"/>
    <w:rsid w:val="00555A0D"/>
    <w:rsid w:val="00555A73"/>
    <w:rsid w:val="005612D5"/>
    <w:rsid w:val="00565285"/>
    <w:rsid w:val="00575B7D"/>
    <w:rsid w:val="00576A22"/>
    <w:rsid w:val="00576BFF"/>
    <w:rsid w:val="00577B09"/>
    <w:rsid w:val="00582292"/>
    <w:rsid w:val="00585EF9"/>
    <w:rsid w:val="00586472"/>
    <w:rsid w:val="0058723D"/>
    <w:rsid w:val="00590044"/>
    <w:rsid w:val="00594D3A"/>
    <w:rsid w:val="0059582E"/>
    <w:rsid w:val="00595955"/>
    <w:rsid w:val="00596852"/>
    <w:rsid w:val="005A0C2C"/>
    <w:rsid w:val="005A3B32"/>
    <w:rsid w:val="005A4D8B"/>
    <w:rsid w:val="005A5E70"/>
    <w:rsid w:val="005A7990"/>
    <w:rsid w:val="005B2B25"/>
    <w:rsid w:val="005B32A3"/>
    <w:rsid w:val="005B620A"/>
    <w:rsid w:val="005C04DF"/>
    <w:rsid w:val="005C13F9"/>
    <w:rsid w:val="005C2134"/>
    <w:rsid w:val="005C6090"/>
    <w:rsid w:val="005C670A"/>
    <w:rsid w:val="005C7362"/>
    <w:rsid w:val="005D03BB"/>
    <w:rsid w:val="005E0FF4"/>
    <w:rsid w:val="005E11BF"/>
    <w:rsid w:val="005E1ACB"/>
    <w:rsid w:val="005E49F0"/>
    <w:rsid w:val="005F046A"/>
    <w:rsid w:val="005F126B"/>
    <w:rsid w:val="005F1F1B"/>
    <w:rsid w:val="005F45E7"/>
    <w:rsid w:val="005F581D"/>
    <w:rsid w:val="005F7302"/>
    <w:rsid w:val="00613E50"/>
    <w:rsid w:val="00615AA2"/>
    <w:rsid w:val="006160B6"/>
    <w:rsid w:val="00616825"/>
    <w:rsid w:val="00623960"/>
    <w:rsid w:val="00625FA4"/>
    <w:rsid w:val="0062744A"/>
    <w:rsid w:val="00627B12"/>
    <w:rsid w:val="00630191"/>
    <w:rsid w:val="0063293B"/>
    <w:rsid w:val="006366A3"/>
    <w:rsid w:val="006378B8"/>
    <w:rsid w:val="0064114C"/>
    <w:rsid w:val="00643D35"/>
    <w:rsid w:val="00644875"/>
    <w:rsid w:val="00650C83"/>
    <w:rsid w:val="00651DA9"/>
    <w:rsid w:val="00653467"/>
    <w:rsid w:val="00660B92"/>
    <w:rsid w:val="00660CBC"/>
    <w:rsid w:val="00674E22"/>
    <w:rsid w:val="00674F3A"/>
    <w:rsid w:val="0067662E"/>
    <w:rsid w:val="0068109F"/>
    <w:rsid w:val="00684C79"/>
    <w:rsid w:val="00686928"/>
    <w:rsid w:val="00687ADE"/>
    <w:rsid w:val="00690AEC"/>
    <w:rsid w:val="00693F95"/>
    <w:rsid w:val="006941A4"/>
    <w:rsid w:val="00694311"/>
    <w:rsid w:val="0069455A"/>
    <w:rsid w:val="0069550C"/>
    <w:rsid w:val="00695AEC"/>
    <w:rsid w:val="00695ECF"/>
    <w:rsid w:val="006A1AD0"/>
    <w:rsid w:val="006A450D"/>
    <w:rsid w:val="006A455B"/>
    <w:rsid w:val="006A7984"/>
    <w:rsid w:val="006B3417"/>
    <w:rsid w:val="006B6013"/>
    <w:rsid w:val="006C0B24"/>
    <w:rsid w:val="006C2511"/>
    <w:rsid w:val="006C2AFC"/>
    <w:rsid w:val="006C3FC9"/>
    <w:rsid w:val="006C5B19"/>
    <w:rsid w:val="006C66F8"/>
    <w:rsid w:val="006D0C06"/>
    <w:rsid w:val="006D0F0A"/>
    <w:rsid w:val="006D398C"/>
    <w:rsid w:val="006D71B4"/>
    <w:rsid w:val="006D77EC"/>
    <w:rsid w:val="006E0F28"/>
    <w:rsid w:val="006E0F38"/>
    <w:rsid w:val="006E2DDE"/>
    <w:rsid w:val="006E5682"/>
    <w:rsid w:val="006F2292"/>
    <w:rsid w:val="006F3A47"/>
    <w:rsid w:val="006F517D"/>
    <w:rsid w:val="006F58FB"/>
    <w:rsid w:val="00700581"/>
    <w:rsid w:val="00702D8B"/>
    <w:rsid w:val="007033B9"/>
    <w:rsid w:val="00703B01"/>
    <w:rsid w:val="00714E5B"/>
    <w:rsid w:val="007154B6"/>
    <w:rsid w:val="00716757"/>
    <w:rsid w:val="00720D05"/>
    <w:rsid w:val="007228D6"/>
    <w:rsid w:val="007329CB"/>
    <w:rsid w:val="00733667"/>
    <w:rsid w:val="00736935"/>
    <w:rsid w:val="00736E2C"/>
    <w:rsid w:val="00737D38"/>
    <w:rsid w:val="007441FD"/>
    <w:rsid w:val="00747087"/>
    <w:rsid w:val="00750B91"/>
    <w:rsid w:val="00751854"/>
    <w:rsid w:val="00753348"/>
    <w:rsid w:val="00754D8E"/>
    <w:rsid w:val="00755784"/>
    <w:rsid w:val="00756D39"/>
    <w:rsid w:val="00757400"/>
    <w:rsid w:val="007579CB"/>
    <w:rsid w:val="0076036C"/>
    <w:rsid w:val="007607D4"/>
    <w:rsid w:val="00761649"/>
    <w:rsid w:val="00761831"/>
    <w:rsid w:val="0076344E"/>
    <w:rsid w:val="007643AB"/>
    <w:rsid w:val="00764810"/>
    <w:rsid w:val="00765BB5"/>
    <w:rsid w:val="00766A5D"/>
    <w:rsid w:val="007673CE"/>
    <w:rsid w:val="00771BC7"/>
    <w:rsid w:val="00776678"/>
    <w:rsid w:val="00776CA8"/>
    <w:rsid w:val="00777EBC"/>
    <w:rsid w:val="00777F45"/>
    <w:rsid w:val="0078155D"/>
    <w:rsid w:val="007822BB"/>
    <w:rsid w:val="007829A3"/>
    <w:rsid w:val="00782A08"/>
    <w:rsid w:val="00786F4A"/>
    <w:rsid w:val="00793343"/>
    <w:rsid w:val="007944A3"/>
    <w:rsid w:val="0079491F"/>
    <w:rsid w:val="007A0F65"/>
    <w:rsid w:val="007A2F14"/>
    <w:rsid w:val="007A56B3"/>
    <w:rsid w:val="007A5F7C"/>
    <w:rsid w:val="007A7D01"/>
    <w:rsid w:val="007B3B88"/>
    <w:rsid w:val="007B46B3"/>
    <w:rsid w:val="007B52D3"/>
    <w:rsid w:val="007B619E"/>
    <w:rsid w:val="007C3110"/>
    <w:rsid w:val="007C4588"/>
    <w:rsid w:val="007C6E8C"/>
    <w:rsid w:val="007C6FB1"/>
    <w:rsid w:val="007D0C70"/>
    <w:rsid w:val="007D1674"/>
    <w:rsid w:val="007D2637"/>
    <w:rsid w:val="007E0EC3"/>
    <w:rsid w:val="007F0206"/>
    <w:rsid w:val="007F37D3"/>
    <w:rsid w:val="007F69CB"/>
    <w:rsid w:val="007F7287"/>
    <w:rsid w:val="007F7925"/>
    <w:rsid w:val="007F7BE8"/>
    <w:rsid w:val="007F7CA9"/>
    <w:rsid w:val="00800B7D"/>
    <w:rsid w:val="008010D7"/>
    <w:rsid w:val="008073AD"/>
    <w:rsid w:val="008079EF"/>
    <w:rsid w:val="008113ED"/>
    <w:rsid w:val="00811BF4"/>
    <w:rsid w:val="00812148"/>
    <w:rsid w:val="008133DE"/>
    <w:rsid w:val="00820FA4"/>
    <w:rsid w:val="00824BC1"/>
    <w:rsid w:val="008260E2"/>
    <w:rsid w:val="008271F9"/>
    <w:rsid w:val="0082755F"/>
    <w:rsid w:val="008309B9"/>
    <w:rsid w:val="00830AD0"/>
    <w:rsid w:val="008327D5"/>
    <w:rsid w:val="00834730"/>
    <w:rsid w:val="00835D23"/>
    <w:rsid w:val="0083730B"/>
    <w:rsid w:val="00850597"/>
    <w:rsid w:val="0085122F"/>
    <w:rsid w:val="00855F98"/>
    <w:rsid w:val="00863EBD"/>
    <w:rsid w:val="00864B24"/>
    <w:rsid w:val="00866280"/>
    <w:rsid w:val="00871130"/>
    <w:rsid w:val="00872833"/>
    <w:rsid w:val="00873C50"/>
    <w:rsid w:val="00874822"/>
    <w:rsid w:val="008761EE"/>
    <w:rsid w:val="008803C1"/>
    <w:rsid w:val="00881D21"/>
    <w:rsid w:val="00882988"/>
    <w:rsid w:val="00883C44"/>
    <w:rsid w:val="00887918"/>
    <w:rsid w:val="0089154D"/>
    <w:rsid w:val="008957BD"/>
    <w:rsid w:val="00895FE5"/>
    <w:rsid w:val="00896CFE"/>
    <w:rsid w:val="008A0D90"/>
    <w:rsid w:val="008A3275"/>
    <w:rsid w:val="008A4474"/>
    <w:rsid w:val="008A55FB"/>
    <w:rsid w:val="008A6ECE"/>
    <w:rsid w:val="008B0D75"/>
    <w:rsid w:val="008B1F6C"/>
    <w:rsid w:val="008B4F10"/>
    <w:rsid w:val="008C32D5"/>
    <w:rsid w:val="008C6459"/>
    <w:rsid w:val="008C7167"/>
    <w:rsid w:val="008D1B00"/>
    <w:rsid w:val="008D23B5"/>
    <w:rsid w:val="008D78EE"/>
    <w:rsid w:val="008E00F2"/>
    <w:rsid w:val="008E06D8"/>
    <w:rsid w:val="008E4B12"/>
    <w:rsid w:val="008E700E"/>
    <w:rsid w:val="008F6165"/>
    <w:rsid w:val="00900F53"/>
    <w:rsid w:val="009036BE"/>
    <w:rsid w:val="00905B77"/>
    <w:rsid w:val="00906952"/>
    <w:rsid w:val="00910A51"/>
    <w:rsid w:val="00911237"/>
    <w:rsid w:val="00911A8A"/>
    <w:rsid w:val="00911D30"/>
    <w:rsid w:val="00922CE0"/>
    <w:rsid w:val="009244DF"/>
    <w:rsid w:val="009307A6"/>
    <w:rsid w:val="00932C16"/>
    <w:rsid w:val="00933819"/>
    <w:rsid w:val="0093751D"/>
    <w:rsid w:val="009407FA"/>
    <w:rsid w:val="00943E12"/>
    <w:rsid w:val="0094539A"/>
    <w:rsid w:val="0094747E"/>
    <w:rsid w:val="00951389"/>
    <w:rsid w:val="00952AC7"/>
    <w:rsid w:val="00952D79"/>
    <w:rsid w:val="009556A4"/>
    <w:rsid w:val="009557A7"/>
    <w:rsid w:val="009608A6"/>
    <w:rsid w:val="00960DBB"/>
    <w:rsid w:val="009617AA"/>
    <w:rsid w:val="00964A6B"/>
    <w:rsid w:val="00964C5F"/>
    <w:rsid w:val="0096554A"/>
    <w:rsid w:val="00965BD1"/>
    <w:rsid w:val="009706A4"/>
    <w:rsid w:val="00970960"/>
    <w:rsid w:val="00970E83"/>
    <w:rsid w:val="00972E20"/>
    <w:rsid w:val="00974454"/>
    <w:rsid w:val="00975087"/>
    <w:rsid w:val="009759C2"/>
    <w:rsid w:val="00975DD8"/>
    <w:rsid w:val="00975F6F"/>
    <w:rsid w:val="0097655F"/>
    <w:rsid w:val="00976F63"/>
    <w:rsid w:val="0098018F"/>
    <w:rsid w:val="00981286"/>
    <w:rsid w:val="0098186F"/>
    <w:rsid w:val="009845C8"/>
    <w:rsid w:val="0098657E"/>
    <w:rsid w:val="0099179B"/>
    <w:rsid w:val="009922A1"/>
    <w:rsid w:val="00992E5A"/>
    <w:rsid w:val="009949BA"/>
    <w:rsid w:val="00994E11"/>
    <w:rsid w:val="009A3F00"/>
    <w:rsid w:val="009A5155"/>
    <w:rsid w:val="009A6CD7"/>
    <w:rsid w:val="009B1B45"/>
    <w:rsid w:val="009B7F51"/>
    <w:rsid w:val="009C02FC"/>
    <w:rsid w:val="009C1395"/>
    <w:rsid w:val="009C181D"/>
    <w:rsid w:val="009C2F26"/>
    <w:rsid w:val="009C648B"/>
    <w:rsid w:val="009C7A11"/>
    <w:rsid w:val="009D3452"/>
    <w:rsid w:val="009D6170"/>
    <w:rsid w:val="009E3CEE"/>
    <w:rsid w:val="009F0010"/>
    <w:rsid w:val="009F0320"/>
    <w:rsid w:val="009F0C81"/>
    <w:rsid w:val="009F15C9"/>
    <w:rsid w:val="009F1D0A"/>
    <w:rsid w:val="009F353B"/>
    <w:rsid w:val="009F4B87"/>
    <w:rsid w:val="009F5FC5"/>
    <w:rsid w:val="009F6142"/>
    <w:rsid w:val="009F634C"/>
    <w:rsid w:val="00A028C0"/>
    <w:rsid w:val="00A04C1B"/>
    <w:rsid w:val="00A07C8F"/>
    <w:rsid w:val="00A11063"/>
    <w:rsid w:val="00A12897"/>
    <w:rsid w:val="00A16FD7"/>
    <w:rsid w:val="00A17307"/>
    <w:rsid w:val="00A17E57"/>
    <w:rsid w:val="00A243A3"/>
    <w:rsid w:val="00A2514E"/>
    <w:rsid w:val="00A33109"/>
    <w:rsid w:val="00A34EC9"/>
    <w:rsid w:val="00A35483"/>
    <w:rsid w:val="00A37454"/>
    <w:rsid w:val="00A4321D"/>
    <w:rsid w:val="00A434ED"/>
    <w:rsid w:val="00A46F6F"/>
    <w:rsid w:val="00A477AF"/>
    <w:rsid w:val="00A50D82"/>
    <w:rsid w:val="00A52B80"/>
    <w:rsid w:val="00A52CD3"/>
    <w:rsid w:val="00A556A7"/>
    <w:rsid w:val="00A56988"/>
    <w:rsid w:val="00A62D23"/>
    <w:rsid w:val="00A63558"/>
    <w:rsid w:val="00A64F21"/>
    <w:rsid w:val="00A65F94"/>
    <w:rsid w:val="00A67638"/>
    <w:rsid w:val="00A75779"/>
    <w:rsid w:val="00A77474"/>
    <w:rsid w:val="00A77FDA"/>
    <w:rsid w:val="00A81B6C"/>
    <w:rsid w:val="00A82F11"/>
    <w:rsid w:val="00A83B1A"/>
    <w:rsid w:val="00A8549E"/>
    <w:rsid w:val="00A867CF"/>
    <w:rsid w:val="00A86D03"/>
    <w:rsid w:val="00A8785E"/>
    <w:rsid w:val="00A909C8"/>
    <w:rsid w:val="00A91D55"/>
    <w:rsid w:val="00A91F3E"/>
    <w:rsid w:val="00A97C84"/>
    <w:rsid w:val="00AA01CE"/>
    <w:rsid w:val="00AA0E74"/>
    <w:rsid w:val="00AA0F5A"/>
    <w:rsid w:val="00AA75DA"/>
    <w:rsid w:val="00AC19B0"/>
    <w:rsid w:val="00AC1F5A"/>
    <w:rsid w:val="00AC4134"/>
    <w:rsid w:val="00AC4380"/>
    <w:rsid w:val="00AC6BAE"/>
    <w:rsid w:val="00AC7949"/>
    <w:rsid w:val="00AD0633"/>
    <w:rsid w:val="00AD3CAA"/>
    <w:rsid w:val="00AD4E9D"/>
    <w:rsid w:val="00AD786B"/>
    <w:rsid w:val="00AE1540"/>
    <w:rsid w:val="00AE3D60"/>
    <w:rsid w:val="00AE78F2"/>
    <w:rsid w:val="00AF07DE"/>
    <w:rsid w:val="00AF2413"/>
    <w:rsid w:val="00AF469D"/>
    <w:rsid w:val="00B010B4"/>
    <w:rsid w:val="00B04554"/>
    <w:rsid w:val="00B04EB4"/>
    <w:rsid w:val="00B050C2"/>
    <w:rsid w:val="00B05254"/>
    <w:rsid w:val="00B05A07"/>
    <w:rsid w:val="00B11974"/>
    <w:rsid w:val="00B12A91"/>
    <w:rsid w:val="00B12FC6"/>
    <w:rsid w:val="00B20284"/>
    <w:rsid w:val="00B24880"/>
    <w:rsid w:val="00B26E5B"/>
    <w:rsid w:val="00B27DBC"/>
    <w:rsid w:val="00B33A32"/>
    <w:rsid w:val="00B44A2E"/>
    <w:rsid w:val="00B45037"/>
    <w:rsid w:val="00B60164"/>
    <w:rsid w:val="00B64B3C"/>
    <w:rsid w:val="00B653C5"/>
    <w:rsid w:val="00B6621B"/>
    <w:rsid w:val="00B76C26"/>
    <w:rsid w:val="00B7719C"/>
    <w:rsid w:val="00B80662"/>
    <w:rsid w:val="00B81530"/>
    <w:rsid w:val="00B82D75"/>
    <w:rsid w:val="00B83B3C"/>
    <w:rsid w:val="00B8424D"/>
    <w:rsid w:val="00B8497D"/>
    <w:rsid w:val="00B87D51"/>
    <w:rsid w:val="00B90551"/>
    <w:rsid w:val="00B910CD"/>
    <w:rsid w:val="00B91712"/>
    <w:rsid w:val="00B92E62"/>
    <w:rsid w:val="00B9424E"/>
    <w:rsid w:val="00BA030F"/>
    <w:rsid w:val="00BA06BF"/>
    <w:rsid w:val="00BA0BC8"/>
    <w:rsid w:val="00BA2208"/>
    <w:rsid w:val="00BA2876"/>
    <w:rsid w:val="00BA482B"/>
    <w:rsid w:val="00BA67F8"/>
    <w:rsid w:val="00BB0EF6"/>
    <w:rsid w:val="00BB6FB7"/>
    <w:rsid w:val="00BC2E47"/>
    <w:rsid w:val="00BC53C7"/>
    <w:rsid w:val="00BD6CF5"/>
    <w:rsid w:val="00BD7233"/>
    <w:rsid w:val="00BE26B2"/>
    <w:rsid w:val="00BE4714"/>
    <w:rsid w:val="00BE66ED"/>
    <w:rsid w:val="00BE7BB0"/>
    <w:rsid w:val="00BF0A89"/>
    <w:rsid w:val="00BF0F44"/>
    <w:rsid w:val="00BF24C5"/>
    <w:rsid w:val="00BF66B3"/>
    <w:rsid w:val="00C07829"/>
    <w:rsid w:val="00C103E6"/>
    <w:rsid w:val="00C16713"/>
    <w:rsid w:val="00C279A0"/>
    <w:rsid w:val="00C31D2E"/>
    <w:rsid w:val="00C3542E"/>
    <w:rsid w:val="00C35F11"/>
    <w:rsid w:val="00C406A0"/>
    <w:rsid w:val="00C41DDF"/>
    <w:rsid w:val="00C43C7A"/>
    <w:rsid w:val="00C4689C"/>
    <w:rsid w:val="00C51B2C"/>
    <w:rsid w:val="00C56010"/>
    <w:rsid w:val="00C577F9"/>
    <w:rsid w:val="00C648C0"/>
    <w:rsid w:val="00C6751E"/>
    <w:rsid w:val="00C67E24"/>
    <w:rsid w:val="00C7094F"/>
    <w:rsid w:val="00C73940"/>
    <w:rsid w:val="00C76509"/>
    <w:rsid w:val="00C765DC"/>
    <w:rsid w:val="00C773C3"/>
    <w:rsid w:val="00C7762B"/>
    <w:rsid w:val="00C82A3F"/>
    <w:rsid w:val="00C841BB"/>
    <w:rsid w:val="00C85F43"/>
    <w:rsid w:val="00C86D85"/>
    <w:rsid w:val="00C91ACA"/>
    <w:rsid w:val="00C92B53"/>
    <w:rsid w:val="00CA2E58"/>
    <w:rsid w:val="00CA58DB"/>
    <w:rsid w:val="00CA5D43"/>
    <w:rsid w:val="00CB03FA"/>
    <w:rsid w:val="00CB1033"/>
    <w:rsid w:val="00CB5BB7"/>
    <w:rsid w:val="00CB6C5E"/>
    <w:rsid w:val="00CC0823"/>
    <w:rsid w:val="00CC2332"/>
    <w:rsid w:val="00CC27EF"/>
    <w:rsid w:val="00CC5913"/>
    <w:rsid w:val="00CD0AFA"/>
    <w:rsid w:val="00CD0D8D"/>
    <w:rsid w:val="00CD2B8A"/>
    <w:rsid w:val="00CD7DCE"/>
    <w:rsid w:val="00CE59C8"/>
    <w:rsid w:val="00CF4C82"/>
    <w:rsid w:val="00CF5318"/>
    <w:rsid w:val="00D000BC"/>
    <w:rsid w:val="00D05726"/>
    <w:rsid w:val="00D07245"/>
    <w:rsid w:val="00D11B73"/>
    <w:rsid w:val="00D1341A"/>
    <w:rsid w:val="00D1428A"/>
    <w:rsid w:val="00D14A65"/>
    <w:rsid w:val="00D16F84"/>
    <w:rsid w:val="00D2171A"/>
    <w:rsid w:val="00D24570"/>
    <w:rsid w:val="00D27F15"/>
    <w:rsid w:val="00D35194"/>
    <w:rsid w:val="00D362F4"/>
    <w:rsid w:val="00D40C13"/>
    <w:rsid w:val="00D449D2"/>
    <w:rsid w:val="00D454A1"/>
    <w:rsid w:val="00D5049F"/>
    <w:rsid w:val="00D528AE"/>
    <w:rsid w:val="00D5457F"/>
    <w:rsid w:val="00D63A07"/>
    <w:rsid w:val="00D6570D"/>
    <w:rsid w:val="00D6666C"/>
    <w:rsid w:val="00D702C1"/>
    <w:rsid w:val="00D71C2A"/>
    <w:rsid w:val="00D743CF"/>
    <w:rsid w:val="00D77FED"/>
    <w:rsid w:val="00D85A5D"/>
    <w:rsid w:val="00D92A1C"/>
    <w:rsid w:val="00D92A4A"/>
    <w:rsid w:val="00D9552C"/>
    <w:rsid w:val="00D976CE"/>
    <w:rsid w:val="00DA1429"/>
    <w:rsid w:val="00DA1511"/>
    <w:rsid w:val="00DA2376"/>
    <w:rsid w:val="00DA26AC"/>
    <w:rsid w:val="00DA3D80"/>
    <w:rsid w:val="00DA4A18"/>
    <w:rsid w:val="00DA6048"/>
    <w:rsid w:val="00DB4DD5"/>
    <w:rsid w:val="00DB535F"/>
    <w:rsid w:val="00DB6777"/>
    <w:rsid w:val="00DC0913"/>
    <w:rsid w:val="00DC3538"/>
    <w:rsid w:val="00DC661D"/>
    <w:rsid w:val="00DD2AE2"/>
    <w:rsid w:val="00DD4C0C"/>
    <w:rsid w:val="00DE1B63"/>
    <w:rsid w:val="00DE53DD"/>
    <w:rsid w:val="00DE66FE"/>
    <w:rsid w:val="00DE6CB9"/>
    <w:rsid w:val="00DE7701"/>
    <w:rsid w:val="00DF2270"/>
    <w:rsid w:val="00DF3861"/>
    <w:rsid w:val="00DF3E20"/>
    <w:rsid w:val="00DF4054"/>
    <w:rsid w:val="00DF4B10"/>
    <w:rsid w:val="00DF5965"/>
    <w:rsid w:val="00DF7C91"/>
    <w:rsid w:val="00DF7CFF"/>
    <w:rsid w:val="00E008D6"/>
    <w:rsid w:val="00E010FC"/>
    <w:rsid w:val="00E02B2C"/>
    <w:rsid w:val="00E03336"/>
    <w:rsid w:val="00E058D1"/>
    <w:rsid w:val="00E05E07"/>
    <w:rsid w:val="00E076D8"/>
    <w:rsid w:val="00E119E6"/>
    <w:rsid w:val="00E11B85"/>
    <w:rsid w:val="00E130AA"/>
    <w:rsid w:val="00E14F6C"/>
    <w:rsid w:val="00E175DB"/>
    <w:rsid w:val="00E22BD9"/>
    <w:rsid w:val="00E26039"/>
    <w:rsid w:val="00E274C3"/>
    <w:rsid w:val="00E27964"/>
    <w:rsid w:val="00E311BF"/>
    <w:rsid w:val="00E314C6"/>
    <w:rsid w:val="00E31BF9"/>
    <w:rsid w:val="00E3451C"/>
    <w:rsid w:val="00E40A96"/>
    <w:rsid w:val="00E44877"/>
    <w:rsid w:val="00E4722B"/>
    <w:rsid w:val="00E51A37"/>
    <w:rsid w:val="00E53997"/>
    <w:rsid w:val="00E60AD5"/>
    <w:rsid w:val="00E61A63"/>
    <w:rsid w:val="00E62306"/>
    <w:rsid w:val="00E62FCB"/>
    <w:rsid w:val="00E72A64"/>
    <w:rsid w:val="00E72C95"/>
    <w:rsid w:val="00E77F21"/>
    <w:rsid w:val="00E82709"/>
    <w:rsid w:val="00E85B19"/>
    <w:rsid w:val="00E93EF0"/>
    <w:rsid w:val="00E95798"/>
    <w:rsid w:val="00E97DE1"/>
    <w:rsid w:val="00EA2154"/>
    <w:rsid w:val="00EA6AEA"/>
    <w:rsid w:val="00EA6D95"/>
    <w:rsid w:val="00EB0BB1"/>
    <w:rsid w:val="00EB0C93"/>
    <w:rsid w:val="00EB2A3F"/>
    <w:rsid w:val="00EB45C5"/>
    <w:rsid w:val="00EB4CBD"/>
    <w:rsid w:val="00EB612B"/>
    <w:rsid w:val="00EB6DCA"/>
    <w:rsid w:val="00EB6ED0"/>
    <w:rsid w:val="00EB78C8"/>
    <w:rsid w:val="00EC0D51"/>
    <w:rsid w:val="00EC27CF"/>
    <w:rsid w:val="00EC6B55"/>
    <w:rsid w:val="00EC7312"/>
    <w:rsid w:val="00ED1327"/>
    <w:rsid w:val="00ED417E"/>
    <w:rsid w:val="00EE0670"/>
    <w:rsid w:val="00EE4CF1"/>
    <w:rsid w:val="00EE6D1D"/>
    <w:rsid w:val="00EE74DE"/>
    <w:rsid w:val="00EF06F9"/>
    <w:rsid w:val="00EF2708"/>
    <w:rsid w:val="00EF3AE2"/>
    <w:rsid w:val="00EF64F8"/>
    <w:rsid w:val="00EF7659"/>
    <w:rsid w:val="00F078BF"/>
    <w:rsid w:val="00F10219"/>
    <w:rsid w:val="00F113AC"/>
    <w:rsid w:val="00F13728"/>
    <w:rsid w:val="00F159A7"/>
    <w:rsid w:val="00F20612"/>
    <w:rsid w:val="00F2493B"/>
    <w:rsid w:val="00F25AF1"/>
    <w:rsid w:val="00F27EC1"/>
    <w:rsid w:val="00F304EB"/>
    <w:rsid w:val="00F34A62"/>
    <w:rsid w:val="00F351C0"/>
    <w:rsid w:val="00F36613"/>
    <w:rsid w:val="00F37645"/>
    <w:rsid w:val="00F4524F"/>
    <w:rsid w:val="00F50013"/>
    <w:rsid w:val="00F6154B"/>
    <w:rsid w:val="00F64C4C"/>
    <w:rsid w:val="00F703DC"/>
    <w:rsid w:val="00F705B9"/>
    <w:rsid w:val="00F72ACE"/>
    <w:rsid w:val="00F733B7"/>
    <w:rsid w:val="00F7594F"/>
    <w:rsid w:val="00F75B98"/>
    <w:rsid w:val="00F7732D"/>
    <w:rsid w:val="00F80765"/>
    <w:rsid w:val="00F85F22"/>
    <w:rsid w:val="00F87338"/>
    <w:rsid w:val="00F90435"/>
    <w:rsid w:val="00F918AA"/>
    <w:rsid w:val="00F93B78"/>
    <w:rsid w:val="00F952CA"/>
    <w:rsid w:val="00F95A55"/>
    <w:rsid w:val="00F967BF"/>
    <w:rsid w:val="00F97F3F"/>
    <w:rsid w:val="00FA4172"/>
    <w:rsid w:val="00FA434F"/>
    <w:rsid w:val="00FA43C2"/>
    <w:rsid w:val="00FA5B0A"/>
    <w:rsid w:val="00FB06E4"/>
    <w:rsid w:val="00FB0A7A"/>
    <w:rsid w:val="00FB157E"/>
    <w:rsid w:val="00FB2195"/>
    <w:rsid w:val="00FB28C0"/>
    <w:rsid w:val="00FB50EC"/>
    <w:rsid w:val="00FB6F98"/>
    <w:rsid w:val="00FC127F"/>
    <w:rsid w:val="00FC31F0"/>
    <w:rsid w:val="00FC3D35"/>
    <w:rsid w:val="00FC48D6"/>
    <w:rsid w:val="00FC6EC6"/>
    <w:rsid w:val="00FD4D62"/>
    <w:rsid w:val="00FD5F24"/>
    <w:rsid w:val="00FD7300"/>
    <w:rsid w:val="00FD7DA4"/>
    <w:rsid w:val="00FE003A"/>
    <w:rsid w:val="00FE2F7F"/>
    <w:rsid w:val="00FE3A74"/>
    <w:rsid w:val="00FE6198"/>
    <w:rsid w:val="00FE6366"/>
    <w:rsid w:val="00FF1813"/>
    <w:rsid w:val="00FF5A3C"/>
    <w:rsid w:val="00FF7B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9D8CB"/>
  <w15:docId w15:val="{591CCA6A-F003-4B2C-AB56-E234F3271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styleId="UnresolvedMention">
    <w:name w:val="Unresolved Mention"/>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rsid w:val="00A3745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16757"/>
    <w:rPr>
      <w:sz w:val="16"/>
      <w:szCs w:val="16"/>
    </w:rPr>
  </w:style>
  <w:style w:type="paragraph" w:styleId="CommentText">
    <w:name w:val="annotation text"/>
    <w:basedOn w:val="Normal"/>
    <w:link w:val="CommentTextChar"/>
    <w:uiPriority w:val="99"/>
    <w:semiHidden/>
    <w:unhideWhenUsed/>
    <w:rsid w:val="00716757"/>
    <w:rPr>
      <w:sz w:val="20"/>
      <w:szCs w:val="20"/>
    </w:rPr>
  </w:style>
  <w:style w:type="character" w:customStyle="1" w:styleId="CommentTextChar">
    <w:name w:val="Comment Text Char"/>
    <w:basedOn w:val="DefaultParagraphFont"/>
    <w:link w:val="CommentText"/>
    <w:uiPriority w:val="99"/>
    <w:semiHidden/>
    <w:rsid w:val="00716757"/>
    <w:rPr>
      <w:sz w:val="20"/>
      <w:szCs w:val="20"/>
    </w:rPr>
  </w:style>
  <w:style w:type="paragraph" w:styleId="CommentSubject">
    <w:name w:val="annotation subject"/>
    <w:basedOn w:val="CommentText"/>
    <w:next w:val="CommentText"/>
    <w:link w:val="CommentSubjectChar"/>
    <w:uiPriority w:val="99"/>
    <w:semiHidden/>
    <w:unhideWhenUsed/>
    <w:rsid w:val="00716757"/>
    <w:rPr>
      <w:b/>
      <w:bCs/>
    </w:rPr>
  </w:style>
  <w:style w:type="character" w:customStyle="1" w:styleId="CommentSubjectChar">
    <w:name w:val="Comment Subject Char"/>
    <w:basedOn w:val="CommentTextChar"/>
    <w:link w:val="CommentSubject"/>
    <w:uiPriority w:val="99"/>
    <w:semiHidden/>
    <w:rsid w:val="00716757"/>
    <w:rPr>
      <w:b/>
      <w:bCs/>
      <w:sz w:val="20"/>
      <w:szCs w:val="20"/>
    </w:rPr>
  </w:style>
  <w:style w:type="character" w:styleId="PlaceholderText">
    <w:name w:val="Placeholder Text"/>
    <w:basedOn w:val="DefaultParagraphFont"/>
    <w:uiPriority w:val="99"/>
    <w:semiHidden/>
    <w:rsid w:val="00202249"/>
    <w:rPr>
      <w:color w:val="808080"/>
    </w:rPr>
  </w:style>
  <w:style w:type="character" w:customStyle="1" w:styleId="Heading2Char">
    <w:name w:val="Heading 2 Char"/>
    <w:basedOn w:val="DefaultParagraphFont"/>
    <w:link w:val="Heading2"/>
    <w:uiPriority w:val="9"/>
    <w:rsid w:val="009556A4"/>
    <w:rPr>
      <w:b/>
      <w:sz w:val="36"/>
      <w:szCs w:val="36"/>
    </w:rPr>
  </w:style>
  <w:style w:type="paragraph" w:styleId="Caption">
    <w:name w:val="caption"/>
    <w:basedOn w:val="Normal"/>
    <w:next w:val="Normal"/>
    <w:uiPriority w:val="35"/>
    <w:unhideWhenUsed/>
    <w:qFormat/>
    <w:rsid w:val="0068109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2535">
      <w:bodyDiv w:val="1"/>
      <w:marLeft w:val="0"/>
      <w:marRight w:val="0"/>
      <w:marTop w:val="0"/>
      <w:marBottom w:val="0"/>
      <w:divBdr>
        <w:top w:val="none" w:sz="0" w:space="0" w:color="auto"/>
        <w:left w:val="none" w:sz="0" w:space="0" w:color="auto"/>
        <w:bottom w:val="none" w:sz="0" w:space="0" w:color="auto"/>
        <w:right w:val="none" w:sz="0" w:space="0" w:color="auto"/>
      </w:divBdr>
    </w:div>
    <w:div w:id="67461438">
      <w:bodyDiv w:val="1"/>
      <w:marLeft w:val="0"/>
      <w:marRight w:val="0"/>
      <w:marTop w:val="0"/>
      <w:marBottom w:val="0"/>
      <w:divBdr>
        <w:top w:val="none" w:sz="0" w:space="0" w:color="auto"/>
        <w:left w:val="none" w:sz="0" w:space="0" w:color="auto"/>
        <w:bottom w:val="none" w:sz="0" w:space="0" w:color="auto"/>
        <w:right w:val="none" w:sz="0" w:space="0" w:color="auto"/>
      </w:divBdr>
    </w:div>
    <w:div w:id="74398352">
      <w:bodyDiv w:val="1"/>
      <w:marLeft w:val="0"/>
      <w:marRight w:val="0"/>
      <w:marTop w:val="0"/>
      <w:marBottom w:val="0"/>
      <w:divBdr>
        <w:top w:val="none" w:sz="0" w:space="0" w:color="auto"/>
        <w:left w:val="none" w:sz="0" w:space="0" w:color="auto"/>
        <w:bottom w:val="none" w:sz="0" w:space="0" w:color="auto"/>
        <w:right w:val="none" w:sz="0" w:space="0" w:color="auto"/>
      </w:divBdr>
    </w:div>
    <w:div w:id="78066383">
      <w:bodyDiv w:val="1"/>
      <w:marLeft w:val="0"/>
      <w:marRight w:val="0"/>
      <w:marTop w:val="0"/>
      <w:marBottom w:val="0"/>
      <w:divBdr>
        <w:top w:val="none" w:sz="0" w:space="0" w:color="auto"/>
        <w:left w:val="none" w:sz="0" w:space="0" w:color="auto"/>
        <w:bottom w:val="none" w:sz="0" w:space="0" w:color="auto"/>
        <w:right w:val="none" w:sz="0" w:space="0" w:color="auto"/>
      </w:divBdr>
    </w:div>
    <w:div w:id="85075777">
      <w:bodyDiv w:val="1"/>
      <w:marLeft w:val="0"/>
      <w:marRight w:val="0"/>
      <w:marTop w:val="0"/>
      <w:marBottom w:val="0"/>
      <w:divBdr>
        <w:top w:val="none" w:sz="0" w:space="0" w:color="auto"/>
        <w:left w:val="none" w:sz="0" w:space="0" w:color="auto"/>
        <w:bottom w:val="none" w:sz="0" w:space="0" w:color="auto"/>
        <w:right w:val="none" w:sz="0" w:space="0" w:color="auto"/>
      </w:divBdr>
    </w:div>
    <w:div w:id="85269506">
      <w:bodyDiv w:val="1"/>
      <w:marLeft w:val="0"/>
      <w:marRight w:val="0"/>
      <w:marTop w:val="0"/>
      <w:marBottom w:val="0"/>
      <w:divBdr>
        <w:top w:val="none" w:sz="0" w:space="0" w:color="auto"/>
        <w:left w:val="none" w:sz="0" w:space="0" w:color="auto"/>
        <w:bottom w:val="none" w:sz="0" w:space="0" w:color="auto"/>
        <w:right w:val="none" w:sz="0" w:space="0" w:color="auto"/>
      </w:divBdr>
    </w:div>
    <w:div w:id="93331604">
      <w:bodyDiv w:val="1"/>
      <w:marLeft w:val="0"/>
      <w:marRight w:val="0"/>
      <w:marTop w:val="0"/>
      <w:marBottom w:val="0"/>
      <w:divBdr>
        <w:top w:val="none" w:sz="0" w:space="0" w:color="auto"/>
        <w:left w:val="none" w:sz="0" w:space="0" w:color="auto"/>
        <w:bottom w:val="none" w:sz="0" w:space="0" w:color="auto"/>
        <w:right w:val="none" w:sz="0" w:space="0" w:color="auto"/>
      </w:divBdr>
    </w:div>
    <w:div w:id="128403882">
      <w:bodyDiv w:val="1"/>
      <w:marLeft w:val="0"/>
      <w:marRight w:val="0"/>
      <w:marTop w:val="0"/>
      <w:marBottom w:val="0"/>
      <w:divBdr>
        <w:top w:val="none" w:sz="0" w:space="0" w:color="auto"/>
        <w:left w:val="none" w:sz="0" w:space="0" w:color="auto"/>
        <w:bottom w:val="none" w:sz="0" w:space="0" w:color="auto"/>
        <w:right w:val="none" w:sz="0" w:space="0" w:color="auto"/>
      </w:divBdr>
    </w:div>
    <w:div w:id="191699130">
      <w:bodyDiv w:val="1"/>
      <w:marLeft w:val="0"/>
      <w:marRight w:val="0"/>
      <w:marTop w:val="0"/>
      <w:marBottom w:val="0"/>
      <w:divBdr>
        <w:top w:val="none" w:sz="0" w:space="0" w:color="auto"/>
        <w:left w:val="none" w:sz="0" w:space="0" w:color="auto"/>
        <w:bottom w:val="none" w:sz="0" w:space="0" w:color="auto"/>
        <w:right w:val="none" w:sz="0" w:space="0" w:color="auto"/>
      </w:divBdr>
    </w:div>
    <w:div w:id="218368993">
      <w:bodyDiv w:val="1"/>
      <w:marLeft w:val="0"/>
      <w:marRight w:val="0"/>
      <w:marTop w:val="0"/>
      <w:marBottom w:val="0"/>
      <w:divBdr>
        <w:top w:val="none" w:sz="0" w:space="0" w:color="auto"/>
        <w:left w:val="none" w:sz="0" w:space="0" w:color="auto"/>
        <w:bottom w:val="none" w:sz="0" w:space="0" w:color="auto"/>
        <w:right w:val="none" w:sz="0" w:space="0" w:color="auto"/>
      </w:divBdr>
    </w:div>
    <w:div w:id="221062207">
      <w:bodyDiv w:val="1"/>
      <w:marLeft w:val="0"/>
      <w:marRight w:val="0"/>
      <w:marTop w:val="0"/>
      <w:marBottom w:val="0"/>
      <w:divBdr>
        <w:top w:val="none" w:sz="0" w:space="0" w:color="auto"/>
        <w:left w:val="none" w:sz="0" w:space="0" w:color="auto"/>
        <w:bottom w:val="none" w:sz="0" w:space="0" w:color="auto"/>
        <w:right w:val="none" w:sz="0" w:space="0" w:color="auto"/>
      </w:divBdr>
    </w:div>
    <w:div w:id="231085074">
      <w:bodyDiv w:val="1"/>
      <w:marLeft w:val="0"/>
      <w:marRight w:val="0"/>
      <w:marTop w:val="0"/>
      <w:marBottom w:val="0"/>
      <w:divBdr>
        <w:top w:val="none" w:sz="0" w:space="0" w:color="auto"/>
        <w:left w:val="none" w:sz="0" w:space="0" w:color="auto"/>
        <w:bottom w:val="none" w:sz="0" w:space="0" w:color="auto"/>
        <w:right w:val="none" w:sz="0" w:space="0" w:color="auto"/>
      </w:divBdr>
    </w:div>
    <w:div w:id="244069099">
      <w:bodyDiv w:val="1"/>
      <w:marLeft w:val="0"/>
      <w:marRight w:val="0"/>
      <w:marTop w:val="0"/>
      <w:marBottom w:val="0"/>
      <w:divBdr>
        <w:top w:val="none" w:sz="0" w:space="0" w:color="auto"/>
        <w:left w:val="none" w:sz="0" w:space="0" w:color="auto"/>
        <w:bottom w:val="none" w:sz="0" w:space="0" w:color="auto"/>
        <w:right w:val="none" w:sz="0" w:space="0" w:color="auto"/>
      </w:divBdr>
    </w:div>
    <w:div w:id="249781714">
      <w:bodyDiv w:val="1"/>
      <w:marLeft w:val="0"/>
      <w:marRight w:val="0"/>
      <w:marTop w:val="0"/>
      <w:marBottom w:val="0"/>
      <w:divBdr>
        <w:top w:val="none" w:sz="0" w:space="0" w:color="auto"/>
        <w:left w:val="none" w:sz="0" w:space="0" w:color="auto"/>
        <w:bottom w:val="none" w:sz="0" w:space="0" w:color="auto"/>
        <w:right w:val="none" w:sz="0" w:space="0" w:color="auto"/>
      </w:divBdr>
    </w:div>
    <w:div w:id="261182419">
      <w:bodyDiv w:val="1"/>
      <w:marLeft w:val="0"/>
      <w:marRight w:val="0"/>
      <w:marTop w:val="0"/>
      <w:marBottom w:val="0"/>
      <w:divBdr>
        <w:top w:val="none" w:sz="0" w:space="0" w:color="auto"/>
        <w:left w:val="none" w:sz="0" w:space="0" w:color="auto"/>
        <w:bottom w:val="none" w:sz="0" w:space="0" w:color="auto"/>
        <w:right w:val="none" w:sz="0" w:space="0" w:color="auto"/>
      </w:divBdr>
    </w:div>
    <w:div w:id="297302416">
      <w:bodyDiv w:val="1"/>
      <w:marLeft w:val="0"/>
      <w:marRight w:val="0"/>
      <w:marTop w:val="0"/>
      <w:marBottom w:val="0"/>
      <w:divBdr>
        <w:top w:val="none" w:sz="0" w:space="0" w:color="auto"/>
        <w:left w:val="none" w:sz="0" w:space="0" w:color="auto"/>
        <w:bottom w:val="none" w:sz="0" w:space="0" w:color="auto"/>
        <w:right w:val="none" w:sz="0" w:space="0" w:color="auto"/>
      </w:divBdr>
    </w:div>
    <w:div w:id="344358204">
      <w:bodyDiv w:val="1"/>
      <w:marLeft w:val="0"/>
      <w:marRight w:val="0"/>
      <w:marTop w:val="0"/>
      <w:marBottom w:val="0"/>
      <w:divBdr>
        <w:top w:val="none" w:sz="0" w:space="0" w:color="auto"/>
        <w:left w:val="none" w:sz="0" w:space="0" w:color="auto"/>
        <w:bottom w:val="none" w:sz="0" w:space="0" w:color="auto"/>
        <w:right w:val="none" w:sz="0" w:space="0" w:color="auto"/>
      </w:divBdr>
    </w:div>
    <w:div w:id="380709072">
      <w:bodyDiv w:val="1"/>
      <w:marLeft w:val="0"/>
      <w:marRight w:val="0"/>
      <w:marTop w:val="0"/>
      <w:marBottom w:val="0"/>
      <w:divBdr>
        <w:top w:val="none" w:sz="0" w:space="0" w:color="auto"/>
        <w:left w:val="none" w:sz="0" w:space="0" w:color="auto"/>
        <w:bottom w:val="none" w:sz="0" w:space="0" w:color="auto"/>
        <w:right w:val="none" w:sz="0" w:space="0" w:color="auto"/>
      </w:divBdr>
    </w:div>
    <w:div w:id="410155785">
      <w:bodyDiv w:val="1"/>
      <w:marLeft w:val="0"/>
      <w:marRight w:val="0"/>
      <w:marTop w:val="0"/>
      <w:marBottom w:val="0"/>
      <w:divBdr>
        <w:top w:val="none" w:sz="0" w:space="0" w:color="auto"/>
        <w:left w:val="none" w:sz="0" w:space="0" w:color="auto"/>
        <w:bottom w:val="none" w:sz="0" w:space="0" w:color="auto"/>
        <w:right w:val="none" w:sz="0" w:space="0" w:color="auto"/>
      </w:divBdr>
    </w:div>
    <w:div w:id="431124696">
      <w:bodyDiv w:val="1"/>
      <w:marLeft w:val="0"/>
      <w:marRight w:val="0"/>
      <w:marTop w:val="0"/>
      <w:marBottom w:val="0"/>
      <w:divBdr>
        <w:top w:val="none" w:sz="0" w:space="0" w:color="auto"/>
        <w:left w:val="none" w:sz="0" w:space="0" w:color="auto"/>
        <w:bottom w:val="none" w:sz="0" w:space="0" w:color="auto"/>
        <w:right w:val="none" w:sz="0" w:space="0" w:color="auto"/>
      </w:divBdr>
    </w:div>
    <w:div w:id="486751994">
      <w:bodyDiv w:val="1"/>
      <w:marLeft w:val="0"/>
      <w:marRight w:val="0"/>
      <w:marTop w:val="0"/>
      <w:marBottom w:val="0"/>
      <w:divBdr>
        <w:top w:val="none" w:sz="0" w:space="0" w:color="auto"/>
        <w:left w:val="none" w:sz="0" w:space="0" w:color="auto"/>
        <w:bottom w:val="none" w:sz="0" w:space="0" w:color="auto"/>
        <w:right w:val="none" w:sz="0" w:space="0" w:color="auto"/>
      </w:divBdr>
    </w:div>
    <w:div w:id="486827184">
      <w:bodyDiv w:val="1"/>
      <w:marLeft w:val="0"/>
      <w:marRight w:val="0"/>
      <w:marTop w:val="0"/>
      <w:marBottom w:val="0"/>
      <w:divBdr>
        <w:top w:val="none" w:sz="0" w:space="0" w:color="auto"/>
        <w:left w:val="none" w:sz="0" w:space="0" w:color="auto"/>
        <w:bottom w:val="none" w:sz="0" w:space="0" w:color="auto"/>
        <w:right w:val="none" w:sz="0" w:space="0" w:color="auto"/>
      </w:divBdr>
    </w:div>
    <w:div w:id="487090843">
      <w:bodyDiv w:val="1"/>
      <w:marLeft w:val="0"/>
      <w:marRight w:val="0"/>
      <w:marTop w:val="0"/>
      <w:marBottom w:val="0"/>
      <w:divBdr>
        <w:top w:val="none" w:sz="0" w:space="0" w:color="auto"/>
        <w:left w:val="none" w:sz="0" w:space="0" w:color="auto"/>
        <w:bottom w:val="none" w:sz="0" w:space="0" w:color="auto"/>
        <w:right w:val="none" w:sz="0" w:space="0" w:color="auto"/>
      </w:divBdr>
    </w:div>
    <w:div w:id="491143261">
      <w:bodyDiv w:val="1"/>
      <w:marLeft w:val="0"/>
      <w:marRight w:val="0"/>
      <w:marTop w:val="0"/>
      <w:marBottom w:val="0"/>
      <w:divBdr>
        <w:top w:val="none" w:sz="0" w:space="0" w:color="auto"/>
        <w:left w:val="none" w:sz="0" w:space="0" w:color="auto"/>
        <w:bottom w:val="none" w:sz="0" w:space="0" w:color="auto"/>
        <w:right w:val="none" w:sz="0" w:space="0" w:color="auto"/>
      </w:divBdr>
    </w:div>
    <w:div w:id="558253081">
      <w:bodyDiv w:val="1"/>
      <w:marLeft w:val="0"/>
      <w:marRight w:val="0"/>
      <w:marTop w:val="0"/>
      <w:marBottom w:val="0"/>
      <w:divBdr>
        <w:top w:val="none" w:sz="0" w:space="0" w:color="auto"/>
        <w:left w:val="none" w:sz="0" w:space="0" w:color="auto"/>
        <w:bottom w:val="none" w:sz="0" w:space="0" w:color="auto"/>
        <w:right w:val="none" w:sz="0" w:space="0" w:color="auto"/>
      </w:divBdr>
    </w:div>
    <w:div w:id="600263480">
      <w:bodyDiv w:val="1"/>
      <w:marLeft w:val="0"/>
      <w:marRight w:val="0"/>
      <w:marTop w:val="0"/>
      <w:marBottom w:val="0"/>
      <w:divBdr>
        <w:top w:val="none" w:sz="0" w:space="0" w:color="auto"/>
        <w:left w:val="none" w:sz="0" w:space="0" w:color="auto"/>
        <w:bottom w:val="none" w:sz="0" w:space="0" w:color="auto"/>
        <w:right w:val="none" w:sz="0" w:space="0" w:color="auto"/>
      </w:divBdr>
    </w:div>
    <w:div w:id="615915032">
      <w:bodyDiv w:val="1"/>
      <w:marLeft w:val="0"/>
      <w:marRight w:val="0"/>
      <w:marTop w:val="0"/>
      <w:marBottom w:val="0"/>
      <w:divBdr>
        <w:top w:val="none" w:sz="0" w:space="0" w:color="auto"/>
        <w:left w:val="none" w:sz="0" w:space="0" w:color="auto"/>
        <w:bottom w:val="none" w:sz="0" w:space="0" w:color="auto"/>
        <w:right w:val="none" w:sz="0" w:space="0" w:color="auto"/>
      </w:divBdr>
    </w:div>
    <w:div w:id="719864117">
      <w:bodyDiv w:val="1"/>
      <w:marLeft w:val="0"/>
      <w:marRight w:val="0"/>
      <w:marTop w:val="0"/>
      <w:marBottom w:val="0"/>
      <w:divBdr>
        <w:top w:val="none" w:sz="0" w:space="0" w:color="auto"/>
        <w:left w:val="none" w:sz="0" w:space="0" w:color="auto"/>
        <w:bottom w:val="none" w:sz="0" w:space="0" w:color="auto"/>
        <w:right w:val="none" w:sz="0" w:space="0" w:color="auto"/>
      </w:divBdr>
    </w:div>
    <w:div w:id="744689574">
      <w:bodyDiv w:val="1"/>
      <w:marLeft w:val="0"/>
      <w:marRight w:val="0"/>
      <w:marTop w:val="0"/>
      <w:marBottom w:val="0"/>
      <w:divBdr>
        <w:top w:val="none" w:sz="0" w:space="0" w:color="auto"/>
        <w:left w:val="none" w:sz="0" w:space="0" w:color="auto"/>
        <w:bottom w:val="none" w:sz="0" w:space="0" w:color="auto"/>
        <w:right w:val="none" w:sz="0" w:space="0" w:color="auto"/>
      </w:divBdr>
    </w:div>
    <w:div w:id="766074329">
      <w:bodyDiv w:val="1"/>
      <w:marLeft w:val="0"/>
      <w:marRight w:val="0"/>
      <w:marTop w:val="0"/>
      <w:marBottom w:val="0"/>
      <w:divBdr>
        <w:top w:val="none" w:sz="0" w:space="0" w:color="auto"/>
        <w:left w:val="none" w:sz="0" w:space="0" w:color="auto"/>
        <w:bottom w:val="none" w:sz="0" w:space="0" w:color="auto"/>
        <w:right w:val="none" w:sz="0" w:space="0" w:color="auto"/>
      </w:divBdr>
    </w:div>
    <w:div w:id="841242184">
      <w:bodyDiv w:val="1"/>
      <w:marLeft w:val="0"/>
      <w:marRight w:val="0"/>
      <w:marTop w:val="0"/>
      <w:marBottom w:val="0"/>
      <w:divBdr>
        <w:top w:val="none" w:sz="0" w:space="0" w:color="auto"/>
        <w:left w:val="none" w:sz="0" w:space="0" w:color="auto"/>
        <w:bottom w:val="none" w:sz="0" w:space="0" w:color="auto"/>
        <w:right w:val="none" w:sz="0" w:space="0" w:color="auto"/>
      </w:divBdr>
    </w:div>
    <w:div w:id="854809856">
      <w:bodyDiv w:val="1"/>
      <w:marLeft w:val="0"/>
      <w:marRight w:val="0"/>
      <w:marTop w:val="0"/>
      <w:marBottom w:val="0"/>
      <w:divBdr>
        <w:top w:val="none" w:sz="0" w:space="0" w:color="auto"/>
        <w:left w:val="none" w:sz="0" w:space="0" w:color="auto"/>
        <w:bottom w:val="none" w:sz="0" w:space="0" w:color="auto"/>
        <w:right w:val="none" w:sz="0" w:space="0" w:color="auto"/>
      </w:divBdr>
    </w:div>
    <w:div w:id="855114587">
      <w:bodyDiv w:val="1"/>
      <w:marLeft w:val="0"/>
      <w:marRight w:val="0"/>
      <w:marTop w:val="0"/>
      <w:marBottom w:val="0"/>
      <w:divBdr>
        <w:top w:val="none" w:sz="0" w:space="0" w:color="auto"/>
        <w:left w:val="none" w:sz="0" w:space="0" w:color="auto"/>
        <w:bottom w:val="none" w:sz="0" w:space="0" w:color="auto"/>
        <w:right w:val="none" w:sz="0" w:space="0" w:color="auto"/>
      </w:divBdr>
    </w:div>
    <w:div w:id="938681727">
      <w:bodyDiv w:val="1"/>
      <w:marLeft w:val="0"/>
      <w:marRight w:val="0"/>
      <w:marTop w:val="0"/>
      <w:marBottom w:val="0"/>
      <w:divBdr>
        <w:top w:val="none" w:sz="0" w:space="0" w:color="auto"/>
        <w:left w:val="none" w:sz="0" w:space="0" w:color="auto"/>
        <w:bottom w:val="none" w:sz="0" w:space="0" w:color="auto"/>
        <w:right w:val="none" w:sz="0" w:space="0" w:color="auto"/>
      </w:divBdr>
    </w:div>
    <w:div w:id="944775956">
      <w:bodyDiv w:val="1"/>
      <w:marLeft w:val="0"/>
      <w:marRight w:val="0"/>
      <w:marTop w:val="0"/>
      <w:marBottom w:val="0"/>
      <w:divBdr>
        <w:top w:val="none" w:sz="0" w:space="0" w:color="auto"/>
        <w:left w:val="none" w:sz="0" w:space="0" w:color="auto"/>
        <w:bottom w:val="none" w:sz="0" w:space="0" w:color="auto"/>
        <w:right w:val="none" w:sz="0" w:space="0" w:color="auto"/>
      </w:divBdr>
    </w:div>
    <w:div w:id="1002439752">
      <w:bodyDiv w:val="1"/>
      <w:marLeft w:val="0"/>
      <w:marRight w:val="0"/>
      <w:marTop w:val="0"/>
      <w:marBottom w:val="0"/>
      <w:divBdr>
        <w:top w:val="none" w:sz="0" w:space="0" w:color="auto"/>
        <w:left w:val="none" w:sz="0" w:space="0" w:color="auto"/>
        <w:bottom w:val="none" w:sz="0" w:space="0" w:color="auto"/>
        <w:right w:val="none" w:sz="0" w:space="0" w:color="auto"/>
      </w:divBdr>
    </w:div>
    <w:div w:id="1026256042">
      <w:bodyDiv w:val="1"/>
      <w:marLeft w:val="0"/>
      <w:marRight w:val="0"/>
      <w:marTop w:val="0"/>
      <w:marBottom w:val="0"/>
      <w:divBdr>
        <w:top w:val="none" w:sz="0" w:space="0" w:color="auto"/>
        <w:left w:val="none" w:sz="0" w:space="0" w:color="auto"/>
        <w:bottom w:val="none" w:sz="0" w:space="0" w:color="auto"/>
        <w:right w:val="none" w:sz="0" w:space="0" w:color="auto"/>
      </w:divBdr>
    </w:div>
    <w:div w:id="1096704978">
      <w:bodyDiv w:val="1"/>
      <w:marLeft w:val="0"/>
      <w:marRight w:val="0"/>
      <w:marTop w:val="0"/>
      <w:marBottom w:val="0"/>
      <w:divBdr>
        <w:top w:val="none" w:sz="0" w:space="0" w:color="auto"/>
        <w:left w:val="none" w:sz="0" w:space="0" w:color="auto"/>
        <w:bottom w:val="none" w:sz="0" w:space="0" w:color="auto"/>
        <w:right w:val="none" w:sz="0" w:space="0" w:color="auto"/>
      </w:divBdr>
    </w:div>
    <w:div w:id="1108962555">
      <w:bodyDiv w:val="1"/>
      <w:marLeft w:val="0"/>
      <w:marRight w:val="0"/>
      <w:marTop w:val="0"/>
      <w:marBottom w:val="0"/>
      <w:divBdr>
        <w:top w:val="none" w:sz="0" w:space="0" w:color="auto"/>
        <w:left w:val="none" w:sz="0" w:space="0" w:color="auto"/>
        <w:bottom w:val="none" w:sz="0" w:space="0" w:color="auto"/>
        <w:right w:val="none" w:sz="0" w:space="0" w:color="auto"/>
      </w:divBdr>
    </w:div>
    <w:div w:id="1116828201">
      <w:bodyDiv w:val="1"/>
      <w:marLeft w:val="0"/>
      <w:marRight w:val="0"/>
      <w:marTop w:val="0"/>
      <w:marBottom w:val="0"/>
      <w:divBdr>
        <w:top w:val="none" w:sz="0" w:space="0" w:color="auto"/>
        <w:left w:val="none" w:sz="0" w:space="0" w:color="auto"/>
        <w:bottom w:val="none" w:sz="0" w:space="0" w:color="auto"/>
        <w:right w:val="none" w:sz="0" w:space="0" w:color="auto"/>
      </w:divBdr>
    </w:div>
    <w:div w:id="1191528261">
      <w:bodyDiv w:val="1"/>
      <w:marLeft w:val="0"/>
      <w:marRight w:val="0"/>
      <w:marTop w:val="0"/>
      <w:marBottom w:val="0"/>
      <w:divBdr>
        <w:top w:val="none" w:sz="0" w:space="0" w:color="auto"/>
        <w:left w:val="none" w:sz="0" w:space="0" w:color="auto"/>
        <w:bottom w:val="none" w:sz="0" w:space="0" w:color="auto"/>
        <w:right w:val="none" w:sz="0" w:space="0" w:color="auto"/>
      </w:divBdr>
    </w:div>
    <w:div w:id="1204437689">
      <w:bodyDiv w:val="1"/>
      <w:marLeft w:val="0"/>
      <w:marRight w:val="0"/>
      <w:marTop w:val="0"/>
      <w:marBottom w:val="0"/>
      <w:divBdr>
        <w:top w:val="none" w:sz="0" w:space="0" w:color="auto"/>
        <w:left w:val="none" w:sz="0" w:space="0" w:color="auto"/>
        <w:bottom w:val="none" w:sz="0" w:space="0" w:color="auto"/>
        <w:right w:val="none" w:sz="0" w:space="0" w:color="auto"/>
      </w:divBdr>
    </w:div>
    <w:div w:id="1230189436">
      <w:bodyDiv w:val="1"/>
      <w:marLeft w:val="0"/>
      <w:marRight w:val="0"/>
      <w:marTop w:val="0"/>
      <w:marBottom w:val="0"/>
      <w:divBdr>
        <w:top w:val="none" w:sz="0" w:space="0" w:color="auto"/>
        <w:left w:val="none" w:sz="0" w:space="0" w:color="auto"/>
        <w:bottom w:val="none" w:sz="0" w:space="0" w:color="auto"/>
        <w:right w:val="none" w:sz="0" w:space="0" w:color="auto"/>
      </w:divBdr>
    </w:div>
    <w:div w:id="1244948864">
      <w:bodyDiv w:val="1"/>
      <w:marLeft w:val="0"/>
      <w:marRight w:val="0"/>
      <w:marTop w:val="0"/>
      <w:marBottom w:val="0"/>
      <w:divBdr>
        <w:top w:val="none" w:sz="0" w:space="0" w:color="auto"/>
        <w:left w:val="none" w:sz="0" w:space="0" w:color="auto"/>
        <w:bottom w:val="none" w:sz="0" w:space="0" w:color="auto"/>
        <w:right w:val="none" w:sz="0" w:space="0" w:color="auto"/>
      </w:divBdr>
    </w:div>
    <w:div w:id="1303921509">
      <w:bodyDiv w:val="1"/>
      <w:marLeft w:val="0"/>
      <w:marRight w:val="0"/>
      <w:marTop w:val="0"/>
      <w:marBottom w:val="0"/>
      <w:divBdr>
        <w:top w:val="none" w:sz="0" w:space="0" w:color="auto"/>
        <w:left w:val="none" w:sz="0" w:space="0" w:color="auto"/>
        <w:bottom w:val="none" w:sz="0" w:space="0" w:color="auto"/>
        <w:right w:val="none" w:sz="0" w:space="0" w:color="auto"/>
      </w:divBdr>
    </w:div>
    <w:div w:id="1320382629">
      <w:bodyDiv w:val="1"/>
      <w:marLeft w:val="0"/>
      <w:marRight w:val="0"/>
      <w:marTop w:val="0"/>
      <w:marBottom w:val="0"/>
      <w:divBdr>
        <w:top w:val="none" w:sz="0" w:space="0" w:color="auto"/>
        <w:left w:val="none" w:sz="0" w:space="0" w:color="auto"/>
        <w:bottom w:val="none" w:sz="0" w:space="0" w:color="auto"/>
        <w:right w:val="none" w:sz="0" w:space="0" w:color="auto"/>
      </w:divBdr>
    </w:div>
    <w:div w:id="1327708609">
      <w:bodyDiv w:val="1"/>
      <w:marLeft w:val="0"/>
      <w:marRight w:val="0"/>
      <w:marTop w:val="0"/>
      <w:marBottom w:val="0"/>
      <w:divBdr>
        <w:top w:val="none" w:sz="0" w:space="0" w:color="auto"/>
        <w:left w:val="none" w:sz="0" w:space="0" w:color="auto"/>
        <w:bottom w:val="none" w:sz="0" w:space="0" w:color="auto"/>
        <w:right w:val="none" w:sz="0" w:space="0" w:color="auto"/>
      </w:divBdr>
    </w:div>
    <w:div w:id="1347438051">
      <w:bodyDiv w:val="1"/>
      <w:marLeft w:val="0"/>
      <w:marRight w:val="0"/>
      <w:marTop w:val="0"/>
      <w:marBottom w:val="0"/>
      <w:divBdr>
        <w:top w:val="none" w:sz="0" w:space="0" w:color="auto"/>
        <w:left w:val="none" w:sz="0" w:space="0" w:color="auto"/>
        <w:bottom w:val="none" w:sz="0" w:space="0" w:color="auto"/>
        <w:right w:val="none" w:sz="0" w:space="0" w:color="auto"/>
      </w:divBdr>
    </w:div>
    <w:div w:id="1405031841">
      <w:bodyDiv w:val="1"/>
      <w:marLeft w:val="0"/>
      <w:marRight w:val="0"/>
      <w:marTop w:val="0"/>
      <w:marBottom w:val="0"/>
      <w:divBdr>
        <w:top w:val="none" w:sz="0" w:space="0" w:color="auto"/>
        <w:left w:val="none" w:sz="0" w:space="0" w:color="auto"/>
        <w:bottom w:val="none" w:sz="0" w:space="0" w:color="auto"/>
        <w:right w:val="none" w:sz="0" w:space="0" w:color="auto"/>
      </w:divBdr>
    </w:div>
    <w:div w:id="1412043396">
      <w:bodyDiv w:val="1"/>
      <w:marLeft w:val="0"/>
      <w:marRight w:val="0"/>
      <w:marTop w:val="0"/>
      <w:marBottom w:val="0"/>
      <w:divBdr>
        <w:top w:val="none" w:sz="0" w:space="0" w:color="auto"/>
        <w:left w:val="none" w:sz="0" w:space="0" w:color="auto"/>
        <w:bottom w:val="none" w:sz="0" w:space="0" w:color="auto"/>
        <w:right w:val="none" w:sz="0" w:space="0" w:color="auto"/>
      </w:divBdr>
      <w:divsChild>
        <w:div w:id="439186189">
          <w:marLeft w:val="480"/>
          <w:marRight w:val="0"/>
          <w:marTop w:val="0"/>
          <w:marBottom w:val="0"/>
          <w:divBdr>
            <w:top w:val="none" w:sz="0" w:space="0" w:color="auto"/>
            <w:left w:val="none" w:sz="0" w:space="0" w:color="auto"/>
            <w:bottom w:val="none" w:sz="0" w:space="0" w:color="auto"/>
            <w:right w:val="none" w:sz="0" w:space="0" w:color="auto"/>
          </w:divBdr>
        </w:div>
        <w:div w:id="1475219745">
          <w:marLeft w:val="480"/>
          <w:marRight w:val="0"/>
          <w:marTop w:val="0"/>
          <w:marBottom w:val="0"/>
          <w:divBdr>
            <w:top w:val="none" w:sz="0" w:space="0" w:color="auto"/>
            <w:left w:val="none" w:sz="0" w:space="0" w:color="auto"/>
            <w:bottom w:val="none" w:sz="0" w:space="0" w:color="auto"/>
            <w:right w:val="none" w:sz="0" w:space="0" w:color="auto"/>
          </w:divBdr>
        </w:div>
        <w:div w:id="537164960">
          <w:marLeft w:val="480"/>
          <w:marRight w:val="0"/>
          <w:marTop w:val="0"/>
          <w:marBottom w:val="0"/>
          <w:divBdr>
            <w:top w:val="none" w:sz="0" w:space="0" w:color="auto"/>
            <w:left w:val="none" w:sz="0" w:space="0" w:color="auto"/>
            <w:bottom w:val="none" w:sz="0" w:space="0" w:color="auto"/>
            <w:right w:val="none" w:sz="0" w:space="0" w:color="auto"/>
          </w:divBdr>
        </w:div>
        <w:div w:id="565337427">
          <w:marLeft w:val="480"/>
          <w:marRight w:val="0"/>
          <w:marTop w:val="0"/>
          <w:marBottom w:val="0"/>
          <w:divBdr>
            <w:top w:val="none" w:sz="0" w:space="0" w:color="auto"/>
            <w:left w:val="none" w:sz="0" w:space="0" w:color="auto"/>
            <w:bottom w:val="none" w:sz="0" w:space="0" w:color="auto"/>
            <w:right w:val="none" w:sz="0" w:space="0" w:color="auto"/>
          </w:divBdr>
        </w:div>
        <w:div w:id="1620716823">
          <w:marLeft w:val="480"/>
          <w:marRight w:val="0"/>
          <w:marTop w:val="0"/>
          <w:marBottom w:val="0"/>
          <w:divBdr>
            <w:top w:val="none" w:sz="0" w:space="0" w:color="auto"/>
            <w:left w:val="none" w:sz="0" w:space="0" w:color="auto"/>
            <w:bottom w:val="none" w:sz="0" w:space="0" w:color="auto"/>
            <w:right w:val="none" w:sz="0" w:space="0" w:color="auto"/>
          </w:divBdr>
        </w:div>
        <w:div w:id="1766151942">
          <w:marLeft w:val="480"/>
          <w:marRight w:val="0"/>
          <w:marTop w:val="0"/>
          <w:marBottom w:val="0"/>
          <w:divBdr>
            <w:top w:val="none" w:sz="0" w:space="0" w:color="auto"/>
            <w:left w:val="none" w:sz="0" w:space="0" w:color="auto"/>
            <w:bottom w:val="none" w:sz="0" w:space="0" w:color="auto"/>
            <w:right w:val="none" w:sz="0" w:space="0" w:color="auto"/>
          </w:divBdr>
          <w:divsChild>
            <w:div w:id="306322590">
              <w:marLeft w:val="0"/>
              <w:marRight w:val="0"/>
              <w:marTop w:val="0"/>
              <w:marBottom w:val="0"/>
              <w:divBdr>
                <w:top w:val="none" w:sz="0" w:space="0" w:color="auto"/>
                <w:left w:val="none" w:sz="0" w:space="0" w:color="auto"/>
                <w:bottom w:val="none" w:sz="0" w:space="0" w:color="auto"/>
                <w:right w:val="none" w:sz="0" w:space="0" w:color="auto"/>
              </w:divBdr>
            </w:div>
          </w:divsChild>
        </w:div>
        <w:div w:id="768426291">
          <w:marLeft w:val="480"/>
          <w:marRight w:val="0"/>
          <w:marTop w:val="0"/>
          <w:marBottom w:val="0"/>
          <w:divBdr>
            <w:top w:val="none" w:sz="0" w:space="0" w:color="auto"/>
            <w:left w:val="none" w:sz="0" w:space="0" w:color="auto"/>
            <w:bottom w:val="none" w:sz="0" w:space="0" w:color="auto"/>
            <w:right w:val="none" w:sz="0" w:space="0" w:color="auto"/>
          </w:divBdr>
        </w:div>
      </w:divsChild>
    </w:div>
    <w:div w:id="1424493035">
      <w:bodyDiv w:val="1"/>
      <w:marLeft w:val="0"/>
      <w:marRight w:val="0"/>
      <w:marTop w:val="0"/>
      <w:marBottom w:val="0"/>
      <w:divBdr>
        <w:top w:val="none" w:sz="0" w:space="0" w:color="auto"/>
        <w:left w:val="none" w:sz="0" w:space="0" w:color="auto"/>
        <w:bottom w:val="none" w:sz="0" w:space="0" w:color="auto"/>
        <w:right w:val="none" w:sz="0" w:space="0" w:color="auto"/>
      </w:divBdr>
    </w:div>
    <w:div w:id="1484157869">
      <w:bodyDiv w:val="1"/>
      <w:marLeft w:val="0"/>
      <w:marRight w:val="0"/>
      <w:marTop w:val="0"/>
      <w:marBottom w:val="0"/>
      <w:divBdr>
        <w:top w:val="none" w:sz="0" w:space="0" w:color="auto"/>
        <w:left w:val="none" w:sz="0" w:space="0" w:color="auto"/>
        <w:bottom w:val="none" w:sz="0" w:space="0" w:color="auto"/>
        <w:right w:val="none" w:sz="0" w:space="0" w:color="auto"/>
      </w:divBdr>
    </w:div>
    <w:div w:id="1485701387">
      <w:bodyDiv w:val="1"/>
      <w:marLeft w:val="0"/>
      <w:marRight w:val="0"/>
      <w:marTop w:val="0"/>
      <w:marBottom w:val="0"/>
      <w:divBdr>
        <w:top w:val="none" w:sz="0" w:space="0" w:color="auto"/>
        <w:left w:val="none" w:sz="0" w:space="0" w:color="auto"/>
        <w:bottom w:val="none" w:sz="0" w:space="0" w:color="auto"/>
        <w:right w:val="none" w:sz="0" w:space="0" w:color="auto"/>
      </w:divBdr>
    </w:div>
    <w:div w:id="1487815459">
      <w:bodyDiv w:val="1"/>
      <w:marLeft w:val="0"/>
      <w:marRight w:val="0"/>
      <w:marTop w:val="0"/>
      <w:marBottom w:val="0"/>
      <w:divBdr>
        <w:top w:val="none" w:sz="0" w:space="0" w:color="auto"/>
        <w:left w:val="none" w:sz="0" w:space="0" w:color="auto"/>
        <w:bottom w:val="none" w:sz="0" w:space="0" w:color="auto"/>
        <w:right w:val="none" w:sz="0" w:space="0" w:color="auto"/>
      </w:divBdr>
    </w:div>
    <w:div w:id="1500659548">
      <w:bodyDiv w:val="1"/>
      <w:marLeft w:val="0"/>
      <w:marRight w:val="0"/>
      <w:marTop w:val="0"/>
      <w:marBottom w:val="0"/>
      <w:divBdr>
        <w:top w:val="none" w:sz="0" w:space="0" w:color="auto"/>
        <w:left w:val="none" w:sz="0" w:space="0" w:color="auto"/>
        <w:bottom w:val="none" w:sz="0" w:space="0" w:color="auto"/>
        <w:right w:val="none" w:sz="0" w:space="0" w:color="auto"/>
      </w:divBdr>
    </w:div>
    <w:div w:id="1503619840">
      <w:bodyDiv w:val="1"/>
      <w:marLeft w:val="0"/>
      <w:marRight w:val="0"/>
      <w:marTop w:val="0"/>
      <w:marBottom w:val="0"/>
      <w:divBdr>
        <w:top w:val="none" w:sz="0" w:space="0" w:color="auto"/>
        <w:left w:val="none" w:sz="0" w:space="0" w:color="auto"/>
        <w:bottom w:val="none" w:sz="0" w:space="0" w:color="auto"/>
        <w:right w:val="none" w:sz="0" w:space="0" w:color="auto"/>
      </w:divBdr>
    </w:div>
    <w:div w:id="1521116396">
      <w:bodyDiv w:val="1"/>
      <w:marLeft w:val="0"/>
      <w:marRight w:val="0"/>
      <w:marTop w:val="0"/>
      <w:marBottom w:val="0"/>
      <w:divBdr>
        <w:top w:val="none" w:sz="0" w:space="0" w:color="auto"/>
        <w:left w:val="none" w:sz="0" w:space="0" w:color="auto"/>
        <w:bottom w:val="none" w:sz="0" w:space="0" w:color="auto"/>
        <w:right w:val="none" w:sz="0" w:space="0" w:color="auto"/>
      </w:divBdr>
    </w:div>
    <w:div w:id="1536772590">
      <w:bodyDiv w:val="1"/>
      <w:marLeft w:val="0"/>
      <w:marRight w:val="0"/>
      <w:marTop w:val="0"/>
      <w:marBottom w:val="0"/>
      <w:divBdr>
        <w:top w:val="none" w:sz="0" w:space="0" w:color="auto"/>
        <w:left w:val="none" w:sz="0" w:space="0" w:color="auto"/>
        <w:bottom w:val="none" w:sz="0" w:space="0" w:color="auto"/>
        <w:right w:val="none" w:sz="0" w:space="0" w:color="auto"/>
      </w:divBdr>
    </w:div>
    <w:div w:id="1547840040">
      <w:bodyDiv w:val="1"/>
      <w:marLeft w:val="0"/>
      <w:marRight w:val="0"/>
      <w:marTop w:val="0"/>
      <w:marBottom w:val="0"/>
      <w:divBdr>
        <w:top w:val="none" w:sz="0" w:space="0" w:color="auto"/>
        <w:left w:val="none" w:sz="0" w:space="0" w:color="auto"/>
        <w:bottom w:val="none" w:sz="0" w:space="0" w:color="auto"/>
        <w:right w:val="none" w:sz="0" w:space="0" w:color="auto"/>
      </w:divBdr>
    </w:div>
    <w:div w:id="1560819872">
      <w:bodyDiv w:val="1"/>
      <w:marLeft w:val="0"/>
      <w:marRight w:val="0"/>
      <w:marTop w:val="0"/>
      <w:marBottom w:val="0"/>
      <w:divBdr>
        <w:top w:val="none" w:sz="0" w:space="0" w:color="auto"/>
        <w:left w:val="none" w:sz="0" w:space="0" w:color="auto"/>
        <w:bottom w:val="none" w:sz="0" w:space="0" w:color="auto"/>
        <w:right w:val="none" w:sz="0" w:space="0" w:color="auto"/>
      </w:divBdr>
    </w:div>
    <w:div w:id="1598977991">
      <w:bodyDiv w:val="1"/>
      <w:marLeft w:val="0"/>
      <w:marRight w:val="0"/>
      <w:marTop w:val="0"/>
      <w:marBottom w:val="0"/>
      <w:divBdr>
        <w:top w:val="none" w:sz="0" w:space="0" w:color="auto"/>
        <w:left w:val="none" w:sz="0" w:space="0" w:color="auto"/>
        <w:bottom w:val="none" w:sz="0" w:space="0" w:color="auto"/>
        <w:right w:val="none" w:sz="0" w:space="0" w:color="auto"/>
      </w:divBdr>
    </w:div>
    <w:div w:id="1607230489">
      <w:bodyDiv w:val="1"/>
      <w:marLeft w:val="0"/>
      <w:marRight w:val="0"/>
      <w:marTop w:val="0"/>
      <w:marBottom w:val="0"/>
      <w:divBdr>
        <w:top w:val="none" w:sz="0" w:space="0" w:color="auto"/>
        <w:left w:val="none" w:sz="0" w:space="0" w:color="auto"/>
        <w:bottom w:val="none" w:sz="0" w:space="0" w:color="auto"/>
        <w:right w:val="none" w:sz="0" w:space="0" w:color="auto"/>
      </w:divBdr>
    </w:div>
    <w:div w:id="1612207713">
      <w:bodyDiv w:val="1"/>
      <w:marLeft w:val="0"/>
      <w:marRight w:val="0"/>
      <w:marTop w:val="0"/>
      <w:marBottom w:val="0"/>
      <w:divBdr>
        <w:top w:val="none" w:sz="0" w:space="0" w:color="auto"/>
        <w:left w:val="none" w:sz="0" w:space="0" w:color="auto"/>
        <w:bottom w:val="none" w:sz="0" w:space="0" w:color="auto"/>
        <w:right w:val="none" w:sz="0" w:space="0" w:color="auto"/>
      </w:divBdr>
    </w:div>
    <w:div w:id="1623921418">
      <w:bodyDiv w:val="1"/>
      <w:marLeft w:val="0"/>
      <w:marRight w:val="0"/>
      <w:marTop w:val="0"/>
      <w:marBottom w:val="0"/>
      <w:divBdr>
        <w:top w:val="none" w:sz="0" w:space="0" w:color="auto"/>
        <w:left w:val="none" w:sz="0" w:space="0" w:color="auto"/>
        <w:bottom w:val="none" w:sz="0" w:space="0" w:color="auto"/>
        <w:right w:val="none" w:sz="0" w:space="0" w:color="auto"/>
      </w:divBdr>
    </w:div>
    <w:div w:id="1624463701">
      <w:bodyDiv w:val="1"/>
      <w:marLeft w:val="0"/>
      <w:marRight w:val="0"/>
      <w:marTop w:val="0"/>
      <w:marBottom w:val="0"/>
      <w:divBdr>
        <w:top w:val="none" w:sz="0" w:space="0" w:color="auto"/>
        <w:left w:val="none" w:sz="0" w:space="0" w:color="auto"/>
        <w:bottom w:val="none" w:sz="0" w:space="0" w:color="auto"/>
        <w:right w:val="none" w:sz="0" w:space="0" w:color="auto"/>
      </w:divBdr>
    </w:div>
    <w:div w:id="1706172983">
      <w:bodyDiv w:val="1"/>
      <w:marLeft w:val="0"/>
      <w:marRight w:val="0"/>
      <w:marTop w:val="0"/>
      <w:marBottom w:val="0"/>
      <w:divBdr>
        <w:top w:val="none" w:sz="0" w:space="0" w:color="auto"/>
        <w:left w:val="none" w:sz="0" w:space="0" w:color="auto"/>
        <w:bottom w:val="none" w:sz="0" w:space="0" w:color="auto"/>
        <w:right w:val="none" w:sz="0" w:space="0" w:color="auto"/>
      </w:divBdr>
    </w:div>
    <w:div w:id="1736930896">
      <w:bodyDiv w:val="1"/>
      <w:marLeft w:val="0"/>
      <w:marRight w:val="0"/>
      <w:marTop w:val="0"/>
      <w:marBottom w:val="0"/>
      <w:divBdr>
        <w:top w:val="none" w:sz="0" w:space="0" w:color="auto"/>
        <w:left w:val="none" w:sz="0" w:space="0" w:color="auto"/>
        <w:bottom w:val="none" w:sz="0" w:space="0" w:color="auto"/>
        <w:right w:val="none" w:sz="0" w:space="0" w:color="auto"/>
      </w:divBdr>
    </w:div>
    <w:div w:id="1774782158">
      <w:bodyDiv w:val="1"/>
      <w:marLeft w:val="0"/>
      <w:marRight w:val="0"/>
      <w:marTop w:val="0"/>
      <w:marBottom w:val="0"/>
      <w:divBdr>
        <w:top w:val="none" w:sz="0" w:space="0" w:color="auto"/>
        <w:left w:val="none" w:sz="0" w:space="0" w:color="auto"/>
        <w:bottom w:val="none" w:sz="0" w:space="0" w:color="auto"/>
        <w:right w:val="none" w:sz="0" w:space="0" w:color="auto"/>
      </w:divBdr>
    </w:div>
    <w:div w:id="1937326047">
      <w:bodyDiv w:val="1"/>
      <w:marLeft w:val="0"/>
      <w:marRight w:val="0"/>
      <w:marTop w:val="0"/>
      <w:marBottom w:val="0"/>
      <w:divBdr>
        <w:top w:val="none" w:sz="0" w:space="0" w:color="auto"/>
        <w:left w:val="none" w:sz="0" w:space="0" w:color="auto"/>
        <w:bottom w:val="none" w:sz="0" w:space="0" w:color="auto"/>
        <w:right w:val="none" w:sz="0" w:space="0" w:color="auto"/>
      </w:divBdr>
    </w:div>
    <w:div w:id="1945578505">
      <w:bodyDiv w:val="1"/>
      <w:marLeft w:val="0"/>
      <w:marRight w:val="0"/>
      <w:marTop w:val="0"/>
      <w:marBottom w:val="0"/>
      <w:divBdr>
        <w:top w:val="none" w:sz="0" w:space="0" w:color="auto"/>
        <w:left w:val="none" w:sz="0" w:space="0" w:color="auto"/>
        <w:bottom w:val="none" w:sz="0" w:space="0" w:color="auto"/>
        <w:right w:val="none" w:sz="0" w:space="0" w:color="auto"/>
      </w:divBdr>
    </w:div>
    <w:div w:id="1957977889">
      <w:bodyDiv w:val="1"/>
      <w:marLeft w:val="0"/>
      <w:marRight w:val="0"/>
      <w:marTop w:val="0"/>
      <w:marBottom w:val="0"/>
      <w:divBdr>
        <w:top w:val="none" w:sz="0" w:space="0" w:color="auto"/>
        <w:left w:val="none" w:sz="0" w:space="0" w:color="auto"/>
        <w:bottom w:val="none" w:sz="0" w:space="0" w:color="auto"/>
        <w:right w:val="none" w:sz="0" w:space="0" w:color="auto"/>
      </w:divBdr>
    </w:div>
    <w:div w:id="2058814007">
      <w:bodyDiv w:val="1"/>
      <w:marLeft w:val="0"/>
      <w:marRight w:val="0"/>
      <w:marTop w:val="0"/>
      <w:marBottom w:val="0"/>
      <w:divBdr>
        <w:top w:val="none" w:sz="0" w:space="0" w:color="auto"/>
        <w:left w:val="none" w:sz="0" w:space="0" w:color="auto"/>
        <w:bottom w:val="none" w:sz="0" w:space="0" w:color="auto"/>
        <w:right w:val="none" w:sz="0" w:space="0" w:color="auto"/>
      </w:divBdr>
    </w:div>
    <w:div w:id="2062435767">
      <w:bodyDiv w:val="1"/>
      <w:marLeft w:val="0"/>
      <w:marRight w:val="0"/>
      <w:marTop w:val="0"/>
      <w:marBottom w:val="0"/>
      <w:divBdr>
        <w:top w:val="none" w:sz="0" w:space="0" w:color="auto"/>
        <w:left w:val="none" w:sz="0" w:space="0" w:color="auto"/>
        <w:bottom w:val="none" w:sz="0" w:space="0" w:color="auto"/>
        <w:right w:val="none" w:sz="0" w:space="0" w:color="auto"/>
      </w:divBdr>
    </w:div>
    <w:div w:id="2077046941">
      <w:bodyDiv w:val="1"/>
      <w:marLeft w:val="0"/>
      <w:marRight w:val="0"/>
      <w:marTop w:val="0"/>
      <w:marBottom w:val="0"/>
      <w:divBdr>
        <w:top w:val="none" w:sz="0" w:space="0" w:color="auto"/>
        <w:left w:val="none" w:sz="0" w:space="0" w:color="auto"/>
        <w:bottom w:val="none" w:sz="0" w:space="0" w:color="auto"/>
        <w:right w:val="none" w:sz="0" w:space="0" w:color="auto"/>
      </w:divBdr>
    </w:div>
    <w:div w:id="21155176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jpeg"/><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image" Target="media/image1.emf"/><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hyperlink" Target="https://drive.google.com/drive/folders/1_XWsaLWfEwpgPoJYNq7ora43J4t4vV2b?usp=sharing" TargetMode="External"/><Relationship Id="rId14" Type="http://schemas.openxmlformats.org/officeDocument/2006/relationships/image" Target="media/image7.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L:\USDA\Oat_Data_EXL.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L:\USDA\Oat_Data_EXL.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L:\USDA\Oat_Data_EXL.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omass</a:t>
            </a:r>
            <a:r>
              <a:rPr lang="en-US" baseline="0"/>
              <a:t> vs Vegetation Fraction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Post</c:v>
          </c:tx>
          <c:spPr>
            <a:ln w="25400" cap="rnd">
              <a:noFill/>
              <a:round/>
            </a:ln>
            <a:effectLst/>
          </c:spPr>
          <c:marker>
            <c:symbol val="diamond"/>
            <c:size val="5"/>
            <c:spPr>
              <a:solidFill>
                <a:schemeClr val="accent1"/>
              </a:solidFill>
              <a:ln w="9525">
                <a:solidFill>
                  <a:schemeClr val="accent1"/>
                </a:solidFill>
              </a:ln>
              <a:effectLst/>
            </c:spPr>
          </c:marker>
          <c:xVal>
            <c:numRef>
              <c:f>Harvest_Data!$S$42:$S$81</c:f>
              <c:numCache>
                <c:formatCode>General</c:formatCode>
                <c:ptCount val="40"/>
                <c:pt idx="0">
                  <c:v>0.515324206242043</c:v>
                </c:pt>
                <c:pt idx="1">
                  <c:v>0.33005996585779801</c:v>
                </c:pt>
                <c:pt idx="2">
                  <c:v>0.52941509779715201</c:v>
                </c:pt>
                <c:pt idx="3">
                  <c:v>0.59276744724354702</c:v>
                </c:pt>
                <c:pt idx="4">
                  <c:v>0.44785357432197798</c:v>
                </c:pt>
                <c:pt idx="5">
                  <c:v>0.40653632672350598</c:v>
                </c:pt>
                <c:pt idx="6">
                  <c:v>0.68996482099456002</c:v>
                </c:pt>
                <c:pt idx="7">
                  <c:v>0.39503141757648202</c:v>
                </c:pt>
                <c:pt idx="8">
                  <c:v>0.40585396493190801</c:v>
                </c:pt>
                <c:pt idx="9">
                  <c:v>0.52133224509085296</c:v>
                </c:pt>
                <c:pt idx="10">
                  <c:v>0.51358575093553405</c:v>
                </c:pt>
                <c:pt idx="11">
                  <c:v>0.43398692180085602</c:v>
                </c:pt>
                <c:pt idx="12">
                  <c:v>0.28015894448516598</c:v>
                </c:pt>
                <c:pt idx="13">
                  <c:v>0.53111316596581903</c:v>
                </c:pt>
                <c:pt idx="14">
                  <c:v>0.51760095578874199</c:v>
                </c:pt>
                <c:pt idx="15">
                  <c:v>0.55785487635507802</c:v>
                </c:pt>
                <c:pt idx="16">
                  <c:v>0.373015605107827</c:v>
                </c:pt>
                <c:pt idx="17">
                  <c:v>0.50953739246171004</c:v>
                </c:pt>
                <c:pt idx="18">
                  <c:v>0.54036543729022801</c:v>
                </c:pt>
                <c:pt idx="19">
                  <c:v>0.49134147988117699</c:v>
                </c:pt>
                <c:pt idx="20">
                  <c:v>0.31599499440607998</c:v>
                </c:pt>
                <c:pt idx="21">
                  <c:v>0.45195377300258399</c:v>
                </c:pt>
                <c:pt idx="22">
                  <c:v>0.26035477990818201</c:v>
                </c:pt>
                <c:pt idx="23">
                  <c:v>0.41023566799120398</c:v>
                </c:pt>
                <c:pt idx="24">
                  <c:v>0.51521751186296805</c:v>
                </c:pt>
                <c:pt idx="25">
                  <c:v>0.55083414509470996</c:v>
                </c:pt>
                <c:pt idx="26">
                  <c:v>0.60056939836426004</c:v>
                </c:pt>
                <c:pt idx="27">
                  <c:v>0.402164268353844</c:v>
                </c:pt>
                <c:pt idx="28">
                  <c:v>0.41611591470236398</c:v>
                </c:pt>
                <c:pt idx="29">
                  <c:v>0.26254653562748298</c:v>
                </c:pt>
                <c:pt idx="30">
                  <c:v>0.63561217256278602</c:v>
                </c:pt>
                <c:pt idx="31">
                  <c:v>0.51588600941321705</c:v>
                </c:pt>
                <c:pt idx="32">
                  <c:v>0.40499679314069598</c:v>
                </c:pt>
                <c:pt idx="33">
                  <c:v>0.390078869449481</c:v>
                </c:pt>
                <c:pt idx="34">
                  <c:v>0.48952044191967897</c:v>
                </c:pt>
                <c:pt idx="35">
                  <c:v>0.47418116585008202</c:v>
                </c:pt>
                <c:pt idx="36">
                  <c:v>0.43589476196905902</c:v>
                </c:pt>
                <c:pt idx="37">
                  <c:v>0.62822253192392197</c:v>
                </c:pt>
                <c:pt idx="38">
                  <c:v>0.54286702866401704</c:v>
                </c:pt>
                <c:pt idx="39">
                  <c:v>0.46961018575672198</c:v>
                </c:pt>
              </c:numCache>
            </c:numRef>
          </c:xVal>
          <c:yVal>
            <c:numRef>
              <c:f>Harvest_Data!$Y$42:$Y$81</c:f>
              <c:numCache>
                <c:formatCode>General</c:formatCode>
                <c:ptCount val="40"/>
                <c:pt idx="0">
                  <c:v>135.03608712000002</c:v>
                </c:pt>
                <c:pt idx="1">
                  <c:v>222.38645417999999</c:v>
                </c:pt>
                <c:pt idx="2">
                  <c:v>123.92998596000002</c:v>
                </c:pt>
                <c:pt idx="3">
                  <c:v>110.97286794000001</c:v>
                </c:pt>
                <c:pt idx="4">
                  <c:v>164.91678786</c:v>
                </c:pt>
                <c:pt idx="5">
                  <c:v>132.39177731999999</c:v>
                </c:pt>
                <c:pt idx="6">
                  <c:v>171.52756236000002</c:v>
                </c:pt>
                <c:pt idx="7">
                  <c:v>134.33093783999999</c:v>
                </c:pt>
                <c:pt idx="8">
                  <c:v>156.98385845999999</c:v>
                </c:pt>
                <c:pt idx="9">
                  <c:v>89.113240259999998</c:v>
                </c:pt>
                <c:pt idx="10">
                  <c:v>113.96975238</c:v>
                </c:pt>
                <c:pt idx="11">
                  <c:v>165.35750616000001</c:v>
                </c:pt>
                <c:pt idx="12">
                  <c:v>183.33881280000003</c:v>
                </c:pt>
                <c:pt idx="13">
                  <c:v>111.0610116</c:v>
                </c:pt>
                <c:pt idx="14">
                  <c:v>191.97689148000001</c:v>
                </c:pt>
                <c:pt idx="15">
                  <c:v>102.15850194000001</c:v>
                </c:pt>
                <c:pt idx="16">
                  <c:v>118.02436074000001</c:v>
                </c:pt>
                <c:pt idx="17">
                  <c:v>122.25525641999999</c:v>
                </c:pt>
                <c:pt idx="18">
                  <c:v>86.02821216000001</c:v>
                </c:pt>
                <c:pt idx="19">
                  <c:v>100.04305409999999</c:v>
                </c:pt>
                <c:pt idx="20">
                  <c:v>154.69212330000005</c:v>
                </c:pt>
                <c:pt idx="21">
                  <c:v>104.53838076</c:v>
                </c:pt>
                <c:pt idx="22">
                  <c:v>71.220077280000012</c:v>
                </c:pt>
                <c:pt idx="23">
                  <c:v>165.00493151999999</c:v>
                </c:pt>
                <c:pt idx="24">
                  <c:v>161.39104146</c:v>
                </c:pt>
                <c:pt idx="25">
                  <c:v>168.44253425999997</c:v>
                </c:pt>
                <c:pt idx="26">
                  <c:v>1414.705743</c:v>
                </c:pt>
                <c:pt idx="27">
                  <c:v>155.30912892000001</c:v>
                </c:pt>
                <c:pt idx="28">
                  <c:v>142.96901652</c:v>
                </c:pt>
                <c:pt idx="29">
                  <c:v>118.99394100000001</c:v>
                </c:pt>
                <c:pt idx="30">
                  <c:v>112.20687918</c:v>
                </c:pt>
                <c:pt idx="31">
                  <c:v>118.37693538000001</c:v>
                </c:pt>
                <c:pt idx="32">
                  <c:v>147.99320514000001</c:v>
                </c:pt>
                <c:pt idx="33">
                  <c:v>146.23033194000001</c:v>
                </c:pt>
                <c:pt idx="34">
                  <c:v>119.96352125999999</c:v>
                </c:pt>
                <c:pt idx="35">
                  <c:v>99.161617500000006</c:v>
                </c:pt>
                <c:pt idx="36">
                  <c:v>126.0454338</c:v>
                </c:pt>
                <c:pt idx="37">
                  <c:v>106.83011592</c:v>
                </c:pt>
                <c:pt idx="38">
                  <c:v>182.80995084</c:v>
                </c:pt>
                <c:pt idx="39">
                  <c:v>159.27559362000002</c:v>
                </c:pt>
              </c:numCache>
            </c:numRef>
          </c:yVal>
          <c:smooth val="0"/>
          <c:extLst>
            <c:ext xmlns:c16="http://schemas.microsoft.com/office/drawing/2014/chart" uri="{C3380CC4-5D6E-409C-BE32-E72D297353CC}">
              <c16:uniqueId val="{00000000-6E77-4484-967E-E223B55212AE}"/>
            </c:ext>
          </c:extLst>
        </c:ser>
        <c:ser>
          <c:idx val="1"/>
          <c:order val="1"/>
          <c:tx>
            <c:v>Under</c:v>
          </c:tx>
          <c:spPr>
            <a:ln w="19050" cap="rnd">
              <a:noFill/>
              <a:round/>
            </a:ln>
            <a:effectLst/>
          </c:spPr>
          <c:marker>
            <c:symbol val="x"/>
            <c:size val="5"/>
            <c:spPr>
              <a:solidFill>
                <a:schemeClr val="accent6"/>
              </a:solidFill>
              <a:ln w="9525">
                <a:solidFill>
                  <a:schemeClr val="accent6"/>
                </a:solidFill>
              </a:ln>
              <a:effectLst/>
            </c:spPr>
          </c:marker>
          <c:xVal>
            <c:numRef>
              <c:f>Harvest_Data!$S$82:$S$121</c:f>
              <c:numCache>
                <c:formatCode>General</c:formatCode>
                <c:ptCount val="40"/>
                <c:pt idx="0">
                  <c:v>0.86121713572007197</c:v>
                </c:pt>
                <c:pt idx="1">
                  <c:v>0.775912869873847</c:v>
                </c:pt>
                <c:pt idx="2">
                  <c:v>0.75679769781258399</c:v>
                </c:pt>
                <c:pt idx="3">
                  <c:v>0.74039449191774998</c:v>
                </c:pt>
                <c:pt idx="4">
                  <c:v>0.86991724856294095</c:v>
                </c:pt>
                <c:pt idx="5">
                  <c:v>0.71070150650052</c:v>
                </c:pt>
                <c:pt idx="6">
                  <c:v>0.86354813664596197</c:v>
                </c:pt>
                <c:pt idx="7">
                  <c:v>0.64852882315496996</c:v>
                </c:pt>
                <c:pt idx="8">
                  <c:v>0.90564359013926898</c:v>
                </c:pt>
                <c:pt idx="9">
                  <c:v>0.724412035608194</c:v>
                </c:pt>
                <c:pt idx="10">
                  <c:v>0.77149741040083297</c:v>
                </c:pt>
                <c:pt idx="11">
                  <c:v>0.91106872805833095</c:v>
                </c:pt>
                <c:pt idx="12">
                  <c:v>0.85732490065969602</c:v>
                </c:pt>
                <c:pt idx="13">
                  <c:v>0.73703874271825898</c:v>
                </c:pt>
                <c:pt idx="14">
                  <c:v>0.60337238628910905</c:v>
                </c:pt>
                <c:pt idx="15">
                  <c:v>0.883766420084101</c:v>
                </c:pt>
                <c:pt idx="16">
                  <c:v>0.81485872940858695</c:v>
                </c:pt>
                <c:pt idx="17">
                  <c:v>0.88282967960340997</c:v>
                </c:pt>
                <c:pt idx="18">
                  <c:v>0.72351628505844601</c:v>
                </c:pt>
                <c:pt idx="19">
                  <c:v>0.81859363546930997</c:v>
                </c:pt>
                <c:pt idx="20">
                  <c:v>0.75167395644458102</c:v>
                </c:pt>
                <c:pt idx="21">
                  <c:v>0.65939597719995302</c:v>
                </c:pt>
                <c:pt idx="22">
                  <c:v>0.87526221499942103</c:v>
                </c:pt>
                <c:pt idx="23">
                  <c:v>0.63746515855869701</c:v>
                </c:pt>
                <c:pt idx="24">
                  <c:v>0.90282734076617399</c:v>
                </c:pt>
                <c:pt idx="25">
                  <c:v>0.89337253095945302</c:v>
                </c:pt>
                <c:pt idx="26">
                  <c:v>0.88963400814011795</c:v>
                </c:pt>
                <c:pt idx="27">
                  <c:v>0.63621315728559802</c:v>
                </c:pt>
                <c:pt idx="28">
                  <c:v>0.84512798503144104</c:v>
                </c:pt>
                <c:pt idx="29">
                  <c:v>0.71786088017437599</c:v>
                </c:pt>
                <c:pt idx="30">
                  <c:v>0.86949348501215196</c:v>
                </c:pt>
                <c:pt idx="31">
                  <c:v>0.92603005285289897</c:v>
                </c:pt>
                <c:pt idx="32">
                  <c:v>0.93396522124918002</c:v>
                </c:pt>
                <c:pt idx="33">
                  <c:v>0.63780633945449605</c:v>
                </c:pt>
                <c:pt idx="34">
                  <c:v>0.78771314764090805</c:v>
                </c:pt>
                <c:pt idx="35">
                  <c:v>0.80141885440376504</c:v>
                </c:pt>
                <c:pt idx="36">
                  <c:v>0.85545684483623297</c:v>
                </c:pt>
                <c:pt idx="37">
                  <c:v>0.77909019231511101</c:v>
                </c:pt>
                <c:pt idx="38">
                  <c:v>0.87230732321283899</c:v>
                </c:pt>
                <c:pt idx="39">
                  <c:v>0.87594276841171204</c:v>
                </c:pt>
              </c:numCache>
            </c:numRef>
          </c:xVal>
          <c:yVal>
            <c:numRef>
              <c:f>Harvest_Data!$Y$82:$Y$121</c:f>
              <c:numCache>
                <c:formatCode>General</c:formatCode>
                <c:ptCount val="40"/>
                <c:pt idx="0">
                  <c:v>701.97610824000014</c:v>
                </c:pt>
                <c:pt idx="1">
                  <c:v>622.38238325999998</c:v>
                </c:pt>
                <c:pt idx="2">
                  <c:v>424.32357924000007</c:v>
                </c:pt>
                <c:pt idx="3">
                  <c:v>754.06901130000006</c:v>
                </c:pt>
                <c:pt idx="4">
                  <c:v>843.35853887999997</c:v>
                </c:pt>
                <c:pt idx="5">
                  <c:v>751.42470149999997</c:v>
                </c:pt>
                <c:pt idx="6">
                  <c:v>626.43699161999996</c:v>
                </c:pt>
                <c:pt idx="7">
                  <c:v>506.73790134000012</c:v>
                </c:pt>
                <c:pt idx="8">
                  <c:v>962.52876719999995</c:v>
                </c:pt>
                <c:pt idx="9">
                  <c:v>1008.3634704</c:v>
                </c:pt>
                <c:pt idx="10">
                  <c:v>487.25815248000004</c:v>
                </c:pt>
                <c:pt idx="11">
                  <c:v>817.88502114000005</c:v>
                </c:pt>
                <c:pt idx="12">
                  <c:v>473.50774152000002</c:v>
                </c:pt>
                <c:pt idx="13">
                  <c:v>695.10090275999994</c:v>
                </c:pt>
                <c:pt idx="14">
                  <c:v>492.45862842000003</c:v>
                </c:pt>
                <c:pt idx="15">
                  <c:v>499.3338339</c:v>
                </c:pt>
                <c:pt idx="16">
                  <c:v>437.63327190000001</c:v>
                </c:pt>
                <c:pt idx="17">
                  <c:v>449.97338429999996</c:v>
                </c:pt>
                <c:pt idx="18">
                  <c:v>530.4485458800001</c:v>
                </c:pt>
                <c:pt idx="19">
                  <c:v>676.67887782000003</c:v>
                </c:pt>
                <c:pt idx="20">
                  <c:v>344.11284864000004</c:v>
                </c:pt>
                <c:pt idx="21">
                  <c:v>389.33054622000003</c:v>
                </c:pt>
                <c:pt idx="22">
                  <c:v>914.04975419999994</c:v>
                </c:pt>
                <c:pt idx="23">
                  <c:v>649.53063054000006</c:v>
                </c:pt>
                <c:pt idx="24">
                  <c:v>1236.6555498000002</c:v>
                </c:pt>
                <c:pt idx="25">
                  <c:v>906.11682480000002</c:v>
                </c:pt>
                <c:pt idx="26">
                  <c:v>708.67502640000009</c:v>
                </c:pt>
                <c:pt idx="27">
                  <c:v>551.33859329999996</c:v>
                </c:pt>
                <c:pt idx="28">
                  <c:v>832.9575870000001</c:v>
                </c:pt>
                <c:pt idx="29">
                  <c:v>636.83794350000005</c:v>
                </c:pt>
                <c:pt idx="30">
                  <c:v>514.84711805999996</c:v>
                </c:pt>
                <c:pt idx="31">
                  <c:v>959.88445739999997</c:v>
                </c:pt>
                <c:pt idx="32">
                  <c:v>598.67173872000001</c:v>
                </c:pt>
                <c:pt idx="33">
                  <c:v>1034.8065684000001</c:v>
                </c:pt>
                <c:pt idx="34">
                  <c:v>495.27922554000003</c:v>
                </c:pt>
                <c:pt idx="35">
                  <c:v>583.42288553999992</c:v>
                </c:pt>
                <c:pt idx="36">
                  <c:v>595.23413598000002</c:v>
                </c:pt>
                <c:pt idx="37">
                  <c:v>699.77251674000013</c:v>
                </c:pt>
                <c:pt idx="38">
                  <c:v>1137.053214</c:v>
                </c:pt>
                <c:pt idx="39">
                  <c:v>976.63175280000007</c:v>
                </c:pt>
              </c:numCache>
            </c:numRef>
          </c:yVal>
          <c:smooth val="0"/>
          <c:extLst>
            <c:ext xmlns:c16="http://schemas.microsoft.com/office/drawing/2014/chart" uri="{C3380CC4-5D6E-409C-BE32-E72D297353CC}">
              <c16:uniqueId val="{00000001-6E77-4484-967E-E223B55212AE}"/>
            </c:ext>
          </c:extLst>
        </c:ser>
        <c:dLbls>
          <c:showLegendKey val="0"/>
          <c:showVal val="0"/>
          <c:showCatName val="0"/>
          <c:showSerName val="0"/>
          <c:showPercent val="0"/>
          <c:showBubbleSize val="0"/>
        </c:dLbls>
        <c:axId val="1849467023"/>
        <c:axId val="1849468271"/>
        <c:extLst>
          <c:ext xmlns:c15="http://schemas.microsoft.com/office/drawing/2012/chart" uri="{02D57815-91ED-43cb-92C2-25804820EDAC}">
            <c15:filteredScatterSeries>
              <c15:ser>
                <c:idx val="2"/>
                <c:order val="2"/>
                <c:tx>
                  <c:v>All</c:v>
                </c:tx>
                <c:spPr>
                  <a:ln w="25400" cap="rnd">
                    <a:noFill/>
                    <a:round/>
                  </a:ln>
                  <a:effectLst/>
                </c:spPr>
                <c:marker>
                  <c:symbol val="circle"/>
                  <c:size val="5"/>
                  <c:spPr>
                    <a:solidFill>
                      <a:schemeClr val="accent3"/>
                    </a:solidFill>
                    <a:ln w="9525">
                      <a:solidFill>
                        <a:schemeClr val="accent3"/>
                      </a:solidFill>
                    </a:ln>
                    <a:effectLst/>
                  </c:spPr>
                </c:marker>
                <c:xVal>
                  <c:numRef>
                    <c:extLst>
                      <c:ext uri="{02D57815-91ED-43cb-92C2-25804820EDAC}">
                        <c15:formulaRef>
                          <c15:sqref>Harvest_Data!$S$42:$S$121</c15:sqref>
                        </c15:formulaRef>
                      </c:ext>
                    </c:extLst>
                    <c:numCache>
                      <c:formatCode>General</c:formatCode>
                      <c:ptCount val="80"/>
                      <c:pt idx="0">
                        <c:v>0.515324206242043</c:v>
                      </c:pt>
                      <c:pt idx="1">
                        <c:v>0.33005996585779801</c:v>
                      </c:pt>
                      <c:pt idx="2">
                        <c:v>0.52941509779715201</c:v>
                      </c:pt>
                      <c:pt idx="3">
                        <c:v>0.59276744724354702</c:v>
                      </c:pt>
                      <c:pt idx="4">
                        <c:v>0.44785357432197798</c:v>
                      </c:pt>
                      <c:pt idx="5">
                        <c:v>0.40653632672350598</c:v>
                      </c:pt>
                      <c:pt idx="6">
                        <c:v>0.68996482099456002</c:v>
                      </c:pt>
                      <c:pt idx="7">
                        <c:v>0.39503141757648202</c:v>
                      </c:pt>
                      <c:pt idx="8">
                        <c:v>0.40585396493190801</c:v>
                      </c:pt>
                      <c:pt idx="9">
                        <c:v>0.52133224509085296</c:v>
                      </c:pt>
                      <c:pt idx="10">
                        <c:v>0.51358575093553405</c:v>
                      </c:pt>
                      <c:pt idx="11">
                        <c:v>0.43398692180085602</c:v>
                      </c:pt>
                      <c:pt idx="12">
                        <c:v>0.28015894448516598</c:v>
                      </c:pt>
                      <c:pt idx="13">
                        <c:v>0.53111316596581903</c:v>
                      </c:pt>
                      <c:pt idx="14">
                        <c:v>0.51760095578874199</c:v>
                      </c:pt>
                      <c:pt idx="15">
                        <c:v>0.55785487635507802</c:v>
                      </c:pt>
                      <c:pt idx="16">
                        <c:v>0.373015605107827</c:v>
                      </c:pt>
                      <c:pt idx="17">
                        <c:v>0.50953739246171004</c:v>
                      </c:pt>
                      <c:pt idx="18">
                        <c:v>0.54036543729022801</c:v>
                      </c:pt>
                      <c:pt idx="19">
                        <c:v>0.49134147988117699</c:v>
                      </c:pt>
                      <c:pt idx="20">
                        <c:v>0.31599499440607998</c:v>
                      </c:pt>
                      <c:pt idx="21">
                        <c:v>0.45195377300258399</c:v>
                      </c:pt>
                      <c:pt idx="22">
                        <c:v>0.26035477990818201</c:v>
                      </c:pt>
                      <c:pt idx="23">
                        <c:v>0.41023566799120398</c:v>
                      </c:pt>
                      <c:pt idx="24">
                        <c:v>0.51521751186296805</c:v>
                      </c:pt>
                      <c:pt idx="25">
                        <c:v>0.55083414509470996</c:v>
                      </c:pt>
                      <c:pt idx="26">
                        <c:v>0.60056939836426004</c:v>
                      </c:pt>
                      <c:pt idx="27">
                        <c:v>0.402164268353844</c:v>
                      </c:pt>
                      <c:pt idx="28">
                        <c:v>0.41611591470236398</c:v>
                      </c:pt>
                      <c:pt idx="29">
                        <c:v>0.26254653562748298</c:v>
                      </c:pt>
                      <c:pt idx="30">
                        <c:v>0.63561217256278602</c:v>
                      </c:pt>
                      <c:pt idx="31">
                        <c:v>0.51588600941321705</c:v>
                      </c:pt>
                      <c:pt idx="32">
                        <c:v>0.40499679314069598</c:v>
                      </c:pt>
                      <c:pt idx="33">
                        <c:v>0.390078869449481</c:v>
                      </c:pt>
                      <c:pt idx="34">
                        <c:v>0.48952044191967897</c:v>
                      </c:pt>
                      <c:pt idx="35">
                        <c:v>0.47418116585008202</c:v>
                      </c:pt>
                      <c:pt idx="36">
                        <c:v>0.43589476196905902</c:v>
                      </c:pt>
                      <c:pt idx="37">
                        <c:v>0.62822253192392197</c:v>
                      </c:pt>
                      <c:pt idx="38">
                        <c:v>0.54286702866401704</c:v>
                      </c:pt>
                      <c:pt idx="39">
                        <c:v>0.46961018575672198</c:v>
                      </c:pt>
                      <c:pt idx="40">
                        <c:v>0.86121713572007197</c:v>
                      </c:pt>
                      <c:pt idx="41">
                        <c:v>0.775912869873847</c:v>
                      </c:pt>
                      <c:pt idx="42">
                        <c:v>0.75679769781258399</c:v>
                      </c:pt>
                      <c:pt idx="43">
                        <c:v>0.74039449191774998</c:v>
                      </c:pt>
                      <c:pt idx="44">
                        <c:v>0.86991724856294095</c:v>
                      </c:pt>
                      <c:pt idx="45">
                        <c:v>0.71070150650052</c:v>
                      </c:pt>
                      <c:pt idx="46">
                        <c:v>0.86354813664596197</c:v>
                      </c:pt>
                      <c:pt idx="47">
                        <c:v>0.64852882315496996</c:v>
                      </c:pt>
                      <c:pt idx="48">
                        <c:v>0.90564359013926898</c:v>
                      </c:pt>
                      <c:pt idx="49">
                        <c:v>0.724412035608194</c:v>
                      </c:pt>
                      <c:pt idx="50">
                        <c:v>0.77149741040083297</c:v>
                      </c:pt>
                      <c:pt idx="51">
                        <c:v>0.91106872805833095</c:v>
                      </c:pt>
                      <c:pt idx="52">
                        <c:v>0.85732490065969602</c:v>
                      </c:pt>
                      <c:pt idx="53">
                        <c:v>0.73703874271825898</c:v>
                      </c:pt>
                      <c:pt idx="54">
                        <c:v>0.60337238628910905</c:v>
                      </c:pt>
                      <c:pt idx="55">
                        <c:v>0.883766420084101</c:v>
                      </c:pt>
                      <c:pt idx="56">
                        <c:v>0.81485872940858695</c:v>
                      </c:pt>
                      <c:pt idx="57">
                        <c:v>0.88282967960340997</c:v>
                      </c:pt>
                      <c:pt idx="58">
                        <c:v>0.72351628505844601</c:v>
                      </c:pt>
                      <c:pt idx="59">
                        <c:v>0.81859363546930997</c:v>
                      </c:pt>
                      <c:pt idx="60">
                        <c:v>0.75167395644458102</c:v>
                      </c:pt>
                      <c:pt idx="61">
                        <c:v>0.65939597719995302</c:v>
                      </c:pt>
                      <c:pt idx="62">
                        <c:v>0.87526221499942103</c:v>
                      </c:pt>
                      <c:pt idx="63">
                        <c:v>0.63746515855869701</c:v>
                      </c:pt>
                      <c:pt idx="64">
                        <c:v>0.90282734076617399</c:v>
                      </c:pt>
                      <c:pt idx="65">
                        <c:v>0.89337253095945302</c:v>
                      </c:pt>
                      <c:pt idx="66">
                        <c:v>0.88963400814011795</c:v>
                      </c:pt>
                      <c:pt idx="67">
                        <c:v>0.63621315728559802</c:v>
                      </c:pt>
                      <c:pt idx="68">
                        <c:v>0.84512798503144104</c:v>
                      </c:pt>
                      <c:pt idx="69">
                        <c:v>0.71786088017437599</c:v>
                      </c:pt>
                      <c:pt idx="70">
                        <c:v>0.86949348501215196</c:v>
                      </c:pt>
                      <c:pt idx="71">
                        <c:v>0.92603005285289897</c:v>
                      </c:pt>
                      <c:pt idx="72">
                        <c:v>0.93396522124918002</c:v>
                      </c:pt>
                      <c:pt idx="73">
                        <c:v>0.63780633945449605</c:v>
                      </c:pt>
                      <c:pt idx="74">
                        <c:v>0.78771314764090805</c:v>
                      </c:pt>
                      <c:pt idx="75">
                        <c:v>0.80141885440376504</c:v>
                      </c:pt>
                      <c:pt idx="76">
                        <c:v>0.85545684483623297</c:v>
                      </c:pt>
                      <c:pt idx="77">
                        <c:v>0.77909019231511101</c:v>
                      </c:pt>
                      <c:pt idx="78">
                        <c:v>0.87230732321283899</c:v>
                      </c:pt>
                      <c:pt idx="79">
                        <c:v>0.87594276841171204</c:v>
                      </c:pt>
                    </c:numCache>
                  </c:numRef>
                </c:xVal>
                <c:yVal>
                  <c:numRef>
                    <c:extLst>
                      <c:ext uri="{02D57815-91ED-43cb-92C2-25804820EDAC}">
                        <c15:formulaRef>
                          <c15:sqref>Harvest_Data!$Y$42:$Y$121</c15:sqref>
                        </c15:formulaRef>
                      </c:ext>
                    </c:extLst>
                    <c:numCache>
                      <c:formatCode>General</c:formatCode>
                      <c:ptCount val="80"/>
                      <c:pt idx="0">
                        <c:v>135.03608712000002</c:v>
                      </c:pt>
                      <c:pt idx="1">
                        <c:v>222.38645417999999</c:v>
                      </c:pt>
                      <c:pt idx="2">
                        <c:v>123.92998596000002</c:v>
                      </c:pt>
                      <c:pt idx="3">
                        <c:v>110.97286794000001</c:v>
                      </c:pt>
                      <c:pt idx="4">
                        <c:v>164.91678786</c:v>
                      </c:pt>
                      <c:pt idx="5">
                        <c:v>132.39177731999999</c:v>
                      </c:pt>
                      <c:pt idx="6">
                        <c:v>171.52756236000002</c:v>
                      </c:pt>
                      <c:pt idx="7">
                        <c:v>134.33093783999999</c:v>
                      </c:pt>
                      <c:pt idx="8">
                        <c:v>156.98385845999999</c:v>
                      </c:pt>
                      <c:pt idx="9">
                        <c:v>89.113240259999998</c:v>
                      </c:pt>
                      <c:pt idx="10">
                        <c:v>113.96975238</c:v>
                      </c:pt>
                      <c:pt idx="11">
                        <c:v>165.35750616000001</c:v>
                      </c:pt>
                      <c:pt idx="12">
                        <c:v>183.33881280000003</c:v>
                      </c:pt>
                      <c:pt idx="13">
                        <c:v>111.0610116</c:v>
                      </c:pt>
                      <c:pt idx="14">
                        <c:v>191.97689148000001</c:v>
                      </c:pt>
                      <c:pt idx="15">
                        <c:v>102.15850194000001</c:v>
                      </c:pt>
                      <c:pt idx="16">
                        <c:v>118.02436074000001</c:v>
                      </c:pt>
                      <c:pt idx="17">
                        <c:v>122.25525641999999</c:v>
                      </c:pt>
                      <c:pt idx="18">
                        <c:v>86.02821216000001</c:v>
                      </c:pt>
                      <c:pt idx="19">
                        <c:v>100.04305409999999</c:v>
                      </c:pt>
                      <c:pt idx="20">
                        <c:v>154.69212330000005</c:v>
                      </c:pt>
                      <c:pt idx="21">
                        <c:v>104.53838076</c:v>
                      </c:pt>
                      <c:pt idx="22">
                        <c:v>71.220077280000012</c:v>
                      </c:pt>
                      <c:pt idx="23">
                        <c:v>165.00493151999999</c:v>
                      </c:pt>
                      <c:pt idx="24">
                        <c:v>161.39104146</c:v>
                      </c:pt>
                      <c:pt idx="25">
                        <c:v>168.44253425999997</c:v>
                      </c:pt>
                      <c:pt idx="26">
                        <c:v>1414.705743</c:v>
                      </c:pt>
                      <c:pt idx="27">
                        <c:v>155.30912892000001</c:v>
                      </c:pt>
                      <c:pt idx="28">
                        <c:v>142.96901652</c:v>
                      </c:pt>
                      <c:pt idx="29">
                        <c:v>118.99394100000001</c:v>
                      </c:pt>
                      <c:pt idx="30">
                        <c:v>112.20687918</c:v>
                      </c:pt>
                      <c:pt idx="31">
                        <c:v>118.37693538000001</c:v>
                      </c:pt>
                      <c:pt idx="32">
                        <c:v>147.99320514000001</c:v>
                      </c:pt>
                      <c:pt idx="33">
                        <c:v>146.23033194000001</c:v>
                      </c:pt>
                      <c:pt idx="34">
                        <c:v>119.96352125999999</c:v>
                      </c:pt>
                      <c:pt idx="35">
                        <c:v>99.161617500000006</c:v>
                      </c:pt>
                      <c:pt idx="36">
                        <c:v>126.0454338</c:v>
                      </c:pt>
                      <c:pt idx="37">
                        <c:v>106.83011592</c:v>
                      </c:pt>
                      <c:pt idx="38">
                        <c:v>182.80995084</c:v>
                      </c:pt>
                      <c:pt idx="39">
                        <c:v>159.27559362000002</c:v>
                      </c:pt>
                      <c:pt idx="40">
                        <c:v>701.97610824000014</c:v>
                      </c:pt>
                      <c:pt idx="41">
                        <c:v>622.38238325999998</c:v>
                      </c:pt>
                      <c:pt idx="42">
                        <c:v>424.32357924000007</c:v>
                      </c:pt>
                      <c:pt idx="43">
                        <c:v>754.06901130000006</c:v>
                      </c:pt>
                      <c:pt idx="44">
                        <c:v>843.35853887999997</c:v>
                      </c:pt>
                      <c:pt idx="45">
                        <c:v>751.42470149999997</c:v>
                      </c:pt>
                      <c:pt idx="46">
                        <c:v>626.43699161999996</c:v>
                      </c:pt>
                      <c:pt idx="47">
                        <c:v>506.73790134000012</c:v>
                      </c:pt>
                      <c:pt idx="48">
                        <c:v>962.52876719999995</c:v>
                      </c:pt>
                      <c:pt idx="49">
                        <c:v>1008.3634704</c:v>
                      </c:pt>
                      <c:pt idx="50">
                        <c:v>487.25815248000004</c:v>
                      </c:pt>
                      <c:pt idx="51">
                        <c:v>817.88502114000005</c:v>
                      </c:pt>
                      <c:pt idx="52">
                        <c:v>473.50774152000002</c:v>
                      </c:pt>
                      <c:pt idx="53">
                        <c:v>695.10090275999994</c:v>
                      </c:pt>
                      <c:pt idx="54">
                        <c:v>492.45862842000003</c:v>
                      </c:pt>
                      <c:pt idx="55">
                        <c:v>499.3338339</c:v>
                      </c:pt>
                      <c:pt idx="56">
                        <c:v>437.63327190000001</c:v>
                      </c:pt>
                      <c:pt idx="57">
                        <c:v>449.97338429999996</c:v>
                      </c:pt>
                      <c:pt idx="58">
                        <c:v>530.4485458800001</c:v>
                      </c:pt>
                      <c:pt idx="59">
                        <c:v>676.67887782000003</c:v>
                      </c:pt>
                      <c:pt idx="60">
                        <c:v>344.11284864000004</c:v>
                      </c:pt>
                      <c:pt idx="61">
                        <c:v>389.33054622000003</c:v>
                      </c:pt>
                      <c:pt idx="62">
                        <c:v>914.04975419999994</c:v>
                      </c:pt>
                      <c:pt idx="63">
                        <c:v>649.53063054000006</c:v>
                      </c:pt>
                      <c:pt idx="64">
                        <c:v>1236.6555498000002</c:v>
                      </c:pt>
                      <c:pt idx="65">
                        <c:v>906.11682480000002</c:v>
                      </c:pt>
                      <c:pt idx="66">
                        <c:v>708.67502640000009</c:v>
                      </c:pt>
                      <c:pt idx="67">
                        <c:v>551.33859329999996</c:v>
                      </c:pt>
                      <c:pt idx="68">
                        <c:v>832.9575870000001</c:v>
                      </c:pt>
                      <c:pt idx="69">
                        <c:v>636.83794350000005</c:v>
                      </c:pt>
                      <c:pt idx="70">
                        <c:v>514.84711805999996</c:v>
                      </c:pt>
                      <c:pt idx="71">
                        <c:v>959.88445739999997</c:v>
                      </c:pt>
                      <c:pt idx="72">
                        <c:v>598.67173872000001</c:v>
                      </c:pt>
                      <c:pt idx="73">
                        <c:v>1034.8065684000001</c:v>
                      </c:pt>
                      <c:pt idx="74">
                        <c:v>495.27922554000003</c:v>
                      </c:pt>
                      <c:pt idx="75">
                        <c:v>583.42288553999992</c:v>
                      </c:pt>
                      <c:pt idx="76">
                        <c:v>595.23413598000002</c:v>
                      </c:pt>
                      <c:pt idx="77">
                        <c:v>699.77251674000013</c:v>
                      </c:pt>
                      <c:pt idx="78">
                        <c:v>1137.053214</c:v>
                      </c:pt>
                      <c:pt idx="79">
                        <c:v>976.63175280000007</c:v>
                      </c:pt>
                    </c:numCache>
                  </c:numRef>
                </c:yVal>
                <c:smooth val="0"/>
                <c:extLst>
                  <c:ext xmlns:c16="http://schemas.microsoft.com/office/drawing/2014/chart" uri="{C3380CC4-5D6E-409C-BE32-E72D297353CC}">
                    <c16:uniqueId val="{00000002-6E77-4484-967E-E223B55212AE}"/>
                  </c:ext>
                </c:extLst>
              </c15:ser>
            </c15:filteredScatterSeries>
          </c:ext>
        </c:extLst>
      </c:scatterChart>
      <c:valAx>
        <c:axId val="184946702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getation</a:t>
                </a:r>
                <a:r>
                  <a:rPr lang="en-US" baseline="0"/>
                  <a:t> Fractio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468271"/>
        <c:crosses val="autoZero"/>
        <c:crossBetween val="midCat"/>
      </c:valAx>
      <c:valAx>
        <c:axId val="1849468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lover</a:t>
                </a:r>
                <a:r>
                  <a:rPr lang="en-US" baseline="0"/>
                  <a:t> Biomass (kg/ha)</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467023"/>
        <c:crosses val="autoZero"/>
        <c:crossBetween val="midCat"/>
      </c:valAx>
      <c:spPr>
        <a:noFill/>
        <a:ln>
          <a:noFill/>
        </a:ln>
        <a:effectLst/>
      </c:spPr>
    </c:plotArea>
    <c:legend>
      <c:legendPos val="b"/>
      <c:layout>
        <c:manualLayout>
          <c:xMode val="edge"/>
          <c:yMode val="edge"/>
          <c:x val="0.40397134733158357"/>
          <c:y val="0.89467264508603095"/>
          <c:w val="0.1951937882764654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trogen vs Greenn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Post</c:v>
          </c:tx>
          <c:spPr>
            <a:ln w="25400" cap="rnd">
              <a:noFill/>
              <a:round/>
            </a:ln>
            <a:effectLst/>
          </c:spPr>
          <c:marker>
            <c:symbol val="diamond"/>
            <c:size val="5"/>
            <c:spPr>
              <a:solidFill>
                <a:schemeClr val="accent1"/>
              </a:solidFill>
              <a:ln w="9525">
                <a:solidFill>
                  <a:schemeClr val="accent1"/>
                </a:solidFill>
              </a:ln>
              <a:effectLst/>
            </c:spPr>
          </c:marker>
          <c:xVal>
            <c:numRef>
              <c:f>Harvest_Data!$T$42:$T$81</c:f>
              <c:numCache>
                <c:formatCode>General</c:formatCode>
                <c:ptCount val="40"/>
                <c:pt idx="0">
                  <c:v>0.464835051334621</c:v>
                </c:pt>
                <c:pt idx="1">
                  <c:v>0.45443208601811602</c:v>
                </c:pt>
                <c:pt idx="2">
                  <c:v>0.46720032295358299</c:v>
                </c:pt>
                <c:pt idx="3">
                  <c:v>0.48001020533953398</c:v>
                </c:pt>
                <c:pt idx="4">
                  <c:v>0.46263277391496999</c:v>
                </c:pt>
                <c:pt idx="5">
                  <c:v>0.47014645194336302</c:v>
                </c:pt>
                <c:pt idx="6">
                  <c:v>0.49698514427513601</c:v>
                </c:pt>
                <c:pt idx="7">
                  <c:v>0.47119303285627401</c:v>
                </c:pt>
                <c:pt idx="8">
                  <c:v>0.46022959979726002</c:v>
                </c:pt>
                <c:pt idx="9">
                  <c:v>0.47398305050384398</c:v>
                </c:pt>
                <c:pt idx="10">
                  <c:v>0.47542889834197499</c:v>
                </c:pt>
                <c:pt idx="11">
                  <c:v>0.46963356050070199</c:v>
                </c:pt>
                <c:pt idx="12">
                  <c:v>0.464405272871318</c:v>
                </c:pt>
                <c:pt idx="13">
                  <c:v>0.47765623204980201</c:v>
                </c:pt>
                <c:pt idx="14">
                  <c:v>0.47635791459009102</c:v>
                </c:pt>
                <c:pt idx="15">
                  <c:v>0.47642616681720001</c:v>
                </c:pt>
                <c:pt idx="16">
                  <c:v>0.46587518797029598</c:v>
                </c:pt>
                <c:pt idx="17">
                  <c:v>0.47112540190761498</c:v>
                </c:pt>
                <c:pt idx="18">
                  <c:v>0.47356549399863102</c:v>
                </c:pt>
                <c:pt idx="19">
                  <c:v>0.46910730138771101</c:v>
                </c:pt>
                <c:pt idx="20">
                  <c:v>0.45033774303637297</c:v>
                </c:pt>
                <c:pt idx="21">
                  <c:v>0.465248126324383</c:v>
                </c:pt>
                <c:pt idx="22">
                  <c:v>0.461450762308042</c:v>
                </c:pt>
                <c:pt idx="23">
                  <c:v>0.46250496425882298</c:v>
                </c:pt>
                <c:pt idx="24">
                  <c:v>0.471664973240424</c:v>
                </c:pt>
                <c:pt idx="25">
                  <c:v>0.476673322396446</c:v>
                </c:pt>
                <c:pt idx="26">
                  <c:v>0.48086556511843698</c:v>
                </c:pt>
                <c:pt idx="27">
                  <c:v>0.45801501583211401</c:v>
                </c:pt>
                <c:pt idx="28">
                  <c:v>0.46913094754393603</c:v>
                </c:pt>
                <c:pt idx="29">
                  <c:v>0.45787551947559102</c:v>
                </c:pt>
                <c:pt idx="30">
                  <c:v>0.48521544694194801</c:v>
                </c:pt>
                <c:pt idx="31">
                  <c:v>0.466358279395576</c:v>
                </c:pt>
                <c:pt idx="32">
                  <c:v>0.47751958006804401</c:v>
                </c:pt>
                <c:pt idx="33">
                  <c:v>0.46571514073479903</c:v>
                </c:pt>
                <c:pt idx="34">
                  <c:v>0.46588365253932801</c:v>
                </c:pt>
                <c:pt idx="35">
                  <c:v>0.46707206890930603</c:v>
                </c:pt>
                <c:pt idx="36">
                  <c:v>0.46537725946209002</c:v>
                </c:pt>
                <c:pt idx="37">
                  <c:v>0.46592053001567002</c:v>
                </c:pt>
                <c:pt idx="38">
                  <c:v>0.46845761406720798</c:v>
                </c:pt>
                <c:pt idx="39">
                  <c:v>0.46630523120343098</c:v>
                </c:pt>
              </c:numCache>
            </c:numRef>
          </c:xVal>
          <c:yVal>
            <c:numRef>
              <c:f>Harvest_Data!$W$42:$W$81</c:f>
              <c:numCache>
                <c:formatCode>General</c:formatCode>
                <c:ptCount val="40"/>
                <c:pt idx="0">
                  <c:v>4.6814999999999998</c:v>
                </c:pt>
                <c:pt idx="1">
                  <c:v>4.0755999999999997</c:v>
                </c:pt>
                <c:pt idx="2">
                  <c:v>4.3569000000000004</c:v>
                </c:pt>
                <c:pt idx="3">
                  <c:v>3.9796</c:v>
                </c:pt>
                <c:pt idx="4">
                  <c:v>3.7374999999999998</c:v>
                </c:pt>
                <c:pt idx="5">
                  <c:v>3.9573999999999998</c:v>
                </c:pt>
                <c:pt idx="6">
                  <c:v>4.0305</c:v>
                </c:pt>
                <c:pt idx="7">
                  <c:v>4.0233999999999996</c:v>
                </c:pt>
                <c:pt idx="8">
                  <c:v>3.7892999999999999</c:v>
                </c:pt>
                <c:pt idx="9">
                  <c:v>3.9986999999999999</c:v>
                </c:pt>
                <c:pt idx="10">
                  <c:v>3.4479000000000002</c:v>
                </c:pt>
                <c:pt idx="11">
                  <c:v>3.4994000000000001</c:v>
                </c:pt>
                <c:pt idx="12">
                  <c:v>3.9260000000000002</c:v>
                </c:pt>
                <c:pt idx="13">
                  <c:v>3.4807000000000001</c:v>
                </c:pt>
                <c:pt idx="14">
                  <c:v>3.5430999999999999</c:v>
                </c:pt>
                <c:pt idx="15">
                  <c:v>3.9763999999999999</c:v>
                </c:pt>
                <c:pt idx="16">
                  <c:v>4.2548000000000004</c:v>
                </c:pt>
                <c:pt idx="17">
                  <c:v>4.1166999999999998</c:v>
                </c:pt>
                <c:pt idx="18">
                  <c:v>3.8142999999999998</c:v>
                </c:pt>
                <c:pt idx="19">
                  <c:v>4.3070000000000004</c:v>
                </c:pt>
                <c:pt idx="20">
                  <c:v>4.3135000000000003</c:v>
                </c:pt>
                <c:pt idx="21">
                  <c:v>3.9538000000000002</c:v>
                </c:pt>
                <c:pt idx="22">
                  <c:v>3.9533</c:v>
                </c:pt>
                <c:pt idx="23">
                  <c:v>3.8359999999999999</c:v>
                </c:pt>
                <c:pt idx="24">
                  <c:v>3.6387999999999998</c:v>
                </c:pt>
                <c:pt idx="25">
                  <c:v>3.6718000000000002</c:v>
                </c:pt>
                <c:pt idx="26">
                  <c:v>3.2199</c:v>
                </c:pt>
                <c:pt idx="27">
                  <c:v>3.9011999999999998</c:v>
                </c:pt>
                <c:pt idx="28">
                  <c:v>3.9415</c:v>
                </c:pt>
                <c:pt idx="29">
                  <c:v>4.0284000000000004</c:v>
                </c:pt>
                <c:pt idx="30">
                  <c:v>4.0637999999999996</c:v>
                </c:pt>
                <c:pt idx="31">
                  <c:v>3.74</c:v>
                </c:pt>
                <c:pt idx="32">
                  <c:v>3.7730999999999999</c:v>
                </c:pt>
                <c:pt idx="33">
                  <c:v>4.2957999999999998</c:v>
                </c:pt>
                <c:pt idx="34">
                  <c:v>3.5101</c:v>
                </c:pt>
                <c:pt idx="35">
                  <c:v>3.7248000000000001</c:v>
                </c:pt>
                <c:pt idx="36">
                  <c:v>3.9729000000000001</c:v>
                </c:pt>
                <c:pt idx="37">
                  <c:v>3.9060999999999999</c:v>
                </c:pt>
                <c:pt idx="38">
                  <c:v>3.6463000000000001</c:v>
                </c:pt>
                <c:pt idx="39">
                  <c:v>3.7204999999999999</c:v>
                </c:pt>
              </c:numCache>
            </c:numRef>
          </c:yVal>
          <c:smooth val="0"/>
          <c:extLst>
            <c:ext xmlns:c16="http://schemas.microsoft.com/office/drawing/2014/chart" uri="{C3380CC4-5D6E-409C-BE32-E72D297353CC}">
              <c16:uniqueId val="{00000000-68B4-402A-A017-EAC17E8E52D9}"/>
            </c:ext>
          </c:extLst>
        </c:ser>
        <c:ser>
          <c:idx val="1"/>
          <c:order val="1"/>
          <c:tx>
            <c:v>Under</c:v>
          </c:tx>
          <c:spPr>
            <a:ln w="19050" cap="rnd">
              <a:noFill/>
              <a:round/>
            </a:ln>
            <a:effectLst/>
          </c:spPr>
          <c:marker>
            <c:symbol val="x"/>
            <c:size val="5"/>
            <c:spPr>
              <a:solidFill>
                <a:schemeClr val="accent6"/>
              </a:solidFill>
              <a:ln w="9525">
                <a:solidFill>
                  <a:schemeClr val="accent6"/>
                </a:solidFill>
              </a:ln>
              <a:effectLst/>
            </c:spPr>
          </c:marker>
          <c:xVal>
            <c:numRef>
              <c:f>Harvest_Data!$T$82:$T$121</c:f>
              <c:numCache>
                <c:formatCode>General</c:formatCode>
                <c:ptCount val="40"/>
                <c:pt idx="0">
                  <c:v>0.48960091788166799</c:v>
                </c:pt>
                <c:pt idx="1">
                  <c:v>0.49537545506927499</c:v>
                </c:pt>
                <c:pt idx="2">
                  <c:v>0.49162623572938102</c:v>
                </c:pt>
                <c:pt idx="3">
                  <c:v>0.497585033136971</c:v>
                </c:pt>
                <c:pt idx="4">
                  <c:v>0.51197192837201899</c:v>
                </c:pt>
                <c:pt idx="5">
                  <c:v>0.500162424244605</c:v>
                </c:pt>
                <c:pt idx="6">
                  <c:v>0.50575339382821904</c:v>
                </c:pt>
                <c:pt idx="7">
                  <c:v>0.48761711902337201</c:v>
                </c:pt>
                <c:pt idx="8">
                  <c:v>0.51839288919837401</c:v>
                </c:pt>
                <c:pt idx="9">
                  <c:v>0.48662561284749201</c:v>
                </c:pt>
                <c:pt idx="10">
                  <c:v>0.49303807043164699</c:v>
                </c:pt>
                <c:pt idx="11">
                  <c:v>0.51891971790139901</c:v>
                </c:pt>
                <c:pt idx="12">
                  <c:v>0.50425896066188503</c:v>
                </c:pt>
                <c:pt idx="13">
                  <c:v>0.49270067771265402</c:v>
                </c:pt>
                <c:pt idx="14">
                  <c:v>0.48079362114290802</c:v>
                </c:pt>
                <c:pt idx="15">
                  <c:v>0.50694467598735604</c:v>
                </c:pt>
                <c:pt idx="16">
                  <c:v>0.493014591857666</c:v>
                </c:pt>
                <c:pt idx="17">
                  <c:v>0.50829189528205998</c:v>
                </c:pt>
                <c:pt idx="18">
                  <c:v>0.48372842050929998</c:v>
                </c:pt>
                <c:pt idx="19">
                  <c:v>0.491513833884761</c:v>
                </c:pt>
                <c:pt idx="20">
                  <c:v>0.47627117681923598</c:v>
                </c:pt>
                <c:pt idx="21">
                  <c:v>0.48295228673398499</c:v>
                </c:pt>
                <c:pt idx="22">
                  <c:v>0.49934821517340799</c:v>
                </c:pt>
                <c:pt idx="23">
                  <c:v>0.46844991520337798</c:v>
                </c:pt>
                <c:pt idx="24">
                  <c:v>0.50817844278341295</c:v>
                </c:pt>
                <c:pt idx="25">
                  <c:v>0.51033879168098095</c:v>
                </c:pt>
                <c:pt idx="26">
                  <c:v>0.50626578983006298</c:v>
                </c:pt>
                <c:pt idx="27">
                  <c:v>0.47563414256297998</c:v>
                </c:pt>
                <c:pt idx="28">
                  <c:v>0.50223139028350905</c:v>
                </c:pt>
                <c:pt idx="29">
                  <c:v>0.48602716608831198</c:v>
                </c:pt>
                <c:pt idx="30">
                  <c:v>0.50615803404194504</c:v>
                </c:pt>
                <c:pt idx="31">
                  <c:v>0.51748485626798502</c:v>
                </c:pt>
                <c:pt idx="32">
                  <c:v>0.52196655467209097</c:v>
                </c:pt>
                <c:pt idx="33">
                  <c:v>0.49134641028971798</c:v>
                </c:pt>
                <c:pt idx="34">
                  <c:v>0.49354812851910201</c:v>
                </c:pt>
                <c:pt idx="35">
                  <c:v>0.49559348038842999</c:v>
                </c:pt>
                <c:pt idx="36">
                  <c:v>0.49846251345124998</c:v>
                </c:pt>
                <c:pt idx="37">
                  <c:v>0.49450779790898802</c:v>
                </c:pt>
                <c:pt idx="38">
                  <c:v>0.49471784668920599</c:v>
                </c:pt>
                <c:pt idx="39">
                  <c:v>0.50809689311214301</c:v>
                </c:pt>
              </c:numCache>
            </c:numRef>
          </c:xVal>
          <c:yVal>
            <c:numRef>
              <c:f>Harvest_Data!$W$82:$W$121</c:f>
              <c:numCache>
                <c:formatCode>General</c:formatCode>
                <c:ptCount val="40"/>
                <c:pt idx="0">
                  <c:v>3.1371000000000002</c:v>
                </c:pt>
                <c:pt idx="1">
                  <c:v>3.0975000000000001</c:v>
                </c:pt>
                <c:pt idx="2">
                  <c:v>3.1147999999999998</c:v>
                </c:pt>
                <c:pt idx="3">
                  <c:v>2.6597</c:v>
                </c:pt>
                <c:pt idx="4">
                  <c:v>3.0074999999999998</c:v>
                </c:pt>
                <c:pt idx="5">
                  <c:v>3.5676000000000001</c:v>
                </c:pt>
                <c:pt idx="6">
                  <c:v>2.9075000000000002</c:v>
                </c:pt>
                <c:pt idx="7">
                  <c:v>2.9053</c:v>
                </c:pt>
                <c:pt idx="8">
                  <c:v>2.9253</c:v>
                </c:pt>
                <c:pt idx="9">
                  <c:v>2.9990000000000001</c:v>
                </c:pt>
                <c:pt idx="10">
                  <c:v>2.8757999999999999</c:v>
                </c:pt>
                <c:pt idx="11">
                  <c:v>2.7961</c:v>
                </c:pt>
                <c:pt idx="12">
                  <c:v>2.9824000000000002</c:v>
                </c:pt>
                <c:pt idx="13">
                  <c:v>2.6852999999999998</c:v>
                </c:pt>
                <c:pt idx="14">
                  <c:v>3.1036000000000001</c:v>
                </c:pt>
                <c:pt idx="15">
                  <c:v>2.8422999999999998</c:v>
                </c:pt>
                <c:pt idx="16">
                  <c:v>3.0124</c:v>
                </c:pt>
                <c:pt idx="17">
                  <c:v>3.1709000000000001</c:v>
                </c:pt>
                <c:pt idx="18">
                  <c:v>3.3986000000000001</c:v>
                </c:pt>
                <c:pt idx="19">
                  <c:v>3.3988</c:v>
                </c:pt>
                <c:pt idx="20">
                  <c:v>3.1194999999999999</c:v>
                </c:pt>
                <c:pt idx="21">
                  <c:v>2.6072000000000002</c:v>
                </c:pt>
                <c:pt idx="22">
                  <c:v>2.9342000000000001</c:v>
                </c:pt>
                <c:pt idx="23">
                  <c:v>2.8658000000000001</c:v>
                </c:pt>
                <c:pt idx="24">
                  <c:v>2.641</c:v>
                </c:pt>
                <c:pt idx="25">
                  <c:v>3.0529999999999999</c:v>
                </c:pt>
                <c:pt idx="26">
                  <c:v>3.0226999999999999</c:v>
                </c:pt>
                <c:pt idx="27">
                  <c:v>3.0535000000000001</c:v>
                </c:pt>
                <c:pt idx="28">
                  <c:v>2.9834000000000001</c:v>
                </c:pt>
                <c:pt idx="29">
                  <c:v>3.0575999999999999</c:v>
                </c:pt>
                <c:pt idx="30">
                  <c:v>2.8801000000000001</c:v>
                </c:pt>
                <c:pt idx="31">
                  <c:v>3.0001000000000002</c:v>
                </c:pt>
                <c:pt idx="32">
                  <c:v>2.8683000000000001</c:v>
                </c:pt>
                <c:pt idx="33">
                  <c:v>3.0285000000000002</c:v>
                </c:pt>
                <c:pt idx="34">
                  <c:v>3.0265</c:v>
                </c:pt>
                <c:pt idx="35">
                  <c:v>2.5905</c:v>
                </c:pt>
                <c:pt idx="36">
                  <c:v>2.7852999999999999</c:v>
                </c:pt>
                <c:pt idx="37">
                  <c:v>2.7909000000000002</c:v>
                </c:pt>
                <c:pt idx="38">
                  <c:v>2.8096999999999999</c:v>
                </c:pt>
                <c:pt idx="39">
                  <c:v>3.1714000000000002</c:v>
                </c:pt>
              </c:numCache>
            </c:numRef>
          </c:yVal>
          <c:smooth val="0"/>
          <c:extLst>
            <c:ext xmlns:c16="http://schemas.microsoft.com/office/drawing/2014/chart" uri="{C3380CC4-5D6E-409C-BE32-E72D297353CC}">
              <c16:uniqueId val="{00000001-68B4-402A-A017-EAC17E8E52D9}"/>
            </c:ext>
          </c:extLst>
        </c:ser>
        <c:dLbls>
          <c:showLegendKey val="0"/>
          <c:showVal val="0"/>
          <c:showCatName val="0"/>
          <c:showSerName val="0"/>
          <c:showPercent val="0"/>
          <c:showBubbleSize val="0"/>
        </c:dLbls>
        <c:axId val="1849467023"/>
        <c:axId val="1849468271"/>
        <c:extLst>
          <c:ext xmlns:c15="http://schemas.microsoft.com/office/drawing/2012/chart" uri="{02D57815-91ED-43cb-92C2-25804820EDAC}">
            <c15:filteredScatterSeries>
              <c15:ser>
                <c:idx val="2"/>
                <c:order val="2"/>
                <c:tx>
                  <c:v>All</c:v>
                </c:tx>
                <c:spPr>
                  <a:ln w="25400" cap="rnd">
                    <a:noFill/>
                    <a:round/>
                  </a:ln>
                  <a:effectLst/>
                </c:spPr>
                <c:marker>
                  <c:symbol val="circle"/>
                  <c:size val="5"/>
                  <c:spPr>
                    <a:solidFill>
                      <a:schemeClr val="accent3"/>
                    </a:solidFill>
                    <a:ln w="9525">
                      <a:solidFill>
                        <a:schemeClr val="accent3"/>
                      </a:solidFill>
                    </a:ln>
                    <a:effectLst/>
                  </c:spPr>
                </c:marker>
                <c:xVal>
                  <c:numRef>
                    <c:extLst>
                      <c:ext uri="{02D57815-91ED-43cb-92C2-25804820EDAC}">
                        <c15:formulaRef>
                          <c15:sqref>Harvest_Data!$T$42:$T$121</c15:sqref>
                        </c15:formulaRef>
                      </c:ext>
                    </c:extLst>
                    <c:numCache>
                      <c:formatCode>General</c:formatCode>
                      <c:ptCount val="80"/>
                      <c:pt idx="0">
                        <c:v>0.464835051334621</c:v>
                      </c:pt>
                      <c:pt idx="1">
                        <c:v>0.45443208601811602</c:v>
                      </c:pt>
                      <c:pt idx="2">
                        <c:v>0.46720032295358299</c:v>
                      </c:pt>
                      <c:pt idx="3">
                        <c:v>0.48001020533953398</c:v>
                      </c:pt>
                      <c:pt idx="4">
                        <c:v>0.46263277391496999</c:v>
                      </c:pt>
                      <c:pt idx="5">
                        <c:v>0.47014645194336302</c:v>
                      </c:pt>
                      <c:pt idx="6">
                        <c:v>0.49698514427513601</c:v>
                      </c:pt>
                      <c:pt idx="7">
                        <c:v>0.47119303285627401</c:v>
                      </c:pt>
                      <c:pt idx="8">
                        <c:v>0.46022959979726002</c:v>
                      </c:pt>
                      <c:pt idx="9">
                        <c:v>0.47398305050384398</c:v>
                      </c:pt>
                      <c:pt idx="10">
                        <c:v>0.47542889834197499</c:v>
                      </c:pt>
                      <c:pt idx="11">
                        <c:v>0.46963356050070199</c:v>
                      </c:pt>
                      <c:pt idx="12">
                        <c:v>0.464405272871318</c:v>
                      </c:pt>
                      <c:pt idx="13">
                        <c:v>0.47765623204980201</c:v>
                      </c:pt>
                      <c:pt idx="14">
                        <c:v>0.47635791459009102</c:v>
                      </c:pt>
                      <c:pt idx="15">
                        <c:v>0.47642616681720001</c:v>
                      </c:pt>
                      <c:pt idx="16">
                        <c:v>0.46587518797029598</c:v>
                      </c:pt>
                      <c:pt idx="17">
                        <c:v>0.47112540190761498</c:v>
                      </c:pt>
                      <c:pt idx="18">
                        <c:v>0.47356549399863102</c:v>
                      </c:pt>
                      <c:pt idx="19">
                        <c:v>0.46910730138771101</c:v>
                      </c:pt>
                      <c:pt idx="20">
                        <c:v>0.45033774303637297</c:v>
                      </c:pt>
                      <c:pt idx="21">
                        <c:v>0.465248126324383</c:v>
                      </c:pt>
                      <c:pt idx="22">
                        <c:v>0.461450762308042</c:v>
                      </c:pt>
                      <c:pt idx="23">
                        <c:v>0.46250496425882298</c:v>
                      </c:pt>
                      <c:pt idx="24">
                        <c:v>0.471664973240424</c:v>
                      </c:pt>
                      <c:pt idx="25">
                        <c:v>0.476673322396446</c:v>
                      </c:pt>
                      <c:pt idx="26">
                        <c:v>0.48086556511843698</c:v>
                      </c:pt>
                      <c:pt idx="27">
                        <c:v>0.45801501583211401</c:v>
                      </c:pt>
                      <c:pt idx="28">
                        <c:v>0.46913094754393603</c:v>
                      </c:pt>
                      <c:pt idx="29">
                        <c:v>0.45787551947559102</c:v>
                      </c:pt>
                      <c:pt idx="30">
                        <c:v>0.48521544694194801</c:v>
                      </c:pt>
                      <c:pt idx="31">
                        <c:v>0.466358279395576</c:v>
                      </c:pt>
                      <c:pt idx="32">
                        <c:v>0.47751958006804401</c:v>
                      </c:pt>
                      <c:pt idx="33">
                        <c:v>0.46571514073479903</c:v>
                      </c:pt>
                      <c:pt idx="34">
                        <c:v>0.46588365253932801</c:v>
                      </c:pt>
                      <c:pt idx="35">
                        <c:v>0.46707206890930603</c:v>
                      </c:pt>
                      <c:pt idx="36">
                        <c:v>0.46537725946209002</c:v>
                      </c:pt>
                      <c:pt idx="37">
                        <c:v>0.46592053001567002</c:v>
                      </c:pt>
                      <c:pt idx="38">
                        <c:v>0.46845761406720798</c:v>
                      </c:pt>
                      <c:pt idx="39">
                        <c:v>0.46630523120343098</c:v>
                      </c:pt>
                      <c:pt idx="40">
                        <c:v>0.48960091788166799</c:v>
                      </c:pt>
                      <c:pt idx="41">
                        <c:v>0.49537545506927499</c:v>
                      </c:pt>
                      <c:pt idx="42">
                        <c:v>0.49162623572938102</c:v>
                      </c:pt>
                      <c:pt idx="43">
                        <c:v>0.497585033136971</c:v>
                      </c:pt>
                      <c:pt idx="44">
                        <c:v>0.51197192837201899</c:v>
                      </c:pt>
                      <c:pt idx="45">
                        <c:v>0.500162424244605</c:v>
                      </c:pt>
                      <c:pt idx="46">
                        <c:v>0.50575339382821904</c:v>
                      </c:pt>
                      <c:pt idx="47">
                        <c:v>0.48761711902337201</c:v>
                      </c:pt>
                      <c:pt idx="48">
                        <c:v>0.51839288919837401</c:v>
                      </c:pt>
                      <c:pt idx="49">
                        <c:v>0.48662561284749201</c:v>
                      </c:pt>
                      <c:pt idx="50">
                        <c:v>0.49303807043164699</c:v>
                      </c:pt>
                      <c:pt idx="51">
                        <c:v>0.51891971790139901</c:v>
                      </c:pt>
                      <c:pt idx="52">
                        <c:v>0.50425896066188503</c:v>
                      </c:pt>
                      <c:pt idx="53">
                        <c:v>0.49270067771265402</c:v>
                      </c:pt>
                      <c:pt idx="54">
                        <c:v>0.48079362114290802</c:v>
                      </c:pt>
                      <c:pt idx="55">
                        <c:v>0.50694467598735604</c:v>
                      </c:pt>
                      <c:pt idx="56">
                        <c:v>0.493014591857666</c:v>
                      </c:pt>
                      <c:pt idx="57">
                        <c:v>0.50829189528205998</c:v>
                      </c:pt>
                      <c:pt idx="58">
                        <c:v>0.48372842050929998</c:v>
                      </c:pt>
                      <c:pt idx="59">
                        <c:v>0.491513833884761</c:v>
                      </c:pt>
                      <c:pt idx="60">
                        <c:v>0.47627117681923598</c:v>
                      </c:pt>
                      <c:pt idx="61">
                        <c:v>0.48295228673398499</c:v>
                      </c:pt>
                      <c:pt idx="62">
                        <c:v>0.49934821517340799</c:v>
                      </c:pt>
                      <c:pt idx="63">
                        <c:v>0.46844991520337798</c:v>
                      </c:pt>
                      <c:pt idx="64">
                        <c:v>0.50817844278341295</c:v>
                      </c:pt>
                      <c:pt idx="65">
                        <c:v>0.51033879168098095</c:v>
                      </c:pt>
                      <c:pt idx="66">
                        <c:v>0.50626578983006298</c:v>
                      </c:pt>
                      <c:pt idx="67">
                        <c:v>0.47563414256297998</c:v>
                      </c:pt>
                      <c:pt idx="68">
                        <c:v>0.50223139028350905</c:v>
                      </c:pt>
                      <c:pt idx="69">
                        <c:v>0.48602716608831198</c:v>
                      </c:pt>
                      <c:pt idx="70">
                        <c:v>0.50615803404194504</c:v>
                      </c:pt>
                      <c:pt idx="71">
                        <c:v>0.51748485626798502</c:v>
                      </c:pt>
                      <c:pt idx="72">
                        <c:v>0.52196655467209097</c:v>
                      </c:pt>
                      <c:pt idx="73">
                        <c:v>0.49134641028971798</c:v>
                      </c:pt>
                      <c:pt idx="74">
                        <c:v>0.49354812851910201</c:v>
                      </c:pt>
                      <c:pt idx="75">
                        <c:v>0.49559348038842999</c:v>
                      </c:pt>
                      <c:pt idx="76">
                        <c:v>0.49846251345124998</c:v>
                      </c:pt>
                      <c:pt idx="77">
                        <c:v>0.49450779790898802</c:v>
                      </c:pt>
                      <c:pt idx="78">
                        <c:v>0.49471784668920599</c:v>
                      </c:pt>
                      <c:pt idx="79">
                        <c:v>0.50809689311214301</c:v>
                      </c:pt>
                    </c:numCache>
                  </c:numRef>
                </c:xVal>
                <c:yVal>
                  <c:numRef>
                    <c:extLst>
                      <c:ext uri="{02D57815-91ED-43cb-92C2-25804820EDAC}">
                        <c15:formulaRef>
                          <c15:sqref>Harvest_Data!$W$42:$W$121</c15:sqref>
                        </c15:formulaRef>
                      </c:ext>
                    </c:extLst>
                    <c:numCache>
                      <c:formatCode>General</c:formatCode>
                      <c:ptCount val="80"/>
                      <c:pt idx="0">
                        <c:v>4.6814999999999998</c:v>
                      </c:pt>
                      <c:pt idx="1">
                        <c:v>4.0755999999999997</c:v>
                      </c:pt>
                      <c:pt idx="2">
                        <c:v>4.3569000000000004</c:v>
                      </c:pt>
                      <c:pt idx="3">
                        <c:v>3.9796</c:v>
                      </c:pt>
                      <c:pt idx="4">
                        <c:v>3.7374999999999998</c:v>
                      </c:pt>
                      <c:pt idx="5">
                        <c:v>3.9573999999999998</c:v>
                      </c:pt>
                      <c:pt idx="6">
                        <c:v>4.0305</c:v>
                      </c:pt>
                      <c:pt idx="7">
                        <c:v>4.0233999999999996</c:v>
                      </c:pt>
                      <c:pt idx="8">
                        <c:v>3.7892999999999999</c:v>
                      </c:pt>
                      <c:pt idx="9">
                        <c:v>3.9986999999999999</c:v>
                      </c:pt>
                      <c:pt idx="10">
                        <c:v>3.4479000000000002</c:v>
                      </c:pt>
                      <c:pt idx="11">
                        <c:v>3.4994000000000001</c:v>
                      </c:pt>
                      <c:pt idx="12">
                        <c:v>3.9260000000000002</c:v>
                      </c:pt>
                      <c:pt idx="13">
                        <c:v>3.4807000000000001</c:v>
                      </c:pt>
                      <c:pt idx="14">
                        <c:v>3.5430999999999999</c:v>
                      </c:pt>
                      <c:pt idx="15">
                        <c:v>3.9763999999999999</c:v>
                      </c:pt>
                      <c:pt idx="16">
                        <c:v>4.2548000000000004</c:v>
                      </c:pt>
                      <c:pt idx="17">
                        <c:v>4.1166999999999998</c:v>
                      </c:pt>
                      <c:pt idx="18">
                        <c:v>3.8142999999999998</c:v>
                      </c:pt>
                      <c:pt idx="19">
                        <c:v>4.3070000000000004</c:v>
                      </c:pt>
                      <c:pt idx="20">
                        <c:v>4.3135000000000003</c:v>
                      </c:pt>
                      <c:pt idx="21">
                        <c:v>3.9538000000000002</c:v>
                      </c:pt>
                      <c:pt idx="22">
                        <c:v>3.9533</c:v>
                      </c:pt>
                      <c:pt idx="23">
                        <c:v>3.8359999999999999</c:v>
                      </c:pt>
                      <c:pt idx="24">
                        <c:v>3.6387999999999998</c:v>
                      </c:pt>
                      <c:pt idx="25">
                        <c:v>3.6718000000000002</c:v>
                      </c:pt>
                      <c:pt idx="26">
                        <c:v>3.2199</c:v>
                      </c:pt>
                      <c:pt idx="27">
                        <c:v>3.9011999999999998</c:v>
                      </c:pt>
                      <c:pt idx="28">
                        <c:v>3.9415</c:v>
                      </c:pt>
                      <c:pt idx="29">
                        <c:v>4.0284000000000004</c:v>
                      </c:pt>
                      <c:pt idx="30">
                        <c:v>4.0637999999999996</c:v>
                      </c:pt>
                      <c:pt idx="31">
                        <c:v>3.74</c:v>
                      </c:pt>
                      <c:pt idx="32">
                        <c:v>3.7730999999999999</c:v>
                      </c:pt>
                      <c:pt idx="33">
                        <c:v>4.2957999999999998</c:v>
                      </c:pt>
                      <c:pt idx="34">
                        <c:v>3.5101</c:v>
                      </c:pt>
                      <c:pt idx="35">
                        <c:v>3.7248000000000001</c:v>
                      </c:pt>
                      <c:pt idx="36">
                        <c:v>3.9729000000000001</c:v>
                      </c:pt>
                      <c:pt idx="37">
                        <c:v>3.9060999999999999</c:v>
                      </c:pt>
                      <c:pt idx="38">
                        <c:v>3.6463000000000001</c:v>
                      </c:pt>
                      <c:pt idx="39">
                        <c:v>3.7204999999999999</c:v>
                      </c:pt>
                      <c:pt idx="40">
                        <c:v>3.1371000000000002</c:v>
                      </c:pt>
                      <c:pt idx="41">
                        <c:v>3.0975000000000001</c:v>
                      </c:pt>
                      <c:pt idx="42">
                        <c:v>3.1147999999999998</c:v>
                      </c:pt>
                      <c:pt idx="43">
                        <c:v>2.6597</c:v>
                      </c:pt>
                      <c:pt idx="44">
                        <c:v>3.0074999999999998</c:v>
                      </c:pt>
                      <c:pt idx="45">
                        <c:v>3.5676000000000001</c:v>
                      </c:pt>
                      <c:pt idx="46">
                        <c:v>2.9075000000000002</c:v>
                      </c:pt>
                      <c:pt idx="47">
                        <c:v>2.9053</c:v>
                      </c:pt>
                      <c:pt idx="48">
                        <c:v>2.9253</c:v>
                      </c:pt>
                      <c:pt idx="49">
                        <c:v>2.9990000000000001</c:v>
                      </c:pt>
                      <c:pt idx="50">
                        <c:v>2.8757999999999999</c:v>
                      </c:pt>
                      <c:pt idx="51">
                        <c:v>2.7961</c:v>
                      </c:pt>
                      <c:pt idx="52">
                        <c:v>2.9824000000000002</c:v>
                      </c:pt>
                      <c:pt idx="53">
                        <c:v>2.6852999999999998</c:v>
                      </c:pt>
                      <c:pt idx="54">
                        <c:v>3.1036000000000001</c:v>
                      </c:pt>
                      <c:pt idx="55">
                        <c:v>2.8422999999999998</c:v>
                      </c:pt>
                      <c:pt idx="56">
                        <c:v>3.0124</c:v>
                      </c:pt>
                      <c:pt idx="57">
                        <c:v>3.1709000000000001</c:v>
                      </c:pt>
                      <c:pt idx="58">
                        <c:v>3.3986000000000001</c:v>
                      </c:pt>
                      <c:pt idx="59">
                        <c:v>3.3988</c:v>
                      </c:pt>
                      <c:pt idx="60">
                        <c:v>3.1194999999999999</c:v>
                      </c:pt>
                      <c:pt idx="61">
                        <c:v>2.6072000000000002</c:v>
                      </c:pt>
                      <c:pt idx="62">
                        <c:v>2.9342000000000001</c:v>
                      </c:pt>
                      <c:pt idx="63">
                        <c:v>2.8658000000000001</c:v>
                      </c:pt>
                      <c:pt idx="64">
                        <c:v>2.641</c:v>
                      </c:pt>
                      <c:pt idx="65">
                        <c:v>3.0529999999999999</c:v>
                      </c:pt>
                      <c:pt idx="66">
                        <c:v>3.0226999999999999</c:v>
                      </c:pt>
                      <c:pt idx="67">
                        <c:v>3.0535000000000001</c:v>
                      </c:pt>
                      <c:pt idx="68">
                        <c:v>2.9834000000000001</c:v>
                      </c:pt>
                      <c:pt idx="69">
                        <c:v>3.0575999999999999</c:v>
                      </c:pt>
                      <c:pt idx="70">
                        <c:v>2.8801000000000001</c:v>
                      </c:pt>
                      <c:pt idx="71">
                        <c:v>3.0001000000000002</c:v>
                      </c:pt>
                      <c:pt idx="72">
                        <c:v>2.8683000000000001</c:v>
                      </c:pt>
                      <c:pt idx="73">
                        <c:v>3.0285000000000002</c:v>
                      </c:pt>
                      <c:pt idx="74">
                        <c:v>3.0265</c:v>
                      </c:pt>
                      <c:pt idx="75">
                        <c:v>2.5905</c:v>
                      </c:pt>
                      <c:pt idx="76">
                        <c:v>2.7852999999999999</c:v>
                      </c:pt>
                      <c:pt idx="77">
                        <c:v>2.7909000000000002</c:v>
                      </c:pt>
                      <c:pt idx="78">
                        <c:v>2.8096999999999999</c:v>
                      </c:pt>
                      <c:pt idx="79">
                        <c:v>3.1714000000000002</c:v>
                      </c:pt>
                    </c:numCache>
                  </c:numRef>
                </c:yVal>
                <c:smooth val="0"/>
                <c:extLst>
                  <c:ext xmlns:c16="http://schemas.microsoft.com/office/drawing/2014/chart" uri="{C3380CC4-5D6E-409C-BE32-E72D297353CC}">
                    <c16:uniqueId val="{00000002-68B4-402A-A017-EAC17E8E52D9}"/>
                  </c:ext>
                </c:extLst>
              </c15:ser>
            </c15:filteredScatterSeries>
          </c:ext>
        </c:extLst>
      </c:scatterChart>
      <c:valAx>
        <c:axId val="184946702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Gre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468271"/>
        <c:crosses val="autoZero"/>
        <c:crossBetween val="midCat"/>
      </c:valAx>
      <c:valAx>
        <c:axId val="1849468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Nitroge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467023"/>
        <c:crosses val="autoZero"/>
        <c:crossBetween val="midCat"/>
      </c:valAx>
      <c:spPr>
        <a:noFill/>
        <a:ln>
          <a:noFill/>
        </a:ln>
        <a:effectLst/>
      </c:spPr>
    </c:plotArea>
    <c:legend>
      <c:legendPos val="b"/>
      <c:layout>
        <c:manualLayout>
          <c:xMode val="edge"/>
          <c:yMode val="edge"/>
          <c:x val="0.40397134733158357"/>
          <c:y val="0.89467264508603095"/>
          <c:w val="0.1951937882764654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rbon:Nitrogen vs</a:t>
            </a:r>
            <a:r>
              <a:rPr lang="en-US" baseline="0"/>
              <a:t> Greennes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Post</c:v>
          </c:tx>
          <c:spPr>
            <a:ln w="25400" cap="rnd">
              <a:noFill/>
              <a:round/>
            </a:ln>
            <a:effectLst/>
          </c:spPr>
          <c:marker>
            <c:symbol val="diamond"/>
            <c:size val="5"/>
            <c:spPr>
              <a:solidFill>
                <a:schemeClr val="accent1"/>
              </a:solidFill>
              <a:ln w="9525">
                <a:solidFill>
                  <a:schemeClr val="accent1"/>
                </a:solidFill>
              </a:ln>
              <a:effectLst/>
            </c:spPr>
          </c:marker>
          <c:xVal>
            <c:numRef>
              <c:f>Harvest_Data!$T$42:$T$81</c:f>
              <c:numCache>
                <c:formatCode>General</c:formatCode>
                <c:ptCount val="40"/>
                <c:pt idx="0">
                  <c:v>0.464835051334621</c:v>
                </c:pt>
                <c:pt idx="1">
                  <c:v>0.45443208601811602</c:v>
                </c:pt>
                <c:pt idx="2">
                  <c:v>0.46720032295358299</c:v>
                </c:pt>
                <c:pt idx="3">
                  <c:v>0.48001020533953398</c:v>
                </c:pt>
                <c:pt idx="4">
                  <c:v>0.46263277391496999</c:v>
                </c:pt>
                <c:pt idx="5">
                  <c:v>0.47014645194336302</c:v>
                </c:pt>
                <c:pt idx="6">
                  <c:v>0.49698514427513601</c:v>
                </c:pt>
                <c:pt idx="7">
                  <c:v>0.47119303285627401</c:v>
                </c:pt>
                <c:pt idx="8">
                  <c:v>0.46022959979726002</c:v>
                </c:pt>
                <c:pt idx="9">
                  <c:v>0.47398305050384398</c:v>
                </c:pt>
                <c:pt idx="10">
                  <c:v>0.47542889834197499</c:v>
                </c:pt>
                <c:pt idx="11">
                  <c:v>0.46963356050070199</c:v>
                </c:pt>
                <c:pt idx="12">
                  <c:v>0.464405272871318</c:v>
                </c:pt>
                <c:pt idx="13">
                  <c:v>0.47765623204980201</c:v>
                </c:pt>
                <c:pt idx="14">
                  <c:v>0.47635791459009102</c:v>
                </c:pt>
                <c:pt idx="15">
                  <c:v>0.47642616681720001</c:v>
                </c:pt>
                <c:pt idx="16">
                  <c:v>0.46587518797029598</c:v>
                </c:pt>
                <c:pt idx="17">
                  <c:v>0.47112540190761498</c:v>
                </c:pt>
                <c:pt idx="18">
                  <c:v>0.47356549399863102</c:v>
                </c:pt>
                <c:pt idx="19">
                  <c:v>0.46910730138771101</c:v>
                </c:pt>
                <c:pt idx="20">
                  <c:v>0.45033774303637297</c:v>
                </c:pt>
                <c:pt idx="21">
                  <c:v>0.465248126324383</c:v>
                </c:pt>
                <c:pt idx="22">
                  <c:v>0.461450762308042</c:v>
                </c:pt>
                <c:pt idx="23">
                  <c:v>0.46250496425882298</c:v>
                </c:pt>
                <c:pt idx="24">
                  <c:v>0.471664973240424</c:v>
                </c:pt>
                <c:pt idx="25">
                  <c:v>0.476673322396446</c:v>
                </c:pt>
                <c:pt idx="26">
                  <c:v>0.48086556511843698</c:v>
                </c:pt>
                <c:pt idx="27">
                  <c:v>0.45801501583211401</c:v>
                </c:pt>
                <c:pt idx="28">
                  <c:v>0.46913094754393603</c:v>
                </c:pt>
                <c:pt idx="29">
                  <c:v>0.45787551947559102</c:v>
                </c:pt>
                <c:pt idx="30">
                  <c:v>0.48521544694194801</c:v>
                </c:pt>
                <c:pt idx="31">
                  <c:v>0.466358279395576</c:v>
                </c:pt>
                <c:pt idx="32">
                  <c:v>0.47751958006804401</c:v>
                </c:pt>
                <c:pt idx="33">
                  <c:v>0.46571514073479903</c:v>
                </c:pt>
                <c:pt idx="34">
                  <c:v>0.46588365253932801</c:v>
                </c:pt>
                <c:pt idx="35">
                  <c:v>0.46707206890930603</c:v>
                </c:pt>
                <c:pt idx="36">
                  <c:v>0.46537725946209002</c:v>
                </c:pt>
                <c:pt idx="37">
                  <c:v>0.46592053001567002</c:v>
                </c:pt>
                <c:pt idx="38">
                  <c:v>0.46845761406720798</c:v>
                </c:pt>
                <c:pt idx="39">
                  <c:v>0.46630523120343098</c:v>
                </c:pt>
              </c:numCache>
            </c:numRef>
          </c:xVal>
          <c:yVal>
            <c:numRef>
              <c:f>Harvest_Data!$X$42:$X$81</c:f>
              <c:numCache>
                <c:formatCode>0.00</c:formatCode>
                <c:ptCount val="40"/>
                <c:pt idx="0">
                  <c:v>9.5187439999999999</c:v>
                </c:pt>
                <c:pt idx="1">
                  <c:v>10.506919999999999</c:v>
                </c:pt>
                <c:pt idx="2">
                  <c:v>10.0723</c:v>
                </c:pt>
                <c:pt idx="3">
                  <c:v>11.25967</c:v>
                </c:pt>
                <c:pt idx="4">
                  <c:v>11.95157</c:v>
                </c:pt>
                <c:pt idx="5">
                  <c:v>11.38677</c:v>
                </c:pt>
                <c:pt idx="6">
                  <c:v>11.128399999999999</c:v>
                </c:pt>
                <c:pt idx="7">
                  <c:v>11.23155</c:v>
                </c:pt>
                <c:pt idx="8">
                  <c:v>11.667059999999999</c:v>
                </c:pt>
                <c:pt idx="9">
                  <c:v>11.285170000000001</c:v>
                </c:pt>
                <c:pt idx="10">
                  <c:v>13.06621</c:v>
                </c:pt>
                <c:pt idx="11">
                  <c:v>12.533010000000001</c:v>
                </c:pt>
                <c:pt idx="12">
                  <c:v>11.61233</c:v>
                </c:pt>
                <c:pt idx="13">
                  <c:v>12.949120000000001</c:v>
                </c:pt>
                <c:pt idx="14">
                  <c:v>12.759449999999999</c:v>
                </c:pt>
                <c:pt idx="15">
                  <c:v>10.898300000000001</c:v>
                </c:pt>
                <c:pt idx="16">
                  <c:v>10.34361</c:v>
                </c:pt>
                <c:pt idx="17">
                  <c:v>11.00906</c:v>
                </c:pt>
                <c:pt idx="18">
                  <c:v>11.788790000000001</c:v>
                </c:pt>
                <c:pt idx="19">
                  <c:v>10.218019999999999</c:v>
                </c:pt>
                <c:pt idx="20">
                  <c:v>10.123570000000001</c:v>
                </c:pt>
                <c:pt idx="21">
                  <c:v>11.19126</c:v>
                </c:pt>
                <c:pt idx="22">
                  <c:v>11.35735</c:v>
                </c:pt>
                <c:pt idx="23">
                  <c:v>11.72654</c:v>
                </c:pt>
                <c:pt idx="24">
                  <c:v>12.36946</c:v>
                </c:pt>
                <c:pt idx="25">
                  <c:v>12.28471</c:v>
                </c:pt>
                <c:pt idx="26">
                  <c:v>13.92559</c:v>
                </c:pt>
                <c:pt idx="27">
                  <c:v>11.451599999999999</c:v>
                </c:pt>
                <c:pt idx="28">
                  <c:v>11.3642</c:v>
                </c:pt>
                <c:pt idx="29">
                  <c:v>11.29208</c:v>
                </c:pt>
                <c:pt idx="30">
                  <c:v>11.191000000000001</c:v>
                </c:pt>
                <c:pt idx="31">
                  <c:v>12.152939999999999</c:v>
                </c:pt>
                <c:pt idx="32">
                  <c:v>12.05322</c:v>
                </c:pt>
                <c:pt idx="33">
                  <c:v>10.546110000000001</c:v>
                </c:pt>
                <c:pt idx="34">
                  <c:v>11.740690000000001</c:v>
                </c:pt>
                <c:pt idx="35">
                  <c:v>11.682510000000001</c:v>
                </c:pt>
                <c:pt idx="36">
                  <c:v>10.67633</c:v>
                </c:pt>
                <c:pt idx="37">
                  <c:v>11.26085</c:v>
                </c:pt>
                <c:pt idx="38">
                  <c:v>11.697609999999999</c:v>
                </c:pt>
                <c:pt idx="39">
                  <c:v>11.41244</c:v>
                </c:pt>
              </c:numCache>
            </c:numRef>
          </c:yVal>
          <c:smooth val="0"/>
          <c:extLst>
            <c:ext xmlns:c16="http://schemas.microsoft.com/office/drawing/2014/chart" uri="{C3380CC4-5D6E-409C-BE32-E72D297353CC}">
              <c16:uniqueId val="{00000000-9895-4290-9D9A-35F3FED92205}"/>
            </c:ext>
          </c:extLst>
        </c:ser>
        <c:ser>
          <c:idx val="1"/>
          <c:order val="1"/>
          <c:tx>
            <c:v>Under</c:v>
          </c:tx>
          <c:spPr>
            <a:ln w="19050" cap="rnd">
              <a:noFill/>
              <a:round/>
            </a:ln>
            <a:effectLst/>
          </c:spPr>
          <c:marker>
            <c:symbol val="x"/>
            <c:size val="5"/>
            <c:spPr>
              <a:solidFill>
                <a:schemeClr val="accent6"/>
              </a:solidFill>
              <a:ln w="9525">
                <a:solidFill>
                  <a:schemeClr val="accent6"/>
                </a:solidFill>
              </a:ln>
              <a:effectLst/>
            </c:spPr>
          </c:marker>
          <c:xVal>
            <c:numRef>
              <c:f>Harvest_Data!$T$82:$T$121</c:f>
              <c:numCache>
                <c:formatCode>General</c:formatCode>
                <c:ptCount val="40"/>
                <c:pt idx="0">
                  <c:v>0.48960091788166799</c:v>
                </c:pt>
                <c:pt idx="1">
                  <c:v>0.49537545506927499</c:v>
                </c:pt>
                <c:pt idx="2">
                  <c:v>0.49162623572938102</c:v>
                </c:pt>
                <c:pt idx="3">
                  <c:v>0.497585033136971</c:v>
                </c:pt>
                <c:pt idx="4">
                  <c:v>0.51197192837201899</c:v>
                </c:pt>
                <c:pt idx="5">
                  <c:v>0.500162424244605</c:v>
                </c:pt>
                <c:pt idx="6">
                  <c:v>0.50575339382821904</c:v>
                </c:pt>
                <c:pt idx="7">
                  <c:v>0.48761711902337201</c:v>
                </c:pt>
                <c:pt idx="8">
                  <c:v>0.51839288919837401</c:v>
                </c:pt>
                <c:pt idx="9">
                  <c:v>0.48662561284749201</c:v>
                </c:pt>
                <c:pt idx="10">
                  <c:v>0.49303807043164699</c:v>
                </c:pt>
                <c:pt idx="11">
                  <c:v>0.51891971790139901</c:v>
                </c:pt>
                <c:pt idx="12">
                  <c:v>0.50425896066188503</c:v>
                </c:pt>
                <c:pt idx="13">
                  <c:v>0.49270067771265402</c:v>
                </c:pt>
                <c:pt idx="14">
                  <c:v>0.48079362114290802</c:v>
                </c:pt>
                <c:pt idx="15">
                  <c:v>0.50694467598735604</c:v>
                </c:pt>
                <c:pt idx="16">
                  <c:v>0.493014591857666</c:v>
                </c:pt>
                <c:pt idx="17">
                  <c:v>0.50829189528205998</c:v>
                </c:pt>
                <c:pt idx="18">
                  <c:v>0.48372842050929998</c:v>
                </c:pt>
                <c:pt idx="19">
                  <c:v>0.491513833884761</c:v>
                </c:pt>
                <c:pt idx="20">
                  <c:v>0.47627117681923598</c:v>
                </c:pt>
                <c:pt idx="21">
                  <c:v>0.48295228673398499</c:v>
                </c:pt>
                <c:pt idx="22">
                  <c:v>0.49934821517340799</c:v>
                </c:pt>
                <c:pt idx="23">
                  <c:v>0.46844991520337798</c:v>
                </c:pt>
                <c:pt idx="24">
                  <c:v>0.50817844278341295</c:v>
                </c:pt>
                <c:pt idx="25">
                  <c:v>0.51033879168098095</c:v>
                </c:pt>
                <c:pt idx="26">
                  <c:v>0.50626578983006298</c:v>
                </c:pt>
                <c:pt idx="27">
                  <c:v>0.47563414256297998</c:v>
                </c:pt>
                <c:pt idx="28">
                  <c:v>0.50223139028350905</c:v>
                </c:pt>
                <c:pt idx="29">
                  <c:v>0.48602716608831198</c:v>
                </c:pt>
                <c:pt idx="30">
                  <c:v>0.50615803404194504</c:v>
                </c:pt>
                <c:pt idx="31">
                  <c:v>0.51748485626798502</c:v>
                </c:pt>
                <c:pt idx="32">
                  <c:v>0.52196655467209097</c:v>
                </c:pt>
                <c:pt idx="33">
                  <c:v>0.49134641028971798</c:v>
                </c:pt>
                <c:pt idx="34">
                  <c:v>0.49354812851910201</c:v>
                </c:pt>
                <c:pt idx="35">
                  <c:v>0.49559348038842999</c:v>
                </c:pt>
                <c:pt idx="36">
                  <c:v>0.49846251345124998</c:v>
                </c:pt>
                <c:pt idx="37">
                  <c:v>0.49450779790898802</c:v>
                </c:pt>
                <c:pt idx="38">
                  <c:v>0.49471784668920599</c:v>
                </c:pt>
                <c:pt idx="39">
                  <c:v>0.50809689311214301</c:v>
                </c:pt>
              </c:numCache>
            </c:numRef>
          </c:xVal>
          <c:yVal>
            <c:numRef>
              <c:f>Harvest_Data!$X$82:$X$121</c:f>
              <c:numCache>
                <c:formatCode>0.00</c:formatCode>
                <c:ptCount val="40"/>
                <c:pt idx="0">
                  <c:v>14.062670000000001</c:v>
                </c:pt>
                <c:pt idx="1">
                  <c:v>14.211779999999999</c:v>
                </c:pt>
                <c:pt idx="2">
                  <c:v>14.166880000000001</c:v>
                </c:pt>
                <c:pt idx="3">
                  <c:v>16.414629999999999</c:v>
                </c:pt>
                <c:pt idx="4">
                  <c:v>14.89776</c:v>
                </c:pt>
                <c:pt idx="5">
                  <c:v>12.634539999999999</c:v>
                </c:pt>
                <c:pt idx="6">
                  <c:v>15.31831</c:v>
                </c:pt>
                <c:pt idx="7">
                  <c:v>15.420439999999999</c:v>
                </c:pt>
                <c:pt idx="8">
                  <c:v>15.31057</c:v>
                </c:pt>
                <c:pt idx="9">
                  <c:v>14.904299999999999</c:v>
                </c:pt>
                <c:pt idx="10">
                  <c:v>15.73753</c:v>
                </c:pt>
                <c:pt idx="11">
                  <c:v>16.274450000000002</c:v>
                </c:pt>
                <c:pt idx="12">
                  <c:v>15.39733</c:v>
                </c:pt>
                <c:pt idx="13">
                  <c:v>16.814139999999998</c:v>
                </c:pt>
                <c:pt idx="14">
                  <c:v>14.55439</c:v>
                </c:pt>
                <c:pt idx="15">
                  <c:v>15.005100000000001</c:v>
                </c:pt>
                <c:pt idx="16">
                  <c:v>14.41309</c:v>
                </c:pt>
                <c:pt idx="17">
                  <c:v>14.32306</c:v>
                </c:pt>
                <c:pt idx="18">
                  <c:v>13.050369999999999</c:v>
                </c:pt>
                <c:pt idx="19">
                  <c:v>13.21231</c:v>
                </c:pt>
                <c:pt idx="20">
                  <c:v>13.957689999999999</c:v>
                </c:pt>
                <c:pt idx="21">
                  <c:v>16.98949</c:v>
                </c:pt>
                <c:pt idx="22">
                  <c:v>15.377269999999999</c:v>
                </c:pt>
                <c:pt idx="23">
                  <c:v>15.61937</c:v>
                </c:pt>
                <c:pt idx="24">
                  <c:v>16.996970000000001</c:v>
                </c:pt>
                <c:pt idx="25">
                  <c:v>14.61612</c:v>
                </c:pt>
                <c:pt idx="26">
                  <c:v>14.78083</c:v>
                </c:pt>
                <c:pt idx="27">
                  <c:v>14.785</c:v>
                </c:pt>
                <c:pt idx="28">
                  <c:v>15.150499999999999</c:v>
                </c:pt>
                <c:pt idx="29">
                  <c:v>14.643509999999999</c:v>
                </c:pt>
                <c:pt idx="30">
                  <c:v>15.62515</c:v>
                </c:pt>
                <c:pt idx="31">
                  <c:v>14.951499999999999</c:v>
                </c:pt>
                <c:pt idx="32">
                  <c:v>15.668509999999999</c:v>
                </c:pt>
                <c:pt idx="33">
                  <c:v>14.894500000000001</c:v>
                </c:pt>
                <c:pt idx="34">
                  <c:v>14.582520000000001</c:v>
                </c:pt>
                <c:pt idx="35">
                  <c:v>16.760079999999999</c:v>
                </c:pt>
                <c:pt idx="36">
                  <c:v>15.697050000000001</c:v>
                </c:pt>
                <c:pt idx="37">
                  <c:v>15.56129</c:v>
                </c:pt>
                <c:pt idx="38">
                  <c:v>15.37246</c:v>
                </c:pt>
                <c:pt idx="39">
                  <c:v>13.70656</c:v>
                </c:pt>
              </c:numCache>
            </c:numRef>
          </c:yVal>
          <c:smooth val="0"/>
          <c:extLst>
            <c:ext xmlns:c16="http://schemas.microsoft.com/office/drawing/2014/chart" uri="{C3380CC4-5D6E-409C-BE32-E72D297353CC}">
              <c16:uniqueId val="{00000001-9895-4290-9D9A-35F3FED92205}"/>
            </c:ext>
          </c:extLst>
        </c:ser>
        <c:dLbls>
          <c:showLegendKey val="0"/>
          <c:showVal val="0"/>
          <c:showCatName val="0"/>
          <c:showSerName val="0"/>
          <c:showPercent val="0"/>
          <c:showBubbleSize val="0"/>
        </c:dLbls>
        <c:axId val="1849467023"/>
        <c:axId val="1849468271"/>
        <c:extLst>
          <c:ext xmlns:c15="http://schemas.microsoft.com/office/drawing/2012/chart" uri="{02D57815-91ED-43cb-92C2-25804820EDAC}">
            <c15:filteredScatterSeries>
              <c15:ser>
                <c:idx val="2"/>
                <c:order val="2"/>
                <c:tx>
                  <c:v>All</c:v>
                </c:tx>
                <c:spPr>
                  <a:ln w="25400" cap="rnd">
                    <a:noFill/>
                    <a:round/>
                  </a:ln>
                  <a:effectLst/>
                </c:spPr>
                <c:marker>
                  <c:symbol val="circle"/>
                  <c:size val="5"/>
                  <c:spPr>
                    <a:solidFill>
                      <a:schemeClr val="accent3"/>
                    </a:solidFill>
                    <a:ln w="9525">
                      <a:solidFill>
                        <a:schemeClr val="accent3"/>
                      </a:solidFill>
                    </a:ln>
                    <a:effectLst/>
                  </c:spPr>
                </c:marker>
                <c:xVal>
                  <c:numRef>
                    <c:extLst>
                      <c:ext uri="{02D57815-91ED-43cb-92C2-25804820EDAC}">
                        <c15:formulaRef>
                          <c15:sqref>Harvest_Data!$T$42:$T$121</c15:sqref>
                        </c15:formulaRef>
                      </c:ext>
                    </c:extLst>
                    <c:numCache>
                      <c:formatCode>General</c:formatCode>
                      <c:ptCount val="80"/>
                      <c:pt idx="0">
                        <c:v>0.464835051334621</c:v>
                      </c:pt>
                      <c:pt idx="1">
                        <c:v>0.45443208601811602</c:v>
                      </c:pt>
                      <c:pt idx="2">
                        <c:v>0.46720032295358299</c:v>
                      </c:pt>
                      <c:pt idx="3">
                        <c:v>0.48001020533953398</c:v>
                      </c:pt>
                      <c:pt idx="4">
                        <c:v>0.46263277391496999</c:v>
                      </c:pt>
                      <c:pt idx="5">
                        <c:v>0.47014645194336302</c:v>
                      </c:pt>
                      <c:pt idx="6">
                        <c:v>0.49698514427513601</c:v>
                      </c:pt>
                      <c:pt idx="7">
                        <c:v>0.47119303285627401</c:v>
                      </c:pt>
                      <c:pt idx="8">
                        <c:v>0.46022959979726002</c:v>
                      </c:pt>
                      <c:pt idx="9">
                        <c:v>0.47398305050384398</c:v>
                      </c:pt>
                      <c:pt idx="10">
                        <c:v>0.47542889834197499</c:v>
                      </c:pt>
                      <c:pt idx="11">
                        <c:v>0.46963356050070199</c:v>
                      </c:pt>
                      <c:pt idx="12">
                        <c:v>0.464405272871318</c:v>
                      </c:pt>
                      <c:pt idx="13">
                        <c:v>0.47765623204980201</c:v>
                      </c:pt>
                      <c:pt idx="14">
                        <c:v>0.47635791459009102</c:v>
                      </c:pt>
                      <c:pt idx="15">
                        <c:v>0.47642616681720001</c:v>
                      </c:pt>
                      <c:pt idx="16">
                        <c:v>0.46587518797029598</c:v>
                      </c:pt>
                      <c:pt idx="17">
                        <c:v>0.47112540190761498</c:v>
                      </c:pt>
                      <c:pt idx="18">
                        <c:v>0.47356549399863102</c:v>
                      </c:pt>
                      <c:pt idx="19">
                        <c:v>0.46910730138771101</c:v>
                      </c:pt>
                      <c:pt idx="20">
                        <c:v>0.45033774303637297</c:v>
                      </c:pt>
                      <c:pt idx="21">
                        <c:v>0.465248126324383</c:v>
                      </c:pt>
                      <c:pt idx="22">
                        <c:v>0.461450762308042</c:v>
                      </c:pt>
                      <c:pt idx="23">
                        <c:v>0.46250496425882298</c:v>
                      </c:pt>
                      <c:pt idx="24">
                        <c:v>0.471664973240424</c:v>
                      </c:pt>
                      <c:pt idx="25">
                        <c:v>0.476673322396446</c:v>
                      </c:pt>
                      <c:pt idx="26">
                        <c:v>0.48086556511843698</c:v>
                      </c:pt>
                      <c:pt idx="27">
                        <c:v>0.45801501583211401</c:v>
                      </c:pt>
                      <c:pt idx="28">
                        <c:v>0.46913094754393603</c:v>
                      </c:pt>
                      <c:pt idx="29">
                        <c:v>0.45787551947559102</c:v>
                      </c:pt>
                      <c:pt idx="30">
                        <c:v>0.48521544694194801</c:v>
                      </c:pt>
                      <c:pt idx="31">
                        <c:v>0.466358279395576</c:v>
                      </c:pt>
                      <c:pt idx="32">
                        <c:v>0.47751958006804401</c:v>
                      </c:pt>
                      <c:pt idx="33">
                        <c:v>0.46571514073479903</c:v>
                      </c:pt>
                      <c:pt idx="34">
                        <c:v>0.46588365253932801</c:v>
                      </c:pt>
                      <c:pt idx="35">
                        <c:v>0.46707206890930603</c:v>
                      </c:pt>
                      <c:pt idx="36">
                        <c:v>0.46537725946209002</c:v>
                      </c:pt>
                      <c:pt idx="37">
                        <c:v>0.46592053001567002</c:v>
                      </c:pt>
                      <c:pt idx="38">
                        <c:v>0.46845761406720798</c:v>
                      </c:pt>
                      <c:pt idx="39">
                        <c:v>0.46630523120343098</c:v>
                      </c:pt>
                      <c:pt idx="40">
                        <c:v>0.48960091788166799</c:v>
                      </c:pt>
                      <c:pt idx="41">
                        <c:v>0.49537545506927499</c:v>
                      </c:pt>
                      <c:pt idx="42">
                        <c:v>0.49162623572938102</c:v>
                      </c:pt>
                      <c:pt idx="43">
                        <c:v>0.497585033136971</c:v>
                      </c:pt>
                      <c:pt idx="44">
                        <c:v>0.51197192837201899</c:v>
                      </c:pt>
                      <c:pt idx="45">
                        <c:v>0.500162424244605</c:v>
                      </c:pt>
                      <c:pt idx="46">
                        <c:v>0.50575339382821904</c:v>
                      </c:pt>
                      <c:pt idx="47">
                        <c:v>0.48761711902337201</c:v>
                      </c:pt>
                      <c:pt idx="48">
                        <c:v>0.51839288919837401</c:v>
                      </c:pt>
                      <c:pt idx="49">
                        <c:v>0.48662561284749201</c:v>
                      </c:pt>
                      <c:pt idx="50">
                        <c:v>0.49303807043164699</c:v>
                      </c:pt>
                      <c:pt idx="51">
                        <c:v>0.51891971790139901</c:v>
                      </c:pt>
                      <c:pt idx="52">
                        <c:v>0.50425896066188503</c:v>
                      </c:pt>
                      <c:pt idx="53">
                        <c:v>0.49270067771265402</c:v>
                      </c:pt>
                      <c:pt idx="54">
                        <c:v>0.48079362114290802</c:v>
                      </c:pt>
                      <c:pt idx="55">
                        <c:v>0.50694467598735604</c:v>
                      </c:pt>
                      <c:pt idx="56">
                        <c:v>0.493014591857666</c:v>
                      </c:pt>
                      <c:pt idx="57">
                        <c:v>0.50829189528205998</c:v>
                      </c:pt>
                      <c:pt idx="58">
                        <c:v>0.48372842050929998</c:v>
                      </c:pt>
                      <c:pt idx="59">
                        <c:v>0.491513833884761</c:v>
                      </c:pt>
                      <c:pt idx="60">
                        <c:v>0.47627117681923598</c:v>
                      </c:pt>
                      <c:pt idx="61">
                        <c:v>0.48295228673398499</c:v>
                      </c:pt>
                      <c:pt idx="62">
                        <c:v>0.49934821517340799</c:v>
                      </c:pt>
                      <c:pt idx="63">
                        <c:v>0.46844991520337798</c:v>
                      </c:pt>
                      <c:pt idx="64">
                        <c:v>0.50817844278341295</c:v>
                      </c:pt>
                      <c:pt idx="65">
                        <c:v>0.51033879168098095</c:v>
                      </c:pt>
                      <c:pt idx="66">
                        <c:v>0.50626578983006298</c:v>
                      </c:pt>
                      <c:pt idx="67">
                        <c:v>0.47563414256297998</c:v>
                      </c:pt>
                      <c:pt idx="68">
                        <c:v>0.50223139028350905</c:v>
                      </c:pt>
                      <c:pt idx="69">
                        <c:v>0.48602716608831198</c:v>
                      </c:pt>
                      <c:pt idx="70">
                        <c:v>0.50615803404194504</c:v>
                      </c:pt>
                      <c:pt idx="71">
                        <c:v>0.51748485626798502</c:v>
                      </c:pt>
                      <c:pt idx="72">
                        <c:v>0.52196655467209097</c:v>
                      </c:pt>
                      <c:pt idx="73">
                        <c:v>0.49134641028971798</c:v>
                      </c:pt>
                      <c:pt idx="74">
                        <c:v>0.49354812851910201</c:v>
                      </c:pt>
                      <c:pt idx="75">
                        <c:v>0.49559348038842999</c:v>
                      </c:pt>
                      <c:pt idx="76">
                        <c:v>0.49846251345124998</c:v>
                      </c:pt>
                      <c:pt idx="77">
                        <c:v>0.49450779790898802</c:v>
                      </c:pt>
                      <c:pt idx="78">
                        <c:v>0.49471784668920599</c:v>
                      </c:pt>
                      <c:pt idx="79">
                        <c:v>0.50809689311214301</c:v>
                      </c:pt>
                    </c:numCache>
                  </c:numRef>
                </c:xVal>
                <c:yVal>
                  <c:numRef>
                    <c:extLst>
                      <c:ext uri="{02D57815-91ED-43cb-92C2-25804820EDAC}">
                        <c15:formulaRef>
                          <c15:sqref>Harvest_Data!$X$42:$X$121</c15:sqref>
                        </c15:formulaRef>
                      </c:ext>
                    </c:extLst>
                    <c:numCache>
                      <c:formatCode>0.00</c:formatCode>
                      <c:ptCount val="80"/>
                      <c:pt idx="0">
                        <c:v>9.5187439999999999</c:v>
                      </c:pt>
                      <c:pt idx="1">
                        <c:v>10.506919999999999</c:v>
                      </c:pt>
                      <c:pt idx="2">
                        <c:v>10.0723</c:v>
                      </c:pt>
                      <c:pt idx="3">
                        <c:v>11.25967</c:v>
                      </c:pt>
                      <c:pt idx="4">
                        <c:v>11.95157</c:v>
                      </c:pt>
                      <c:pt idx="5">
                        <c:v>11.38677</c:v>
                      </c:pt>
                      <c:pt idx="6">
                        <c:v>11.128399999999999</c:v>
                      </c:pt>
                      <c:pt idx="7">
                        <c:v>11.23155</c:v>
                      </c:pt>
                      <c:pt idx="8">
                        <c:v>11.667059999999999</c:v>
                      </c:pt>
                      <c:pt idx="9">
                        <c:v>11.285170000000001</c:v>
                      </c:pt>
                      <c:pt idx="10">
                        <c:v>13.06621</c:v>
                      </c:pt>
                      <c:pt idx="11">
                        <c:v>12.533010000000001</c:v>
                      </c:pt>
                      <c:pt idx="12">
                        <c:v>11.61233</c:v>
                      </c:pt>
                      <c:pt idx="13">
                        <c:v>12.949120000000001</c:v>
                      </c:pt>
                      <c:pt idx="14">
                        <c:v>12.759449999999999</c:v>
                      </c:pt>
                      <c:pt idx="15">
                        <c:v>10.898300000000001</c:v>
                      </c:pt>
                      <c:pt idx="16">
                        <c:v>10.34361</c:v>
                      </c:pt>
                      <c:pt idx="17">
                        <c:v>11.00906</c:v>
                      </c:pt>
                      <c:pt idx="18">
                        <c:v>11.788790000000001</c:v>
                      </c:pt>
                      <c:pt idx="19">
                        <c:v>10.218019999999999</c:v>
                      </c:pt>
                      <c:pt idx="20">
                        <c:v>10.123570000000001</c:v>
                      </c:pt>
                      <c:pt idx="21">
                        <c:v>11.19126</c:v>
                      </c:pt>
                      <c:pt idx="22">
                        <c:v>11.35735</c:v>
                      </c:pt>
                      <c:pt idx="23">
                        <c:v>11.72654</c:v>
                      </c:pt>
                      <c:pt idx="24">
                        <c:v>12.36946</c:v>
                      </c:pt>
                      <c:pt idx="25">
                        <c:v>12.28471</c:v>
                      </c:pt>
                      <c:pt idx="26">
                        <c:v>13.92559</c:v>
                      </c:pt>
                      <c:pt idx="27">
                        <c:v>11.451599999999999</c:v>
                      </c:pt>
                      <c:pt idx="28">
                        <c:v>11.3642</c:v>
                      </c:pt>
                      <c:pt idx="29">
                        <c:v>11.29208</c:v>
                      </c:pt>
                      <c:pt idx="30">
                        <c:v>11.191000000000001</c:v>
                      </c:pt>
                      <c:pt idx="31">
                        <c:v>12.152939999999999</c:v>
                      </c:pt>
                      <c:pt idx="32">
                        <c:v>12.05322</c:v>
                      </c:pt>
                      <c:pt idx="33">
                        <c:v>10.546110000000001</c:v>
                      </c:pt>
                      <c:pt idx="34">
                        <c:v>11.740690000000001</c:v>
                      </c:pt>
                      <c:pt idx="35">
                        <c:v>11.682510000000001</c:v>
                      </c:pt>
                      <c:pt idx="36">
                        <c:v>10.67633</c:v>
                      </c:pt>
                      <c:pt idx="37">
                        <c:v>11.26085</c:v>
                      </c:pt>
                      <c:pt idx="38">
                        <c:v>11.697609999999999</c:v>
                      </c:pt>
                      <c:pt idx="39">
                        <c:v>11.41244</c:v>
                      </c:pt>
                      <c:pt idx="40">
                        <c:v>14.062670000000001</c:v>
                      </c:pt>
                      <c:pt idx="41">
                        <c:v>14.211779999999999</c:v>
                      </c:pt>
                      <c:pt idx="42">
                        <c:v>14.166880000000001</c:v>
                      </c:pt>
                      <c:pt idx="43">
                        <c:v>16.414629999999999</c:v>
                      </c:pt>
                      <c:pt idx="44">
                        <c:v>14.89776</c:v>
                      </c:pt>
                      <c:pt idx="45">
                        <c:v>12.634539999999999</c:v>
                      </c:pt>
                      <c:pt idx="46">
                        <c:v>15.31831</c:v>
                      </c:pt>
                      <c:pt idx="47">
                        <c:v>15.420439999999999</c:v>
                      </c:pt>
                      <c:pt idx="48">
                        <c:v>15.31057</c:v>
                      </c:pt>
                      <c:pt idx="49">
                        <c:v>14.904299999999999</c:v>
                      </c:pt>
                      <c:pt idx="50">
                        <c:v>15.73753</c:v>
                      </c:pt>
                      <c:pt idx="51">
                        <c:v>16.274450000000002</c:v>
                      </c:pt>
                      <c:pt idx="52">
                        <c:v>15.39733</c:v>
                      </c:pt>
                      <c:pt idx="53">
                        <c:v>16.814139999999998</c:v>
                      </c:pt>
                      <c:pt idx="54">
                        <c:v>14.55439</c:v>
                      </c:pt>
                      <c:pt idx="55">
                        <c:v>15.005100000000001</c:v>
                      </c:pt>
                      <c:pt idx="56">
                        <c:v>14.41309</c:v>
                      </c:pt>
                      <c:pt idx="57">
                        <c:v>14.32306</c:v>
                      </c:pt>
                      <c:pt idx="58">
                        <c:v>13.050369999999999</c:v>
                      </c:pt>
                      <c:pt idx="59">
                        <c:v>13.21231</c:v>
                      </c:pt>
                      <c:pt idx="60">
                        <c:v>13.957689999999999</c:v>
                      </c:pt>
                      <c:pt idx="61">
                        <c:v>16.98949</c:v>
                      </c:pt>
                      <c:pt idx="62">
                        <c:v>15.377269999999999</c:v>
                      </c:pt>
                      <c:pt idx="63">
                        <c:v>15.61937</c:v>
                      </c:pt>
                      <c:pt idx="64">
                        <c:v>16.996970000000001</c:v>
                      </c:pt>
                      <c:pt idx="65">
                        <c:v>14.61612</c:v>
                      </c:pt>
                      <c:pt idx="66">
                        <c:v>14.78083</c:v>
                      </c:pt>
                      <c:pt idx="67">
                        <c:v>14.785</c:v>
                      </c:pt>
                      <c:pt idx="68">
                        <c:v>15.150499999999999</c:v>
                      </c:pt>
                      <c:pt idx="69">
                        <c:v>14.643509999999999</c:v>
                      </c:pt>
                      <c:pt idx="70">
                        <c:v>15.62515</c:v>
                      </c:pt>
                      <c:pt idx="71">
                        <c:v>14.951499999999999</c:v>
                      </c:pt>
                      <c:pt idx="72">
                        <c:v>15.668509999999999</c:v>
                      </c:pt>
                      <c:pt idx="73">
                        <c:v>14.894500000000001</c:v>
                      </c:pt>
                      <c:pt idx="74">
                        <c:v>14.582520000000001</c:v>
                      </c:pt>
                      <c:pt idx="75">
                        <c:v>16.760079999999999</c:v>
                      </c:pt>
                      <c:pt idx="76">
                        <c:v>15.697050000000001</c:v>
                      </c:pt>
                      <c:pt idx="77">
                        <c:v>15.56129</c:v>
                      </c:pt>
                      <c:pt idx="78">
                        <c:v>15.37246</c:v>
                      </c:pt>
                      <c:pt idx="79">
                        <c:v>13.70656</c:v>
                      </c:pt>
                    </c:numCache>
                  </c:numRef>
                </c:yVal>
                <c:smooth val="0"/>
                <c:extLst>
                  <c:ext xmlns:c16="http://schemas.microsoft.com/office/drawing/2014/chart" uri="{C3380CC4-5D6E-409C-BE32-E72D297353CC}">
                    <c16:uniqueId val="{00000002-9895-4290-9D9A-35F3FED92205}"/>
                  </c:ext>
                </c:extLst>
              </c15:ser>
            </c15:filteredScatterSeries>
          </c:ext>
        </c:extLst>
      </c:scatterChart>
      <c:valAx>
        <c:axId val="1849467023"/>
        <c:scaling>
          <c:orientation val="minMax"/>
          <c:min val="0.44000000000000006"/>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Gre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468271"/>
        <c:crosses val="autoZero"/>
        <c:crossBetween val="midCat"/>
        <c:majorUnit val="1.0000000000000002E-2"/>
      </c:valAx>
      <c:valAx>
        <c:axId val="1849468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Carbon:Nitroge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467023"/>
        <c:crosses val="autoZero"/>
        <c:crossBetween val="midCat"/>
      </c:valAx>
      <c:spPr>
        <a:noFill/>
        <a:ln>
          <a:noFill/>
        </a:ln>
        <a:effectLst/>
      </c:spPr>
    </c:plotArea>
    <c:legend>
      <c:legendPos val="b"/>
      <c:layout>
        <c:manualLayout>
          <c:xMode val="edge"/>
          <c:yMode val="edge"/>
          <c:x val="0.40397134733158357"/>
          <c:y val="0.89467264508603095"/>
          <c:w val="0.1951937882764654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11.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12.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13.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3" name="Picture 2" descr="Chart, scatter chart&#10;&#10;Description automatically generated"/>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6339853" cy="3569215"/>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cdr:nvPicPr>
        <cdr:cNvPr id="3" name="Picture 2" descr="Chart, scatter chart&#10;&#10;Description automatically generated"/>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6032004" cy="3569215"/>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1</cdr:x>
      <cdr:y>1</cdr:y>
    </cdr:to>
    <cdr:pic>
      <cdr:nvPicPr>
        <cdr:cNvPr id="3" name="Picture 2" descr="Chart, scatter chart&#10;&#10;Description automatically generated"/>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6111252" cy="3569215"/>
        </a:xfrm>
        <a:prstGeom xmlns:a="http://schemas.openxmlformats.org/drawingml/2006/main" prst="rect">
          <a:avLst/>
        </a:prstGeom>
      </cdr:spPr>
    </cdr:pic>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573610DE-700E-4430-9490-403698A08B6C}"/>
      </w:docPartPr>
      <w:docPartBody>
        <w:p w:rsidR="00346110" w:rsidRDefault="00DF60C5">
          <w:r w:rsidRPr="00B52835">
            <w:rPr>
              <w:rStyle w:val="PlaceholderText"/>
            </w:rPr>
            <w:t>Click or tap here to enter text.</w:t>
          </w:r>
        </w:p>
      </w:docPartBody>
    </w:docPart>
    <w:docPart>
      <w:docPartPr>
        <w:name w:val="BFAC1EB26B5642F8911C7EBD89F04331"/>
        <w:category>
          <w:name w:val="General"/>
          <w:gallery w:val="placeholder"/>
        </w:category>
        <w:types>
          <w:type w:val="bbPlcHdr"/>
        </w:types>
        <w:behaviors>
          <w:behavior w:val="content"/>
        </w:behaviors>
        <w:guid w:val="{FF470929-8AB8-4E3A-9E4D-2F808A2B5C43}"/>
      </w:docPartPr>
      <w:docPartBody>
        <w:p w:rsidR="00346110" w:rsidRDefault="00DF60C5" w:rsidP="00DF60C5">
          <w:pPr>
            <w:pStyle w:val="BFAC1EB26B5642F8911C7EBD89F04331"/>
          </w:pPr>
          <w:r w:rsidRPr="00B5283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0C5"/>
    <w:rsid w:val="00097300"/>
    <w:rsid w:val="000C5DAD"/>
    <w:rsid w:val="0014033E"/>
    <w:rsid w:val="00175E84"/>
    <w:rsid w:val="003175CD"/>
    <w:rsid w:val="00346110"/>
    <w:rsid w:val="00362D38"/>
    <w:rsid w:val="003E36EE"/>
    <w:rsid w:val="005239DC"/>
    <w:rsid w:val="006A039A"/>
    <w:rsid w:val="006D396D"/>
    <w:rsid w:val="0074241B"/>
    <w:rsid w:val="00B563EC"/>
    <w:rsid w:val="00C746E9"/>
    <w:rsid w:val="00D76AA4"/>
    <w:rsid w:val="00DF60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4033E"/>
    <w:rPr>
      <w:color w:val="808080"/>
    </w:rPr>
  </w:style>
  <w:style w:type="paragraph" w:customStyle="1" w:styleId="BFAC1EB26B5642F8911C7EBD89F04331">
    <w:name w:val="BFAC1EB26B5642F8911C7EBD89F04331"/>
    <w:rsid w:val="00DF60C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DECFF3-A817-4E3D-BD2B-99C33DBD40F8}">
  <we:reference id="wa104382081" version="1.35.0.0" store="en-US" storeType="OMEX"/>
  <we:alternateReferences>
    <we:reference id="wa104382081" version="1.35.0.0" store="WA104382081" storeType="OMEX"/>
  </we:alternateReferences>
  <we:properties>
    <we:property name="MENDELEY_CITATIONS" value="[{&quot;citationID&quot;:&quot;MENDELEY_CITATION_5277e27f-fbae-4187-9280-d7c47e19a3e7&quot;,&quot;properties&quot;:{&quot;noteIndex&quot;:0},&quot;isEdited&quot;:false,&quot;manualOverride&quot;:{&quot;citeprocText&quot;:&quot;(Otsu, 1979)&quot;,&quot;isManuallyOverridden&quot;:false,&quot;manualOverrideText&quot;:&quot;&quot;},&quot;citationTag&quot;:&quot;MENDELEY_CITATION_v3_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&quot;,&quot;citationItems&quot;:[{&quot;id&quot;:&quot;f56f3cad-f1f4-3334-a713-b68a7aece578&quot;,&quot;itemData&quot;:{&quot;ISSN&quot;:&quot;0018-9472&quot;,&quot;abstract&quot;:&quot;A non parametric and unsupervised method of automatic threshold selection for picture segmentation is presented. An optimal threshold is selected by the discriminant criterion, namely, so as to maximize the separability of the resultant classes in gray levels. The procedure is very simple, utilizing only the zeroth- and the first-order cumulative moments of the gray-level histogram. It is straightforward to extend the method to multithreshold problems. Several experimental results are also presented to support the validity of the method.&quot;,&quot;author&quot;:[{&quot;dropping-particle&quot;:&quot;&quot;,&quot;family&quot;:&quot;Otsu&quot;,&quot;given&quot;:&quot;N.&quot;,&quot;non-dropping-particle&quot;:&quot;&quot;,&quot;parse-names&quot;:false,&quot;suffix&quot;:&quot;&quot;}],&quot;container-title&quot;:&quot;IEEE Transactions on Systems, Man and Cybernetics&quot;,&quot;id&quot;:&quot;f56f3cad-f1f4-3334-a713-b68a7aece578&quot;,&quot;issue&quot;:&quot;1&quot;,&quot;issued&quot;:{&quot;date-parts&quot;:[[&quot;1979&quot;]]},&quot;page&quot;:&quot;62-66&quot;,&quot;title&quot;:&quot;A Threshold Selection Method from Gray-Level Histograms&quot;,&quot;type&quot;:&quot;article-journal&quot;,&quot;volume&quot;:&quot;20&quot;,&quot;container-title-short&quot;:&quot;&quot;},&quot;uris&quot;:[&quot;http://www.mendeley.com/documents/?uuid=eacfa8ec-e0d5-4adb-8113-313d3c823f80&quot;],&quot;isTemporary&quot;:false,&quot;legacyDesktopId&quot;:&quot;eacfa8ec-e0d5-4adb-8113-313d3c823f80&quot;}]},{&quot;citationID&quot;:&quot;MENDELEY_CITATION_ced8e54e-4efa-4a32-a14b-704fa939dd69&quot;,&quot;properties&quot;:{&quot;noteIndex&quot;:0},&quot;isEdited&quot;:false,&quot;manualOverride&quot;:{&quot;citeprocText&quot;:&quot;(Li et al., 2019; Meyer &amp;#38; Neto, 2008)&quot;,&quot;isManuallyOverridden&quot;:false,&quot;manualOverrideText&quot;:&quot;&quot;},&quot;citationTag&quot;:&quot;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&quot;,&quot;citationItems&quot;:[{&quot;id&quot;:&quot;7f66b40f-e0f9-34c8-a331-b54ee1585003&quot;,&quot;itemData&quot;:{&quot;DOI&quot;:&quot;10.1016/j.compag.2008.03.009&quot;,&quot;ISSN&quot;:&quot;01681699&quot;,&quot;abstract&quot;:&quot;An accurate vegetation index is required to identify plant biomass versus soil and residue backgrounds for automated remote sensing and machine vision applications, plant ecological assessments, precision crop management, and weed control. An improved vegetation index, Excess Green minus Excess Red (ExG - ExR) was compared to the commonly used Excess Green (ExG), and the normalized difference (NDI) indices. The latter two indices used an Otsu threshold value to convert the index near-binary to a full-binary image. The indices were tested with digital color image sets of single plants grown and taken in a greenhouse and field images of young soybean plants. Vegetative index accuracies using a separation quality factor algorithm were compared to hand-extracted plant regions of interest. A quality factor of one represented a near perfect binary match of the computer extracted plant target compared to the hand-extracted plant region. The ExG - ExR index had the highest quality factor of 0.88 ± 0.12 for all three weeks and soil-residue backgrounds for the greenhouse set. The ExG + Otsu and NDI - Otsu indices had similar but lower quality factors of 0.53 ± 0.39 and 0.54 ± 0.33 for the same sets, respectively. Field images of young soybeans against bare soil gave quality factors for both ExG - ExR and ExG + Otsu around 0.88 ± 0.07. The quality factor of NDI + Otsu using the same field images was 0.25 ± 0.08. The ExG - ExR index has a fixed, built-in zero threshold, so it does not need Otsu or any user selected threshold value. The ExG - ExR index worked especially well for fresh wheat straw backgrounds, where it was generally 55% more accurate than the ExG + Otsu and NDI + Otsu indices. Once a binary plant region of interest is identified with a vegetation index, other advanced image processing operations may be applied, such as identification of plant species for strategic weed control. © 2008 Elsevier B.V. All rights reserved.&quot;,&quot;author&quot;:[{&quot;dropping-particle&quot;:&quot;&quot;,&quot;family&quot;:&quot;Meyer&quot;,&quot;given&quot;:&quot;George E.&quot;,&quot;non-dropping-particle&quot;:&quot;&quot;,&quot;parse-names&quot;:false,&quot;suffix&quot;:&quot;&quot;},{&quot;dropping-particle&quot;:&quot;&quot;,&quot;family&quot;:&quot;Neto&quot;,&quot;given&quot;:&quot;João Camargo&quot;,&quot;non-dropping-particle&quot;:&quot;&quot;,&quot;parse-names&quot;:false,&quot;suffix&quot;:&quot;&quot;}],&quot;container-title&quot;:&quot;Computers and Electronics in Agriculture&quot;,&quot;id&quot;:&quot;7f66b40f-e0f9-34c8-a331-b54ee1585003&quot;,&quot;issue&quot;:&quot;2&quot;,&quot;issued&quot;:{&quot;date-parts&quot;:[[&quot;2008&quot;,&quot;10&quot;]]},&quot;page&quot;:&quot;282-293&quot;,&quot;title&quot;:&quot;Verification of color vegetation indices for automated crop imaging applications&quot;,&quot;type&quot;:&quot;article-journal&quot;,&quot;volume&quot;:&quot;63&quot;,&quot;container-title-short&quot;:&quot;&quot;},&quot;uris&quot;:[&quot;http://www.mendeley.com/documents/?uuid=7f66b40f-e0f9-34c8-a331-b54ee1585003&quot;],&quot;isTemporary&quot;:false,&quot;legacyDesktopId&quot;:&quot;7f66b40f-e0f9-34c8-a331-b54ee1585003&quot;},{&quot;id&quot;:&quot;e4566395-5855-3138-b4d9-c79e39641163&quot;,&quot;itemData&quot;:{&quot;DOI&quot;:&quot;10.1186/s13007-019-0399-7&quot;,&quot;ISSN&quot;:&quot;17464811&quot;,&quot;abstract&quot;:&quot;Background: Crop emergence and canopy cover are important physiological traits for potato (Solanum tuberosum L.) cultivar evaluation and nutrients management. They play important roles in variety screening, field management and yield prediction. Traditional manual assessment of these traits is not only laborious but often subjective. Results: In this study, semi-automated image analysis software was developed to estimate crop emergence from high-resolution RGB ortho-images captured from an unmanned aerial vehicle (UAV). Potato plant objects were extracted from bare soil using Excess Green Index and Otsu thresholding methods. Six morphological features were calculated from the images to be variables of a Random Forest classifier for estimating the number of potato plants at emergence stage. The outputs were then used to estimate crop emergence in three field experiments that were designed to investigate the effects of cultivars, levels of potassium (K) fertiliser input, and new compound fertilisers on potato growth. The results indicated that RGB UAV image analysis can accurately estimate potato crop emergence rate in comparison to manual assessment, with correlation coefficient (r -2 r 2) of 0.96 and provide an efficient tool to evaluate emergence uniformity. Conclusions: The proposed UAV image analysis method is a promising tool for use as a high throughput phenotyping method for assessing potato crop development at emergence stage. It can also facilitate future studies on optimizing fertiliser management and improving emergence consistency.&quot;,&quot;author&quot;:[{&quot;dropping-particle&quot;:&quot;&quot;,&quot;family&quot;:&quot;Li&quot;,&quot;given&quot;:&quot;Bo&quot;,&quot;non-dropping-particle&quot;:&quot;&quot;,&quot;parse-names&quot;:false,&quot;suffix&quot;:&quot;&quot;},{&quot;dropping-particle&quot;:&quot;&quot;,&quot;family&quot;:&quot;Xu&quot;,&quot;given&quot;:&quot;Xiangming&quot;,&quot;non-dropping-particle&quot;:&quot;&quot;,&quot;parse-names&quot;:false,&quot;suffix&quot;:&quot;&quot;},{&quot;dropping-particle&quot;:&quot;&quot;,&quot;family&quot;:&quot;Han&quot;,&quot;given&quot;:&quot;Jiwan&quot;,&quot;non-dropping-particle&quot;:&quot;&quot;,&quot;parse-names&quot;:false,&quot;suffix&quot;:&quot;&quot;},{&quot;dropping-particle&quot;:&quot;&quot;,&quot;family&quot;:&quot;Zhang&quot;,&quot;given&quot;:&quot;Li&quot;,&quot;non-dropping-particle&quot;:&quot;&quot;,&quot;parse-names&quot;:false,&quot;suffix&quot;:&quot;&quot;},{&quot;dropping-particle&quot;:&quot;&quot;,&quot;family&quot;:&quot;Bian&quot;,&quot;given&quot;:&quot;Chunsong&quot;,&quot;non-dropping-particle&quot;:&quot;&quot;,&quot;parse-names&quot;:false,&quot;suffix&quot;:&quot;&quot;},{&quot;dropping-particle&quot;:&quot;&quot;,&quot;family&quot;:&quot;Jin&quot;,&quot;given&quot;:&quot;Liping&quot;,&quot;non-dropping-particle&quot;:&quot;&quot;,&quot;parse-names&quot;:false,&quot;suffix&quot;:&quot;&quot;},{&quot;dropping-particle&quot;:&quot;&quot;,&quot;family&quot;:&quot;Liu&quot;,&quot;given&quot;:&quot;Jiangang&quot;,&quot;non-dropping-particle&quot;:&quot;&quot;,&quot;parse-names&quot;:false,&quot;suffix&quot;:&quot;&quot;}],&quot;container-title&quot;:&quot;Plant Methods&quot;,&quot;id&quot;:&quot;e4566395-5855-3138-b4d9-c79e39641163&quot;,&quot;issue&quot;:&quot;1&quot;,&quot;issued&quot;:{&quot;date-parts&quot;:[[&quot;2019&quot;]]},&quot;page&quot;:&quot;1-13&quot;,&quot;title&quot;:&quot;The estimation of crop emergence in potatoes by UAV RGB imagery&quot;,&quot;type&quot;:&quot;article-journal&quot;,&quot;volume&quot;:&quot;15&quot;,&quot;container-title-short&quot;:&quot;&quot;},&quot;uris&quot;:[&quot;http://www.mendeley.com/documents/?uuid=2a69dc1b-b81f-40e7-a28d-f2a37aa5246c&quot;],&quot;isTemporary&quot;:false,&quot;legacyDesktopId&quot;:&quot;2a69dc1b-b81f-40e7-a28d-f2a37aa5246c&quot;}]},{&quot;citationID&quot;:&quot;MENDELEY_CITATION_61619df6-97ec-46a1-9193-8990f5e95a72&quot;,&quot;properties&quot;:{&quot;noteIndex&quot;:0},&quot;isEdited&quot;:false,&quot;manualOverride&quot;:{&quot;citeprocText&quot;:&quot;(Meyer &amp;#38; Neto, 2008; Wang et al., 2022)&quot;,&quot;isManuallyOverridden&quot;:false,&quot;manualOverrideText&quot;:&quot;&quot;},&quot;citationTag&quot;:&quot;MENDELEY_CITATION_v3_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&quot;,&quot;citationItems&quot;:[{&quot;id&quot;:&quot;7f66b40f-e0f9-34c8-a331-b54ee1585003&quot;,&quot;itemData&quot;:{&quot;DOI&quot;:&quot;10.1016/j.compag.2008.03.009&quot;,&quot;ISSN&quot;:&quot;01681699&quot;,&quot;abstract&quot;:&quot;An accurate vegetation index is required to identify plant biomass versus soil and residue backgrounds for automated remote sensing and machine vision applications, plant ecological assessments, precision crop management, and weed control. An improved vegetation index, Excess Green minus Excess Red (ExG - ExR) was compared to the commonly used Excess Green (ExG), and the normalized difference (NDI) indices. The latter two indices used an Otsu threshold value to convert the index near-binary to a full-binary image. The indices were tested with digital color image sets of single plants grown and taken in a greenhouse and field images of young soybean plants. Vegetative index accuracies using a separation quality factor algorithm were compared to hand-extracted plant regions of interest. A quality factor of one represented a near perfect binary match of the computer extracted plant target compared to the hand-extracted plant region. The ExG - ExR index had the highest quality factor of 0.88 ± 0.12 for all three weeks and soil-residue backgrounds for the greenhouse set. The ExG + Otsu and NDI - Otsu indices had similar but lower quality factors of 0.53 ± 0.39 and 0.54 ± 0.33 for the same sets, respectively. Field images of young soybeans against bare soil gave quality factors for both ExG - ExR and ExG + Otsu around 0.88 ± 0.07. The quality factor of NDI + Otsu using the same field images was 0.25 ± 0.08. The ExG - ExR index has a fixed, built-in zero threshold, so it does not need Otsu or any user selected threshold value. The ExG - ExR index worked especially well for fresh wheat straw backgrounds, where it was generally 55% more accurate than the ExG + Otsu and NDI + Otsu indices. Once a binary plant region of interest is identified with a vegetation index, other advanced image processing operations may be applied, such as identification of plant species for strategic weed control. © 2008 Elsevier B.V. All rights reserved.&quot;,&quot;author&quot;:[{&quot;dropping-particle&quot;:&quot;&quot;,&quot;family&quot;:&quot;Meyer&quot;,&quot;given&quot;:&quot;George E.&quot;,&quot;non-dropping-particle&quot;:&quot;&quot;,&quot;parse-names&quot;:false,&quot;suffix&quot;:&quot;&quot;},{&quot;dropping-particle&quot;:&quot;&quot;,&quot;family&quot;:&quot;Neto&quot;,&quot;given&quot;:&quot;João Camargo&quot;,&quot;non-dropping-particle&quot;:&quot;&quot;,&quot;parse-names&quot;:false,&quot;suffix&quot;:&quot;&quot;}],&quot;container-title&quot;:&quot;Computers and Electronics in Agriculture&quot;,&quot;id&quot;:&quot;7f66b40f-e0f9-34c8-a331-b54ee1585003&quot;,&quot;issue&quot;:&quot;2&quot;,&quot;issued&quot;:{&quot;date-parts&quot;:[[&quot;2008&quot;,&quot;10&quot;]]},&quot;page&quot;:&quot;282-293&quot;,&quot;title&quot;:&quot;Verification of color vegetation indices for automated crop imaging applications&quot;,&quot;type&quot;:&quot;article-journal&quot;,&quot;volume&quot;:&quot;63&quot;,&quot;container-title-short&quot;:&quot;&quot;},&quot;uris&quot;:[&quot;http://www.mendeley.com/documents/?uuid=7f66b40f-e0f9-34c8-a331-b54ee1585003&quot;],&quot;isTemporary&quot;:false,&quot;legacyDesktopId&quot;:&quot;7f66b40f-e0f9-34c8-a331-b54ee1585003&quot;},{&quot;id&quot;:&quot;b61c1a02-7421-33a0-973f-ab117f13aef1&quot;,&quot;itemData&quot;:{&quot;DOI&quot;:&quot;10.1016/j.compag.2022.106721&quot;,&quot;ISSN&quot;:&quot;01681699&quot;,&quot;abstract&quot;:&quot;Turfgrass is an important urban crop in the United States. Determining the percent green cover (PGC) to assess turfgrass quality/health and the rate of establishment is a crucial parameter for evaluating different species and experimental lines within species. However, evaluating the PGC of individual plots within large breeding nurseries in a conventional way, either visually or through digital image analysis is a time-consuming and laborious process. In the present study, we used the unmanned aerial vehicle (UAV) with multispectral and RGB sensors to estimate PGC during turfgrass establishment. We evaluated thirty approaches with different levels of complexity based on vegetation indices, supervised and unsupervised machine learning classification methods, and image processing methods for high-throughput turfgrass PGC estimation. An HSV (Hue-Saturation-Value) color space-based green pixel identification (GPI) method was introduced for the first time for estimating UAV derived PGC (UAVPGC). The results indicate that the GPI achieved the highest coefficient of determination, 0.86–0.96, with lowest mean absolute error when compared to ground percent green cover (GroundPGC). Overall, UAV-derived RGB image-based support vector machine methods were in agreement with GroundPGC (R2 = 0.88–0.95). This suggests that UAV-derived RGB images are adequate in accurately determining percent green cover (green vegetation within an experimental plot); however, multispectral images might offer a solution to determine turfgrass coverage (green and non-green vegetation within an experimental plot) during turfgrass establishment to account for non-green vegetation which is not captured by RGB (visible light spectrum) based estimation of PGC.&quot;,&quot;author&quot;:[{&quot;dropping-particle&quot;:&quot;&quot;,&quot;family&quot;:&quot;Wang&quot;,&quot;given&quot;:&quot;Tianyi&quot;,&quot;non-dropping-particle&quot;:&quot;&quot;,&quot;parse-names&quot;:false,&quot;suffix&quot;:&quot;&quot;},{&quot;dropping-particle&quot;:&quot;&quot;,&quot;family&quot;:&quot;Chandra&quot;,&quot;given&quot;:&quot;Ambika&quot;,&quot;non-dropping-particle&quot;:&quot;&quot;,&quot;parse-names&quot;:false,&quot;suffix&quot;:&quot;&quot;},{&quot;dropping-particle&quot;:&quot;&quot;,&quot;family&quot;:&quot;Jung&quot;,&quot;given&quot;:&quot;Jinha&quot;,&quot;non-dropping-particle&quot;:&quot;&quot;,&quot;parse-names&quot;:false,&quot;suffix&quot;:&quot;&quot;},{&quot;dropping-particle&quot;:&quot;&quot;,&quot;family&quot;:&quot;Chang&quot;,&quot;given&quot;:&quot;Anjin&quot;,&quot;non-dropping-particle&quot;:&quot;&quot;,&quot;parse-names&quot;:false,&quot;suffix&quot;:&quot;&quot;}],&quot;container-title&quot;:&quot;Computers and Electronics in Agriculture&quot;,&quot;id&quot;:&quot;b61c1a02-7421-33a0-973f-ab117f13aef1&quot;,&quot;issued&quot;:{&quot;date-parts&quot;:[[&quot;2022&quot;]]},&quot;page&quot;:&quot;106721&quot;,&quot;publisher&quot;:&quot;Elsevier B.V.&quot;,&quot;title&quot;:&quot;UAV remote sensing based estimation of green cover during turfgrass establishment&quot;,&quot;type&quot;:&quot;article-journal&quot;,&quot;volume&quot;:&quot;194&quot;,&quot;container-title-short&quot;:&quot;&quot;},&quot;uris&quot;:[&quot;http://www.mendeley.com/documents/?uuid=b14f788e-767c-4657-9d48-912aadcfcc64&quot;],&quot;isTemporary&quot;:false,&quot;legacyDesktopId&quot;:&quot;b14f788e-767c-4657-9d48-912aadcfcc64&quot;}]},{&quot;citationID&quot;:&quot;MENDELEY_CITATION_c09b3b30-7bb2-4eb8-89e1-50d93c0eb53d&quot;,&quot;properties&quot;:{&quot;noteIndex&quot;:0},&quot;isEdited&quot;:false,&quot;manualOverride&quot;:{&quot;citeprocText&quot;:&quot;(Meyer &amp;#38; Neto, 2008)&quot;,&quot;isManuallyOverridden&quot;:false,&quot;manualOverrideText&quot;:&quot;&quot;},&quot;citationTag&quot;:&quot;MENDELEY_CITATION_v3_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&quot;,&quot;citationItems&quot;:[{&quot;id&quot;:&quot;7f66b40f-e0f9-34c8-a331-b54ee1585003&quot;,&quot;itemData&quot;:{&quot;DOI&quot;:&quot;10.1016/j.compag.2008.03.009&quot;,&quot;ISSN&quot;:&quot;01681699&quot;,&quot;abstract&quot;:&quot;An accurate vegetation index is required to identify plant biomass versus soil and residue backgrounds for automated remote sensing and machine vision applications, plant ecological assessments, precision crop management, and weed control. An improved vegetation index, Excess Green minus Excess Red (ExG - ExR) was compared to the commonly used Excess Green (ExG), and the normalized difference (NDI) indices. The latter two indices used an Otsu threshold value to convert the index near-binary to a full-binary image. The indices were tested with digital color image sets of single plants grown and taken in a greenhouse and field images of young soybean plants. Vegetative index accuracies using a separation quality factor algorithm were compared to hand-extracted plant regions of interest. A quality factor of one represented a near perfect binary match of the computer extracted plant target compared to the hand-extracted plant region. The ExG - ExR index had the highest quality factor of 0.88 ± 0.12 for all three weeks and soil-residue backgrounds for the greenhouse set. The ExG + Otsu and NDI - Otsu indices had similar but lower quality factors of 0.53 ± 0.39 and 0.54 ± 0.33 for the same sets, respectively. Field images of young soybeans against bare soil gave quality factors for both ExG - ExR and ExG + Otsu around 0.88 ± 0.07. The quality factor of NDI + Otsu using the same field images was 0.25 ± 0.08. The ExG - ExR index has a fixed, built-in zero threshold, so it does not need Otsu or any user selected threshold value. The ExG - ExR index worked especially well for fresh wheat straw backgrounds, where it was generally 55% more accurate than the ExG + Otsu and NDI + Otsu indices. Once a binary plant region of interest is identified with a vegetation index, other advanced image processing operations may be applied, such as identification of plant species for strategic weed control. © 2008 Elsevier B.V. All rights reserved.&quot;,&quot;author&quot;:[{&quot;dropping-particle&quot;:&quot;&quot;,&quot;family&quot;:&quot;Meyer&quot;,&quot;given&quot;:&quot;George E.&quot;,&quot;non-dropping-particle&quot;:&quot;&quot;,&quot;parse-names&quot;:false,&quot;suffix&quot;:&quot;&quot;},{&quot;dropping-particle&quot;:&quot;&quot;,&quot;family&quot;:&quot;Neto&quot;,&quot;given&quot;:&quot;João Camargo&quot;,&quot;non-dropping-particle&quot;:&quot;&quot;,&quot;parse-names&quot;:false,&quot;suffix&quot;:&quot;&quot;}],&quot;container-title&quot;:&quot;Computers and Electronics in Agriculture&quot;,&quot;id&quot;:&quot;7f66b40f-e0f9-34c8-a331-b54ee1585003&quot;,&quot;issue&quot;:&quot;2&quot;,&quot;issued&quot;:{&quot;date-parts&quot;:[[&quot;2008&quot;,&quot;10&quot;]]},&quot;page&quot;:&quot;282-293&quot;,&quot;title&quot;:&quot;Verification of color vegetation indices for automated crop imaging applications&quot;,&quot;type&quot;:&quot;article-journal&quot;,&quot;volume&quot;:&quot;63&quot;,&quot;container-title-short&quot;:&quot;&quot;},&quot;uris&quot;:[&quot;http://www.mendeley.com/documents/?uuid=7f66b40f-e0f9-34c8-a331-b54ee1585003&quot;],&quot;isTemporary&quot;:false,&quot;legacyDesktopId&quot;:&quot;7f66b40f-e0f9-34c8-a331-b54ee1585003&quot;}]},{&quot;citationID&quot;:&quot;MENDELEY_CITATION_884fd0ee-3e40-4e1c-9689-c2db56cc7408&quot;,&quot;properties&quot;:{&quot;noteIndex&quot;:0},&quot;isEdited&quot;:false,&quot;manualOverride&quot;:{&quot;citeprocText&quot;:&quot;(Li et al., 2019; Meyer &amp;#38; Neto, 2008)&quot;,&quot;isManuallyOverridden&quot;:false,&quot;manualOverrideText&quot;:&quot;&quot;},&quot;citationTag&quot;:&quot;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&quot;,&quot;citationItems&quot;:[{&quot;id&quot;:&quot;7f66b40f-e0f9-34c8-a331-b54ee1585003&quot;,&quot;itemData&quot;:{&quot;DOI&quot;:&quot;10.1016/j.compag.2008.03.009&quot;,&quot;ISSN&quot;:&quot;01681699&quot;,&quot;abstract&quot;:&quot;An accurate vegetation index is required to identify plant biomass versus soil and residue backgrounds for automated remote sensing and machine vision applications, plant ecological assessments, precision crop management, and weed control. An improved vegetation index, Excess Green minus Excess Red (ExG - ExR) was compared to the commonly used Excess Green (ExG), and the normalized difference (NDI) indices. The latter two indices used an Otsu threshold value to convert the index near-binary to a full-binary image. The indices were tested with digital color image sets of single plants grown and taken in a greenhouse and field images of young soybean plants. Vegetative index accuracies using a separation quality factor algorithm were compared to hand-extracted plant regions of interest. A quality factor of one represented a near perfect binary match of the computer extracted plant target compared to the hand-extracted plant region. The ExG - ExR index had the highest quality factor of 0.88 ± 0.12 for all three weeks and soil-residue backgrounds for the greenhouse set. The ExG + Otsu and NDI - Otsu indices had similar but lower quality factors of 0.53 ± 0.39 and 0.54 ± 0.33 for the same sets, respectively. Field images of young soybeans against bare soil gave quality factors for both ExG - ExR and ExG + Otsu around 0.88 ± 0.07. The quality factor of NDI + Otsu using the same field images was 0.25 ± 0.08. The ExG - ExR index has a fixed, built-in zero threshold, so it does not need Otsu or any user selected threshold value. The ExG - ExR index worked especially well for fresh wheat straw backgrounds, where it was generally 55% more accurate than the ExG + Otsu and NDI + Otsu indices. Once a binary plant region of interest is identified with a vegetation index, other advanced image processing operations may be applied, such as identification of plant species for strategic weed control. © 2008 Elsevier B.V. All rights reserved.&quot;,&quot;author&quot;:[{&quot;dropping-particle&quot;:&quot;&quot;,&quot;family&quot;:&quot;Meyer&quot;,&quot;given&quot;:&quot;George E.&quot;,&quot;non-dropping-particle&quot;:&quot;&quot;,&quot;parse-names&quot;:false,&quot;suffix&quot;:&quot;&quot;},{&quot;dropping-particle&quot;:&quot;&quot;,&quot;family&quot;:&quot;Neto&quot;,&quot;given&quot;:&quot;João Camargo&quot;,&quot;non-dropping-particle&quot;:&quot;&quot;,&quot;parse-names&quot;:false,&quot;suffix&quot;:&quot;&quot;}],&quot;container-title&quot;:&quot;Computers and Electronics in Agriculture&quot;,&quot;id&quot;:&quot;7f66b40f-e0f9-34c8-a331-b54ee1585003&quot;,&quot;issue&quot;:&quot;2&quot;,&quot;issued&quot;:{&quot;date-parts&quot;:[[&quot;2008&quot;,&quot;10&quot;]]},&quot;page&quot;:&quot;282-293&quot;,&quot;title&quot;:&quot;Verification of color vegetation indices for automated crop imaging applications&quot;,&quot;type&quot;:&quot;article-journal&quot;,&quot;volume&quot;:&quot;63&quot;,&quot;container-title-short&quot;:&quot;&quot;},&quot;uris&quot;:[&quot;http://www.mendeley.com/documents/?uuid=7f66b40f-e0f9-34c8-a331-b54ee1585003&quot;],&quot;isTemporary&quot;:false,&quot;legacyDesktopId&quot;:&quot;7f66b40f-e0f9-34c8-a331-b54ee1585003&quot;},{&quot;id&quot;:&quot;e4566395-5855-3138-b4d9-c79e39641163&quot;,&quot;itemData&quot;:{&quot;DOI&quot;:&quot;10.1186/s13007-019-0399-7&quot;,&quot;ISSN&quot;:&quot;17464811&quot;,&quot;abstract&quot;:&quot;Background: Crop emergence and canopy cover are important physiological traits for potato (Solanum tuberosum L.) cultivar evaluation and nutrients management. They play important roles in variety screening, field management and yield prediction. Traditional manual assessment of these traits is not only laborious but often subjective. Results: In this study, semi-automated image analysis software was developed to estimate crop emergence from high-resolution RGB ortho-images captured from an unmanned aerial vehicle (UAV). Potato plant objects were extracted from bare soil using Excess Green Index and Otsu thresholding methods. Six morphological features were calculated from the images to be variables of a Random Forest classifier for estimating the number of potato plants at emergence stage. The outputs were then used to estimate crop emergence in three field experiments that were designed to investigate the effects of cultivars, levels of potassium (K) fertiliser input, and new compound fertilisers on potato growth. The results indicated that RGB UAV image analysis can accurately estimate potato crop emergence rate in comparison to manual assessment, with correlation coefficient (r -2 r 2) of 0.96 and provide an efficient tool to evaluate emergence uniformity. Conclusions: The proposed UAV image analysis method is a promising tool for use as a high throughput phenotyping method for assessing potato crop development at emergence stage. It can also facilitate future studies on optimizing fertiliser management and improving emergence consistency.&quot;,&quot;author&quot;:[{&quot;dropping-particle&quot;:&quot;&quot;,&quot;family&quot;:&quot;Li&quot;,&quot;given&quot;:&quot;Bo&quot;,&quot;non-dropping-particle&quot;:&quot;&quot;,&quot;parse-names&quot;:false,&quot;suffix&quot;:&quot;&quot;},{&quot;dropping-particle&quot;:&quot;&quot;,&quot;family&quot;:&quot;Xu&quot;,&quot;given&quot;:&quot;Xiangming&quot;,&quot;non-dropping-particle&quot;:&quot;&quot;,&quot;parse-names&quot;:false,&quot;suffix&quot;:&quot;&quot;},{&quot;dropping-particle&quot;:&quot;&quot;,&quot;family&quot;:&quot;Han&quot;,&quot;given&quot;:&quot;Jiwan&quot;,&quot;non-dropping-particle&quot;:&quot;&quot;,&quot;parse-names&quot;:false,&quot;suffix&quot;:&quot;&quot;},{&quot;dropping-particle&quot;:&quot;&quot;,&quot;family&quot;:&quot;Zhang&quot;,&quot;given&quot;:&quot;Li&quot;,&quot;non-dropping-particle&quot;:&quot;&quot;,&quot;parse-names&quot;:false,&quot;suffix&quot;:&quot;&quot;},{&quot;dropping-particle&quot;:&quot;&quot;,&quot;family&quot;:&quot;Bian&quot;,&quot;given&quot;:&quot;Chunsong&quot;,&quot;non-dropping-particle&quot;:&quot;&quot;,&quot;parse-names&quot;:false,&quot;suffix&quot;:&quot;&quot;},{&quot;dropping-particle&quot;:&quot;&quot;,&quot;family&quot;:&quot;Jin&quot;,&quot;given&quot;:&quot;Liping&quot;,&quot;non-dropping-particle&quot;:&quot;&quot;,&quot;parse-names&quot;:false,&quot;suffix&quot;:&quot;&quot;},{&quot;dropping-particle&quot;:&quot;&quot;,&quot;family&quot;:&quot;Liu&quot;,&quot;given&quot;:&quot;Jiangang&quot;,&quot;non-dropping-particle&quot;:&quot;&quot;,&quot;parse-names&quot;:false,&quot;suffix&quot;:&quot;&quot;}],&quot;container-title&quot;:&quot;Plant Methods&quot;,&quot;id&quot;:&quot;e4566395-5855-3138-b4d9-c79e39641163&quot;,&quot;issue&quot;:&quot;1&quot;,&quot;issued&quot;:{&quot;date-parts&quot;:[[&quot;2019&quot;]]},&quot;page&quot;:&quot;1-13&quot;,&quot;title&quot;:&quot;The estimation of crop emergence in potatoes by UAV RGB imagery&quot;,&quot;type&quot;:&quot;article-journal&quot;,&quot;volume&quot;:&quot;15&quot;,&quot;container-title-short&quot;:&quot;&quot;},&quot;uris&quot;:[&quot;http://www.mendeley.com/documents/?uuid=2a69dc1b-b81f-40e7-a28d-f2a37aa5246c&quot;],&quot;isTemporary&quot;:false,&quot;legacyDesktopId&quot;:&quot;2a69dc1b-b81f-40e7-a28d-f2a37aa5246c&quot;}]},{&quot;citationID&quot;:&quot;MENDELEY_CITATION_3fdab9e4-5444-4080-bdb1-d5f4891013a0&quot;,&quot;properties&quot;:{&quot;noteIndex&quot;:0},&quot;isEdited&quot;:false,&quot;manualOverride&quot;:{&quot;citeprocText&quot;:&quot;(Louhaichi et al., 2001)&quot;,&quot;isManuallyOverridden&quot;:false,&quot;manualOverrideText&quot;:&quot;&quot;},&quot;citationItems&quot;:[{&quot;id&quot;:&quot;52c4ab7a-54c8-31bb-9b1e-0f4dd6c2c24f&quot;,&quot;itemData&quot;:{&quot;type&quot;:&quot;article-journal&quot;,&quot;id&quot;:&quot;52c4ab7a-54c8-31bb-9b1e-0f4dd6c2c24f&quot;,&quot;title&quot;:&quot;Spatially located platform and aerial photography for documentation of grazing impacts on wheat&quot;,&quot;author&quot;:[{&quot;family&quot;:&quot;Louhaichi&quot;,&quot;given&quot;:&quot;Mounir&quot;,&quot;parse-names&quot;:false,&quot;dropping-particle&quot;:&quot;&quot;,&quot;non-dropping-particle&quot;:&quot;&quot;},{&quot;family&quot;:&quot;Borman&quot;,&quot;given&quot;:&quot;Michael M.&quot;,&quot;parse-names&quot;:false,&quot;dropping-particle&quot;:&quot;&quot;,&quot;non-dropping-particle&quot;:&quot;&quot;},{&quot;family&quot;:&quot;Johnson&quot;,&quot;given&quot;:&quot;Douglas E.&quot;,&quot;parse-names&quot;:false,&quot;dropping-particle&quot;:&quot;&quot;,&quot;non-dropping-particle&quot;:&quot;&quot;}],&quot;container-title&quot;:&quot;Geocarto International&quot;,&quot;DOI&quot;:&quot;10.1080/10106040108542184&quot;,&quot;ISSN&quot;:&quot;10106049&quot;,&quot;issued&quot;:{&quot;date-parts&quot;:[[2001]]},&quot;page&quot;:&quot;65-70&quot;,&quot;abstract&quot;:&quot;Goose populations that winter in Oregon's Lower Willamette Valley have increased from 25 000 to more than 250 000 birds in the last 25 years, resulting in heavy grazing of wheat and other crops. To map and document the extent and intensity of goose impacts on wheat fields, we combined rectified aerial photography with both globally positioned ground observations and vertical platform photographs. Aerial photos revealed areas of fields with sparse wheat cover while platform photos documented the cause. We estimated wheat cover in ground level photographs by ratioing red, green and blue digital numbers. From platform photographs we recorded occurrence of grazing (from grazed leaf tips), intensity of grazing (from residual plant cover and leaf length), and other indicators of goose use (footprints and droppings). Because the ground photographs were spatially positioned, we could use this information to verify the cause of \&quot;thin\&quot; wheat. Crop damage from grazing/trampling, water submergence, and other factors was evident. Our results illustrate practical ways to combine aerial and groundlevel image analysis, spectral observations, and global positioning systems to quantify field conditions in wheat.&quot;,&quot;publisher&quot;:&quot;Taylor and Francis Ltd.&quot;,&quot;issue&quot;:&quot;1&quot;,&quot;volume&quot;:&quot;16&quot;},&quot;isTemporary&quot;:false}],&quot;citationTag&quot;:&quot;MENDELEY_CITATION_v3_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&quot;},{&quot;citationID&quot;:&quot;MENDELEY_CITATION_4fb15c90-90ef-485e-b43e-118e300a2c16&quot;,&quot;properties&quot;:{&quot;noteIndex&quot;:0},&quot;isEdited&quot;:false,&quot;manualOverride&quot;:{&quot;citeprocText&quot;:&quot;(Gitelson, Kaufman, et al., 2002)&quot;,&quot;isManuallyOverridden&quot;:false,&quot;manualOverrideText&quot;:&quot;&quot;},&quot;citationTag&quot;:&quot;MENDELEY_CITATION_v3_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&quot;,&quot;citationItems&quot;:[{&quot;id&quot;:&quot;69529934-c720-3903-8bb5-110f4310a66b&quot;,&quot;itemData&quot;:{&quot;DOI&quot;:&quot;10.1016/S0034-4257(01)00289-9&quot;,&quot;ISSN&quot;:&quot;00344257&quot;,&quot;abstract&quot;:&quot;Spectral properties of a wheat canopy with vegetation fraction (VF) from 0% to 100% in visible and near-infrared (NIR) ranges of the spectrum were studied in order to devise a technique for remote estimation of VF. When VF was &lt; 60%, from emergence till middle of the elongation stage, four distinct, and quite independent, spectral bands of reflectance existed in the visible range of the spectrum: 400 to 500 nm, 530 to 600 nm, near 670 nm, and around 700 nm. When VF was between 60% and 100%, reflectance in the NIR leveled off or even decreases with an increase of VF. The decreased reflectance in the NIR, occurring at or near the midseason, can be a limiting factor in the use of that spectral region for VF estimation. It was found that for VF &gt; 60%, the information content of reflectance spectra in visible range can be expressed by only two independent pairs of spectral bands: (1) the blue from 400 to 500 nm and the red near 670 nm; (2) the green around 550 nm and the red edge region near 700 nm. We propose using only the visible range of the spectrum to quantitatively estimate VF. The green (as well as a 700-nm band) and the red (near 670 nm) reflectances were used in developing new indices, which were linearly proportional to wheat VF ranging from 0% to 100%. The Atmospherically Resistant Vegetation Index (ARVI) concept was used to correct indices for atmospheric effects. Visible Atmospherically Resistant Index in the form VARI=(Rgreen - Rred)/(Rgreen + Rred - Rblue) was found to be minimally sensitive to atmospheric effects allowing estimation of VF with an error of &lt; 10% in a wide range of atmospheric optical thickness. Validation of the newly suggested technique was carried out using wheat independent data sets and reflectance data obtained for cornfields in Nebraska. Predicted green VF was compared with retrieved from digital images. Despite the fact that the reflectance contrast among the visible channels is much smaller than between the visible and NIR, the sensitivity of suggested indices to moderate to high values of VF is much higher than for the Normalized Difference Vegetation Index (NDVI), and the error in VF prediction did not exceed 10%. Suggested indices will complement the widely used NDVI, ARVI, Soil Adjusted Vegetation Index (SAVI) and others, which are based on the red and the NIR bands in VF estimation, and also Green Atmospherically Resistant Index (GARI), which is based on the green and the NIR bands. © 2002 Elsevier Science Inc. A…&quot;,&quot;author&quot;:[{&quot;dropping-particle&quot;:&quot;&quot;,&quot;family&quot;:&quot;Gitelson&quot;,&quot;given&quot;:&quot;Anatoly A.&quot;,&quot;non-dropping-particle&quot;:&quot;&quot;,&quot;parse-names&quot;:false,&quot;suffix&quot;:&quot;&quot;},{&quot;dropping-particle&quot;:&quot;&quot;,&quot;family&quot;:&quot;Kaufman&quot;,&quot;given&quot;:&quot;Yoram J.&quot;,&quot;non-dropping-particle&quot;:&quot;&quot;,&quot;parse-names&quot;:false,&quot;suffix&quot;:&quot;&quot;},{&quot;dropping-particle&quot;:&quot;&quot;,&quot;family&quot;:&quot;Stark&quot;,&quot;given&quot;:&quot;Robert&quot;,&quot;non-dropping-particle&quot;:&quot;&quot;,&quot;parse-names&quot;:false,&quot;suffix&quot;:&quot;&quot;},{&quot;dropping-particle&quot;:&quot;&quot;,&quot;family&quot;:&quot;Rundquist&quot;,&quot;given&quot;:&quot;Don&quot;,&quot;non-dropping-particle&quot;:&quot;&quot;,&quot;parse-names&quot;:false,&quot;suffix&quot;:&quot;&quot;}],&quot;container-title&quot;:&quot;Remote Sensing of Environment&quot;,&quot;id&quot;:&quot;69529934-c720-3903-8bb5-110f4310a66b&quot;,&quot;issue&quot;:&quot;1&quot;,&quot;issued&quot;:{&quot;date-parts&quot;:[[&quot;2002&quot;]]},&quot;page&quot;:&quot;76-87&quot;,&quot;title&quot;:&quot;Novel algorithms for remote estimation of vegetation fraction&quot;,&quot;type&quot;:&quot;article-journal&quot;,&quot;volume&quot;:&quot;80&quot;,&quot;container-title-short&quot;:&quot;&quot;},&quot;uris&quot;:[&quot;http://www.mendeley.com/documents/?uuid=6e02fb3a-245a-4cd0-9e28-96d44d22a296&quot;],&quot;isTemporary&quot;:false,&quot;legacyDesktopId&quot;:&quot;6e02fb3a-245a-4cd0-9e28-96d44d22a296&quot;}]},{&quot;citationID&quot;:&quot;MENDELEY_CITATION_375c35ea-64a4-4190-90b5-bc49b0026d81&quot;,&quot;properties&quot;:{&quot;noteIndex&quot;:0},&quot;isEdited&quot;:false,&quot;manualOverride&quot;:{&quot;isManuallyOverridden&quot;:false,&quot;citeprocText&quot;:&quot;(Meyer &amp;#38; Neto, 2008)&quot;,&quot;manualOverrideText&quot;:&quot;&quot;},&quot;citationItems&quot;:[{&quot;id&quot;:&quot;7f66b40f-e0f9-34c8-a331-b54ee1585003&quot;,&quot;itemData&quot;:{&quot;type&quot;:&quot;article-journal&quot;,&quot;id&quot;:&quot;7f66b40f-e0f9-34c8-a331-b54ee1585003&quot;,&quot;title&quot;:&quot;Verification of color vegetation indices for automated crop imaging applications&quot;,&quot;author&quot;:[{&quot;family&quot;:&quot;Meyer&quot;,&quot;given&quot;:&quot;George E.&quot;,&quot;parse-names&quot;:false,&quot;dropping-particle&quot;:&quot;&quot;,&quot;non-dropping-particle&quot;:&quot;&quot;},{&quot;family&quot;:&quot;Neto&quot;,&quot;given&quot;:&quot;João Camargo&quot;,&quot;parse-names&quot;:false,&quot;dropping-particle&quot;:&quot;&quot;,&quot;non-dropping-particle&quot;:&quot;&quot;}],&quot;container-title&quot;:&quot;Computers and Electronics in Agriculture&quot;,&quot;DOI&quot;:&quot;10.1016/j.compag.2008.03.009&quot;,&quot;ISSN&quot;:&quot;01681699&quot;,&quot;issued&quot;:{&quot;date-parts&quot;:[[2008,10]]},&quot;page&quot;:&quot;282-293&quot;,&quot;abstract&quot;:&quot;An accurate vegetation index is required to identify plant biomass versus soil and residue backgrounds for automated remote sensing and machine vision applications, plant ecological assessments, precision crop management, and weed control. An improved vegetation index, Excess Green minus Excess Red (ExG - ExR) was compared to the commonly used Excess Green (ExG), and the normalized difference (NDI) indices. The latter two indices used an Otsu threshold value to convert the index near-binary to a full-binary image. The indices were tested with digital color image sets of single plants grown and taken in a greenhouse and field images of young soybean plants. Vegetative index accuracies using a separation quality factor algorithm were compared to hand-extracted plant regions of interest. A quality factor of one represented a near perfect binary match of the computer extracted plant target compared to the hand-extracted plant region. The ExG - ExR index had the highest quality factor of 0.88 ± 0.12 for all three weeks and soil-residue backgrounds for the greenhouse set. The ExG + Otsu and NDI - Otsu indices had similar but lower quality factors of 0.53 ± 0.39 and 0.54 ± 0.33 for the same sets, respectively. Field images of young soybeans against bare soil gave quality factors for both ExG - ExR and ExG + Otsu around 0.88 ± 0.07. The quality factor of NDI + Otsu using the same field images was 0.25 ± 0.08. The ExG - ExR index has a fixed, built-in zero threshold, so it does not need Otsu or any user selected threshold value. The ExG - ExR index worked especially well for fresh wheat straw backgrounds, where it was generally 55% more accurate than the ExG + Otsu and NDI + Otsu indices. Once a binary plant region of interest is identified with a vegetation index, other advanced image processing operations may be applied, such as identification of plant species for strategic weed control. © 2008 Elsevier B.V. All rights reserved.&quot;,&quot;issue&quot;:&quot;2&quot;,&quot;volume&quot;:&quot;63&quot;,&quot;container-title-short&quot;:&quot;&quot;},&quot;isTemporary&quot;:false}],&quot;citationTag&quot;:&quot;MENDELEY_CITATION_v3_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&quot;},{&quot;citationID&quot;:&quot;MENDELEY_CITATION_ac36c452-2015-4ecd-a70d-b0b685e013ea&quot;,&quot;properties&quot;:{&quot;noteIndex&quot;:0},&quot;isEdited&quot;:false,&quot;manualOverride&quot;:{&quot;isManuallyOverridden&quot;:false,&quot;citeprocText&quot;:&quot;(Louhaichi et al., 2001)&quot;,&quot;manualOverrideText&quot;:&quot;&quot;},&quot;citationTag&quot;:&quot;MENDELEY_CITATION_v3_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&quot;,&quot;citationItems&quot;:[{&quot;id&quot;:&quot;52c4ab7a-54c8-31bb-9b1e-0f4dd6c2c24f&quot;,&quot;itemData&quot;:{&quot;type&quot;:&quot;article-journal&quot;,&quot;id&quot;:&quot;52c4ab7a-54c8-31bb-9b1e-0f4dd6c2c24f&quot;,&quot;title&quot;:&quot;Spatially located platform and aerial photography for documentation of grazing impacts on wheat&quot;,&quot;author&quot;:[{&quot;family&quot;:&quot;Louhaichi&quot;,&quot;given&quot;:&quot;Mounir&quot;,&quot;parse-names&quot;:false,&quot;dropping-particle&quot;:&quot;&quot;,&quot;non-dropping-particle&quot;:&quot;&quot;},{&quot;family&quot;:&quot;Borman&quot;,&quot;given&quot;:&quot;Michael M.&quot;,&quot;parse-names&quot;:false,&quot;dropping-particle&quot;:&quot;&quot;,&quot;non-dropping-particle&quot;:&quot;&quot;},{&quot;family&quot;:&quot;Johnson&quot;,&quot;given&quot;:&quot;Douglas E.&quot;,&quot;parse-names&quot;:false,&quot;dropping-particle&quot;:&quot;&quot;,&quot;non-dropping-particle&quot;:&quot;&quot;}],&quot;container-title&quot;:&quot;Geocarto International&quot;,&quot;DOI&quot;:&quot;10.1080/10106040108542184&quot;,&quot;ISSN&quot;:&quot;10106049&quot;,&quot;issued&quot;:{&quot;date-parts&quot;:[[2001]]},&quot;page&quot;:&quot;65-70&quot;,&quot;abstract&quot;:&quot;Goose populations that winter in Oregon's Lower Willamette Valley have increased from 25 000 to more than 250 000 birds in the last 25 years, resulting in heavy grazing of wheat and other crops. To map and document the extent and intensity of goose impacts on wheat fields, we combined rectified aerial photography with both globally positioned ground observations and vertical platform photographs. Aerial photos revealed areas of fields with sparse wheat cover while platform photos documented the cause. We estimated wheat cover in ground level photographs by ratioing red, green and blue digital numbers. From platform photographs we recorded occurrence of grazing (from grazed leaf tips), intensity of grazing (from residual plant cover and leaf length), and other indicators of goose use (footprints and droppings). Because the ground photographs were spatially positioned, we could use this information to verify the cause of \&quot;thin\&quot; wheat. Crop damage from grazing/trampling, water submergence, and other factors was evident. Our results illustrate practical ways to combine aerial and groundlevel image analysis, spectral observations, and global positioning systems to quantify field conditions in wheat.&quot;,&quot;publisher&quot;:&quot;Taylor and Francis Ltd.&quot;,&quot;issue&quot;:&quot;1&quot;,&quot;volume&quot;:&quot;16&quot;,&quot;container-title-short&quot;:&quot;&quot;},&quot;isTemporary&quot;:false}]},{&quot;citationID&quot;:&quot;MENDELEY_CITATION_be7eda8b-1fb8-410f-8486-bf6d3271c767&quot;,&quot;properties&quot;:{&quot;noteIndex&quot;:0},&quot;isEdited&quot;:false,&quot;manualOverride&quot;:{&quot;isManuallyOverridden&quot;:false,&quot;citeprocText&quot;:&quot;(Gitelson, Kaufman, et al., 2002; Gitelson, Stark, et al., 2002)&quot;,&quot;manualOverrideText&quot;:&quot;&quot;},&quot;citationTag&quot;:&quot;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&quot;,&quot;citationItems&quot;:[{&quot;id&quot;:&quot;ce9fbaaa-1b8b-3a35-8079-0769be94224f&quot;,&quot;itemData&quot;:{&quot;type&quot;:&quot;article-journal&quot;,&quot;id&quot;:&quot;ce9fbaaa-1b8b-3a35-8079-0769be94224f&quot;,&quot;title&quot;:&quot;Vegetation and soil lines in visible spectral space: A concept and technique for remote estimation of vegetation fraction&quot;,&quot;author&quot;:[{&quot;family&quot;:&quot;Gitelson&quot;,&quot;given&quot;:&quot;A. A.&quot;,&quot;parse-names&quot;:false,&quot;dropping-particle&quot;:&quot;&quot;,&quot;non-dropping-particle&quot;:&quot;&quot;},{&quot;family&quot;:&quot;Stark&quot;,&quot;given&quot;:&quot;R.&quot;,&quot;parse-names&quot;:false,&quot;dropping-particle&quot;:&quot;&quot;,&quot;non-dropping-particle&quot;:&quot;&quot;},{&quot;family&quot;:&quot;Grits&quot;,&quot;given&quot;:&quot;U.&quot;,&quot;parse-names&quot;:false,&quot;dropping-particle&quot;:&quot;&quot;,&quot;non-dropping-particle&quot;:&quot;&quot;},{&quot;family&quot;:&quot;Rundquist&quot;,&quot;given&quot;:&quot;D.&quot;,&quot;parse-names&quot;:false,&quot;dropping-particle&quot;:&quot;&quot;,&quot;non-dropping-particle&quot;:&quot;&quot;},{&quot;family&quot;:&quot;Kaufman&quot;,&quot;given&quot;:&quot;Y.&quot;,&quot;parse-names&quot;:false,&quot;dropping-particle&quot;:&quot;&quot;,&quot;non-dropping-particle&quot;:&quot;&quot;},{&quot;family&quot;:&quot;Derry&quot;,&quot;given&quot;:&quot;D.&quot;,&quot;parse-names&quot;:false,&quot;dropping-particle&quot;:&quot;&quot;,&quot;non-dropping-particle&quot;:&quot;&quot;}],&quot;container-title&quot;:&quot;International Journal of Remote Sensing&quot;,&quot;DOI&quot;:&quot;10.1080/01431160110107806&quot;,&quot;ISSN&quot;:&quot;01431161&quot;,&quot;issued&quot;:{&quot;date-parts&quot;:[[2002]]},&quot;page&quot;:&quot;2537-2562&quot;,&quot;abstract&quot;:&quot;The goal of this study is to investigate the information content of reflectance spectra of crops in the visible and near infrared range of the spectrum and develop a technique for remote estimation of vegetation fraction (VF). For four wheat species with VF=100% in a wide range of pigment contents and compositions, a high degree of covariance was found for paired reflectances (R) at 550 nm versus 700 nm (R550 versus R-00) and 500 nm versus 670 nm (R500 versus R670). Both relationships, defined as vegetation lines', were linear with determination coefficients r2&gt;0.9 and the plotted points were tightly clustered. Using the same coordinates to plot reflectances for a variety of soils, a high degree of covariance (r2&gt;0.94) and a distinct 'soil line' were found. The vegetation and soil lines define a two-dimensional spectral construct within which canopy reflectances. regardless of VF, may be located. Based on these optical properties of vegetation and soils, an attempt was made to estimate VF remotely for selected plant canopies. It is suggested that the coordinate location within the constructs, as defined by reflectances at 500 nm and 670 nm as well as at 550 nm and 700 nm, be used to measure VF. Algorithms for VF assessment in wheat for a wide range of soil brightness were devised and validated. The root mean square error (RMSE) of VF prediction was less than 10%. The technique was also validated by means of independent datasets taken above cornfields in Nebraska. The RMSE of VF prediction did not exceed 9.7%.&quot;,&quot;issue&quot;:&quot;13&quot;,&quot;volume&quot;:&quot;23&quot;,&quot;container-title-short&quot;:&quot;&quot;},&quot;isTemporary&quot;:false},{&quot;id&quot;:&quot;69529934-c720-3903-8bb5-110f4310a66b&quot;,&quot;itemData&quot;:{&quot;type&quot;:&quot;article-journal&quot;,&quot;id&quot;:&quot;69529934-c720-3903-8bb5-110f4310a66b&quot;,&quot;title&quot;:&quot;Novel algorithms for remote estimation of vegetation fraction&quot;,&quot;author&quot;:[{&quot;family&quot;:&quot;Gitelson&quot;,&quot;given&quot;:&quot;Anatoly A.&quot;,&quot;parse-names&quot;:false,&quot;dropping-particle&quot;:&quot;&quot;,&quot;non-dropping-particle&quot;:&quot;&quot;},{&quot;family&quot;:&quot;Kaufman&quot;,&quot;given&quot;:&quot;Yoram J.&quot;,&quot;parse-names&quot;:false,&quot;dropping-particle&quot;:&quot;&quot;,&quot;non-dropping-particle&quot;:&quot;&quot;},{&quot;family&quot;:&quot;Stark&quot;,&quot;given&quot;:&quot;Robert&quot;,&quot;parse-names&quot;:false,&quot;dropping-particle&quot;:&quot;&quot;,&quot;non-dropping-particle&quot;:&quot;&quot;},{&quot;family&quot;:&quot;Rundquist&quot;,&quot;given&quot;:&quot;Don&quot;,&quot;parse-names&quot;:false,&quot;dropping-particle&quot;:&quot;&quot;,&quot;non-dropping-particle&quot;:&quot;&quot;}],&quot;container-title&quot;:&quot;Remote Sensing of Environment&quot;,&quot;DOI&quot;:&quot;10.1016/S0034-4257(01)00289-9&quot;,&quot;ISSN&quot;:&quot;00344257&quot;,&quot;issued&quot;:{&quot;date-parts&quot;:[[2002]]},&quot;page&quot;:&quot;76-87&quot;,&quot;abstract&quot;:&quot;Spectral properties of a wheat canopy with vegetation fraction (VF) from 0% to 100% in visible and near-infrared (NIR) ranges of the spectrum were studied in order to devise a technique for remote estimation of VF. When VF was &lt; 60%, from emergence till middle of the elongation stage, four distinct, and quite independent, spectral bands of reflectance existed in the visible range of the spectrum: 400 to 500 nm, 530 to 600 nm, near 670 nm, and around 700 nm. When VF was between 60% and 100%, reflectance in the NIR leveled off or even decreases with an increase of VF. The decreased reflectance in the NIR, occurring at or near the midseason, can be a limiting factor in the use of that spectral region for VF estimation. It was found that for VF &gt; 60%, the information content of reflectance spectra in visible range can be expressed by only two independent pairs of spectral bands: (1) the blue from 400 to 500 nm and the red near 670 nm; (2) the green around 550 nm and the red edge region near 700 nm. We propose using only the visible range of the spectrum to quantitatively estimate VF. The green (as well as a 700-nm band) and the red (near 670 nm) reflectances were used in developing new indices, which were linearly proportional to wheat VF ranging from 0% to 100%. The Atmospherically Resistant Vegetation Index (ARVI) concept was used to correct indices for atmospheric effects. Visible Atmospherically Resistant Index in the form VARI=(Rgreen - Rred)/(Rgreen + Rred - Rblue) was found to be minimally sensitive to atmospheric effects allowing estimation of VF with an error of &lt; 10% in a wide range of atmospheric optical thickness. Validation of the newly suggested technique was carried out using wheat independent data sets and reflectance data obtained for cornfields in Nebraska. Predicted green VF was compared with retrieved from digital images. Despite the fact that the reflectance contrast among the visible channels is much smaller than between the visible and NIR, the sensitivity of suggested indices to moderate to high values of VF is much higher than for the Normalized Difference Vegetation Index (NDVI), and the error in VF prediction did not exceed 10%. Suggested indices will complement the widely used NDVI, ARVI, Soil Adjusted Vegetation Index (SAVI) and others, which are based on the red and the NIR bands in VF estimation, and also Green Atmospherically Resistant Index (GARI), which is based on the green and the NIR bands. © 2002 Elsevier Science Inc. All rights reserved.&quot;,&quot;issue&quot;:&quot;1&quot;,&quot;volume&quot;:&quot;80&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UNQJdlL41EBKroiQ6NYT31nwqZ700sdWK1s6b3U5DrRc7HZ5w0MK+2D3npibDCiJuW5WaG53RAi3U84ZFjCih7wXqIszOtXcT3b66pEU9bAhQ2sU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852E246-0C85-4D18-B916-1EAEB27F3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015</Words>
  <Characters>2288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yan C Runck</dc:creator>
  <cp:lastModifiedBy>Lucas Rosen</cp:lastModifiedBy>
  <cp:revision>2</cp:revision>
  <dcterms:created xsi:type="dcterms:W3CDTF">2022-06-10T17:53:00Z</dcterms:created>
  <dcterms:modified xsi:type="dcterms:W3CDTF">2022-06-10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f69c591-81ef-3e95-b51e-7c0eccf493bb</vt:lpwstr>
  </property>
</Properties>
</file>